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BBE2E7" w14:textId="5D16124B" w:rsidR="00943088" w:rsidRPr="00D03EB3" w:rsidRDefault="00195559" w:rsidP="00372171">
      <w:pPr>
        <w:jc w:val="center"/>
        <w:rPr>
          <w:sz w:val="44"/>
          <w:szCs w:val="44"/>
        </w:rPr>
      </w:pPr>
      <w:r w:rsidRPr="00D03EB3">
        <w:rPr>
          <w:sz w:val="44"/>
          <w:szCs w:val="44"/>
        </w:rPr>
        <w:t xml:space="preserve">Types of Boltzmann Brains </w:t>
      </w:r>
    </w:p>
    <w:p w14:paraId="2BBB74D3" w14:textId="77777777" w:rsidR="000967DF" w:rsidRPr="00D03EB3" w:rsidRDefault="000967DF" w:rsidP="00746808">
      <w:pPr>
        <w:jc w:val="center"/>
      </w:pPr>
    </w:p>
    <w:p w14:paraId="517D7A06" w14:textId="77777777" w:rsidR="000967DF" w:rsidRPr="00D03EB3" w:rsidRDefault="000967DF" w:rsidP="00746808">
      <w:pPr>
        <w:jc w:val="center"/>
      </w:pPr>
    </w:p>
    <w:p w14:paraId="6188E9F7" w14:textId="788C5855" w:rsidR="00700DDB" w:rsidRPr="00D03EB3" w:rsidRDefault="00751641" w:rsidP="00746808">
      <w:pPr>
        <w:jc w:val="center"/>
        <w:rPr>
          <w:i/>
        </w:rPr>
      </w:pPr>
      <w:r w:rsidRPr="00D03EB3">
        <w:rPr>
          <w:i/>
        </w:rPr>
        <w:t>Alexey Turchin</w:t>
      </w:r>
    </w:p>
    <w:p w14:paraId="0B0EC4C1" w14:textId="3D88F08E" w:rsidR="00D329C8" w:rsidRPr="00D03EB3" w:rsidRDefault="00D329C8" w:rsidP="00746808">
      <w:pPr>
        <w:jc w:val="center"/>
      </w:pPr>
      <w:r w:rsidRPr="00D03EB3">
        <w:t>Digital Immortality Now</w:t>
      </w:r>
    </w:p>
    <w:p w14:paraId="49815EFD" w14:textId="5B1CAF6E" w:rsidR="00D329C8" w:rsidRPr="00D03EB3" w:rsidRDefault="00D329C8" w:rsidP="00746808">
      <w:pPr>
        <w:jc w:val="center"/>
      </w:pPr>
      <w:r w:rsidRPr="00D03EB3">
        <w:t>Foundation Science for Life Extension</w:t>
      </w:r>
    </w:p>
    <w:p w14:paraId="5B80C24D" w14:textId="353C26AA" w:rsidR="0086283C" w:rsidRPr="00D03EB3" w:rsidRDefault="00B10799" w:rsidP="00746808">
      <w:pPr>
        <w:jc w:val="center"/>
      </w:pPr>
      <w:hyperlink r:id="rId6" w:history="1">
        <w:r w:rsidRPr="00CE6F5C">
          <w:rPr>
            <w:rStyle w:val="Hyperlink"/>
          </w:rPr>
          <w:t>alexeiturchin@gmail.com</w:t>
        </w:r>
      </w:hyperlink>
      <w:r w:rsidR="0086283C" w:rsidRPr="00D03EB3">
        <w:t xml:space="preserve"> </w:t>
      </w:r>
    </w:p>
    <w:p w14:paraId="4268484D" w14:textId="77777777" w:rsidR="00BD643A" w:rsidRPr="00D03EB3" w:rsidRDefault="00BD643A" w:rsidP="00746808">
      <w:pPr>
        <w:jc w:val="center"/>
      </w:pPr>
      <w:bookmarkStart w:id="0" w:name="_GoBack"/>
      <w:bookmarkEnd w:id="0"/>
    </w:p>
    <w:p w14:paraId="1451536B" w14:textId="77777777" w:rsidR="00BD643A" w:rsidRPr="00D03EB3" w:rsidRDefault="00BD643A" w:rsidP="00BD643A">
      <w:pPr>
        <w:jc w:val="center"/>
        <w:rPr>
          <w:i/>
        </w:rPr>
      </w:pPr>
      <w:r w:rsidRPr="00D03EB3">
        <w:rPr>
          <w:i/>
        </w:rPr>
        <w:t>Roman Yampolskiy</w:t>
      </w:r>
    </w:p>
    <w:p w14:paraId="0EF9EC57" w14:textId="77777777" w:rsidR="00BD643A" w:rsidRPr="00D03EB3" w:rsidRDefault="00BD643A" w:rsidP="00BD643A">
      <w:pPr>
        <w:jc w:val="center"/>
      </w:pPr>
      <w:r w:rsidRPr="00D03EB3">
        <w:t>University of Louisville</w:t>
      </w:r>
    </w:p>
    <w:p w14:paraId="35AA9C72" w14:textId="77777777" w:rsidR="00BD643A" w:rsidRPr="00D03EB3" w:rsidRDefault="00BD643A" w:rsidP="00746808">
      <w:pPr>
        <w:jc w:val="center"/>
      </w:pPr>
    </w:p>
    <w:p w14:paraId="212C1DBA" w14:textId="77777777" w:rsidR="00D329C8" w:rsidRPr="00D03EB3" w:rsidRDefault="00D329C8"/>
    <w:p w14:paraId="785F3BF7" w14:textId="77777777" w:rsidR="00751641" w:rsidRPr="00D03EB3" w:rsidRDefault="00751641"/>
    <w:p w14:paraId="1208D344" w14:textId="1D70D9E9" w:rsidR="004D2A14" w:rsidRPr="00D03EB3" w:rsidRDefault="00295F72" w:rsidP="00FF108F">
      <w:pPr>
        <w:widowControl w:val="0"/>
        <w:autoSpaceDE w:val="0"/>
        <w:autoSpaceDN w:val="0"/>
        <w:adjustRightInd w:val="0"/>
        <w:spacing w:line="340" w:lineRule="atLeast"/>
        <w:jc w:val="both"/>
        <w:rPr>
          <w:rFonts w:ascii="Times" w:hAnsi="Times" w:cs="Times"/>
        </w:rPr>
      </w:pPr>
      <w:r w:rsidRPr="00D03EB3">
        <w:rPr>
          <w:b/>
        </w:rPr>
        <w:t>Abstract</w:t>
      </w:r>
      <w:r w:rsidR="00963993" w:rsidRPr="00D03EB3">
        <w:t xml:space="preserve">. </w:t>
      </w:r>
      <w:r w:rsidR="00096F0D" w:rsidRPr="00D03EB3">
        <w:t xml:space="preserve">Boltzmann brains (BBs) are minds which </w:t>
      </w:r>
      <w:r w:rsidR="007D2720" w:rsidRPr="00D03EB3">
        <w:t xml:space="preserve">randomly </w:t>
      </w:r>
      <w:r w:rsidR="00096F0D" w:rsidRPr="00D03EB3">
        <w:t xml:space="preserve">appear as a result of thermodynamic or quantum fluctuations. </w:t>
      </w:r>
      <w:r w:rsidR="00F54454" w:rsidRPr="00D03EB3">
        <w:t>In this article</w:t>
      </w:r>
      <w:r w:rsidR="00FF108F" w:rsidRPr="00D03EB3">
        <w:t>,</w:t>
      </w:r>
      <w:r w:rsidR="00096F0D" w:rsidRPr="00D03EB3">
        <w:t xml:space="preserve"> </w:t>
      </w:r>
      <w:r w:rsidR="00F54454" w:rsidRPr="00D03EB3">
        <w:t xml:space="preserve">the question </w:t>
      </w:r>
      <w:r w:rsidR="00FF108F" w:rsidRPr="00D03EB3">
        <w:t xml:space="preserve">of </w:t>
      </w:r>
      <w:r w:rsidR="00F54454" w:rsidRPr="00D03EB3">
        <w:t xml:space="preserve">if we are </w:t>
      </w:r>
      <w:r w:rsidR="00096F0D" w:rsidRPr="00D03EB3">
        <w:t>BBs</w:t>
      </w:r>
      <w:r w:rsidR="00FF108F" w:rsidRPr="00D03EB3">
        <w:t>,</w:t>
      </w:r>
      <w:r w:rsidR="00F54454" w:rsidRPr="00D03EB3">
        <w:t xml:space="preserve"> and </w:t>
      </w:r>
      <w:r w:rsidR="00FF108F" w:rsidRPr="00D03EB3">
        <w:t xml:space="preserve">the </w:t>
      </w:r>
      <w:r w:rsidR="00F54454" w:rsidRPr="00D03EB3">
        <w:t>observational consequences</w:t>
      </w:r>
      <w:r w:rsidR="00FF108F" w:rsidRPr="00D03EB3">
        <w:t xml:space="preserve"> if so, is explored</w:t>
      </w:r>
      <w:r w:rsidR="00096F0D" w:rsidRPr="00D03EB3">
        <w:t>.</w:t>
      </w:r>
      <w:r w:rsidR="00F54454" w:rsidRPr="00D03EB3">
        <w:t xml:space="preserve"> To </w:t>
      </w:r>
      <w:r w:rsidR="00002CD6" w:rsidRPr="00D03EB3">
        <w:t>address</w:t>
      </w:r>
      <w:r w:rsidR="00F54454" w:rsidRPr="00D03EB3">
        <w:t xml:space="preserve"> this problem, a typology of BBs is created, and the evidence </w:t>
      </w:r>
      <w:r w:rsidR="00FF108F" w:rsidRPr="00D03EB3">
        <w:t xml:space="preserve">is </w:t>
      </w:r>
      <w:r w:rsidR="00F54454" w:rsidRPr="00D03EB3">
        <w:t xml:space="preserve">compared with </w:t>
      </w:r>
      <w:r w:rsidR="007D2720" w:rsidRPr="00D03EB3">
        <w:t xml:space="preserve">the </w:t>
      </w:r>
      <w:r w:rsidR="00F54454" w:rsidRPr="00D03EB3">
        <w:t>Simulation Argument. Based on this</w:t>
      </w:r>
      <w:r w:rsidR="005D21F3" w:rsidRPr="00D03EB3">
        <w:t xml:space="preserve"> comparison</w:t>
      </w:r>
      <w:r w:rsidR="00F54454" w:rsidRPr="00D03EB3">
        <w:t xml:space="preserve">, we conclude that </w:t>
      </w:r>
      <w:r w:rsidR="00F54454" w:rsidRPr="00D03EB3">
        <w:rPr>
          <w:rFonts w:ascii="Times" w:hAnsi="Times" w:cs="Times"/>
        </w:rPr>
        <w:t>w</w:t>
      </w:r>
      <w:r w:rsidR="004D2A14" w:rsidRPr="00D03EB3">
        <w:rPr>
          <w:rFonts w:ascii="Times" w:hAnsi="Times" w:cs="Times"/>
        </w:rPr>
        <w:t>hile</w:t>
      </w:r>
      <w:r w:rsidR="005D21F3" w:rsidRPr="00D03EB3">
        <w:rPr>
          <w:rFonts w:ascii="Times" w:hAnsi="Times" w:cs="Times"/>
        </w:rPr>
        <w:t xml:space="preserve"> the</w:t>
      </w:r>
      <w:r w:rsidR="004D2A14" w:rsidRPr="00D03EB3">
        <w:rPr>
          <w:rFonts w:ascii="Times" w:hAnsi="Times" w:cs="Times"/>
        </w:rPr>
        <w:t xml:space="preserve"> existence of </w:t>
      </w:r>
      <w:r w:rsidR="005D21F3" w:rsidRPr="00D03EB3">
        <w:rPr>
          <w:rFonts w:ascii="Times" w:hAnsi="Times" w:cs="Times"/>
        </w:rPr>
        <w:t xml:space="preserve">a </w:t>
      </w:r>
      <w:r w:rsidR="004D2A14" w:rsidRPr="00D03EB3">
        <w:rPr>
          <w:rFonts w:ascii="Times" w:hAnsi="Times" w:cs="Times"/>
        </w:rPr>
        <w:t xml:space="preserve">“normal” BB is either unlikely or irrelevant, BBs with some ordering may have observable consequences. There are two types of such </w:t>
      </w:r>
      <w:r w:rsidR="00F54454" w:rsidRPr="00D03EB3">
        <w:rPr>
          <w:rFonts w:ascii="Times" w:hAnsi="Times" w:cs="Times"/>
        </w:rPr>
        <w:t>ordered</w:t>
      </w:r>
      <w:r w:rsidR="005D21F3" w:rsidRPr="00D03EB3">
        <w:rPr>
          <w:rFonts w:ascii="Times" w:hAnsi="Times" w:cs="Times"/>
        </w:rPr>
        <w:t xml:space="preserve"> </w:t>
      </w:r>
      <w:r w:rsidR="004D2A14" w:rsidRPr="00D03EB3">
        <w:rPr>
          <w:rFonts w:ascii="Times" w:hAnsi="Times" w:cs="Times"/>
        </w:rPr>
        <w:t>BBs: Boltzmannian typewriters (including Boltzmannian simu</w:t>
      </w:r>
      <w:r w:rsidR="009F1FD6" w:rsidRPr="00D03EB3">
        <w:rPr>
          <w:rFonts w:ascii="Times" w:hAnsi="Times" w:cs="Times"/>
        </w:rPr>
        <w:t>lations)</w:t>
      </w:r>
      <w:r w:rsidR="005D21F3" w:rsidRPr="00D03EB3">
        <w:rPr>
          <w:rFonts w:ascii="Times" w:hAnsi="Times" w:cs="Times"/>
        </w:rPr>
        <w:t>,</w:t>
      </w:r>
      <w:r w:rsidR="009F1FD6" w:rsidRPr="00D03EB3">
        <w:rPr>
          <w:rFonts w:ascii="Times" w:hAnsi="Times" w:cs="Times"/>
        </w:rPr>
        <w:t xml:space="preserve"> and chains of observer</w:t>
      </w:r>
      <w:r w:rsidR="003C64F6" w:rsidRPr="00D03EB3">
        <w:rPr>
          <w:rFonts w:ascii="Times" w:hAnsi="Times" w:cs="Times"/>
        </w:rPr>
        <w:t xml:space="preserve"> </w:t>
      </w:r>
      <w:r w:rsidR="004D2A14" w:rsidRPr="00D03EB3">
        <w:rPr>
          <w:rFonts w:ascii="Times" w:hAnsi="Times" w:cs="Times"/>
        </w:rPr>
        <w:t xml:space="preserve">moments. </w:t>
      </w:r>
      <w:r w:rsidR="005D21F3" w:rsidRPr="00D03EB3">
        <w:rPr>
          <w:rFonts w:ascii="Times" w:hAnsi="Times" w:cs="Times"/>
        </w:rPr>
        <w:t>Notably, the</w:t>
      </w:r>
      <w:r w:rsidR="004D2A14" w:rsidRPr="00D03EB3">
        <w:rPr>
          <w:rFonts w:ascii="Times" w:hAnsi="Times" w:cs="Times"/>
        </w:rPr>
        <w:t xml:space="preserve"> </w:t>
      </w:r>
      <w:r w:rsidR="00A612DB" w:rsidRPr="00D03EB3">
        <w:rPr>
          <w:rFonts w:ascii="Times" w:hAnsi="Times" w:cs="Times"/>
        </w:rPr>
        <w:t xml:space="preserve">existence or non-existence of </w:t>
      </w:r>
      <w:r w:rsidR="004D2A14" w:rsidRPr="00D03EB3">
        <w:rPr>
          <w:rFonts w:ascii="Times" w:hAnsi="Times" w:cs="Times"/>
        </w:rPr>
        <w:t>BBs may have practical applications for measuring the size of the universe, achieving immortality</w:t>
      </w:r>
      <w:r w:rsidR="005D21F3" w:rsidRPr="00D03EB3">
        <w:rPr>
          <w:rFonts w:ascii="Times" w:hAnsi="Times" w:cs="Times"/>
        </w:rPr>
        <w:t>,</w:t>
      </w:r>
      <w:r w:rsidR="004D2A14" w:rsidRPr="00D03EB3">
        <w:rPr>
          <w:rFonts w:ascii="Times" w:hAnsi="Times" w:cs="Times"/>
        </w:rPr>
        <w:t xml:space="preserve"> or even manipulating </w:t>
      </w:r>
      <w:r w:rsidR="00711975" w:rsidRPr="00D03EB3">
        <w:rPr>
          <w:rFonts w:ascii="Times" w:hAnsi="Times" w:cs="Times"/>
        </w:rPr>
        <w:t xml:space="preserve">the </w:t>
      </w:r>
      <w:r w:rsidR="004D2A14" w:rsidRPr="00D03EB3">
        <w:rPr>
          <w:rFonts w:ascii="Times" w:hAnsi="Times" w:cs="Times"/>
        </w:rPr>
        <w:t xml:space="preserve">observed probability of events. </w:t>
      </w:r>
    </w:p>
    <w:p w14:paraId="3B259A68" w14:textId="77777777" w:rsidR="00751641" w:rsidRPr="00D03EB3" w:rsidRDefault="00751641" w:rsidP="00372171">
      <w:pPr>
        <w:widowControl w:val="0"/>
        <w:autoSpaceDE w:val="0"/>
        <w:autoSpaceDN w:val="0"/>
        <w:adjustRightInd w:val="0"/>
        <w:spacing w:line="340" w:lineRule="atLeast"/>
        <w:jc w:val="both"/>
        <w:rPr>
          <w:b/>
        </w:rPr>
      </w:pPr>
    </w:p>
    <w:p w14:paraId="2C827EE1" w14:textId="4F9EB810" w:rsidR="005C3CB2" w:rsidRPr="00D03EB3" w:rsidRDefault="005C3CB2" w:rsidP="00372171">
      <w:pPr>
        <w:widowControl w:val="0"/>
        <w:autoSpaceDE w:val="0"/>
        <w:autoSpaceDN w:val="0"/>
        <w:adjustRightInd w:val="0"/>
        <w:spacing w:line="340" w:lineRule="atLeast"/>
        <w:jc w:val="both"/>
      </w:pPr>
      <w:r w:rsidRPr="00D03EB3">
        <w:rPr>
          <w:b/>
        </w:rPr>
        <w:t>Disclaimer</w:t>
      </w:r>
      <w:r w:rsidR="005561F5" w:rsidRPr="00D03EB3">
        <w:rPr>
          <w:b/>
        </w:rPr>
        <w:t xml:space="preserve"> and trigger warning</w:t>
      </w:r>
      <w:r w:rsidRPr="00D03EB3">
        <w:rPr>
          <w:b/>
        </w:rPr>
        <w:t xml:space="preserve">: </w:t>
      </w:r>
      <w:r w:rsidRPr="00D03EB3">
        <w:t>some people have emotional breakdowns</w:t>
      </w:r>
      <w:r w:rsidR="005D21F3" w:rsidRPr="00D03EB3">
        <w:t xml:space="preserve"> when</w:t>
      </w:r>
      <w:r w:rsidRPr="00D03EB3">
        <w:t xml:space="preserve"> thinking about topics described in the ar</w:t>
      </w:r>
      <w:r w:rsidR="005561F5" w:rsidRPr="00D03EB3">
        <w:t xml:space="preserve">ticle, especially </w:t>
      </w:r>
      <w:r w:rsidR="006D275B" w:rsidRPr="00D03EB3">
        <w:t xml:space="preserve">the </w:t>
      </w:r>
      <w:r w:rsidR="00F54454" w:rsidRPr="00D03EB3">
        <w:t>“</w:t>
      </w:r>
      <w:r w:rsidR="005561F5" w:rsidRPr="00D03EB3">
        <w:t>flux</w:t>
      </w:r>
      <w:r w:rsidR="006D275B" w:rsidRPr="00D03EB3">
        <w:t xml:space="preserve"> </w:t>
      </w:r>
      <w:r w:rsidR="005561F5" w:rsidRPr="00D03EB3">
        <w:t>universe</w:t>
      </w:r>
      <w:r w:rsidR="00F54454" w:rsidRPr="00D03EB3">
        <w:t>”</w:t>
      </w:r>
      <w:r w:rsidR="005561F5" w:rsidRPr="00D03EB3">
        <w:t xml:space="preserve">. However, everything eventually adds up to normality. </w:t>
      </w:r>
    </w:p>
    <w:p w14:paraId="7682B870" w14:textId="77777777" w:rsidR="0019472B" w:rsidRPr="00D03EB3" w:rsidRDefault="0019472B" w:rsidP="005561F5">
      <w:pPr>
        <w:jc w:val="both"/>
      </w:pPr>
    </w:p>
    <w:p w14:paraId="593427E3" w14:textId="77777777" w:rsidR="00D03EB3" w:rsidRDefault="002B464A">
      <w:pPr>
        <w:pStyle w:val="TOC1"/>
        <w:tabs>
          <w:tab w:val="right" w:leader="dot" w:pos="9339"/>
        </w:tabs>
        <w:rPr>
          <w:rFonts w:eastAsiaTheme="minorEastAsia"/>
          <w:noProof/>
        </w:rPr>
      </w:pPr>
      <w:r w:rsidRPr="00D03EB3">
        <w:fldChar w:fldCharType="begin"/>
      </w:r>
      <w:r w:rsidRPr="00D03EB3">
        <w:instrText xml:space="preserve"> TOC \o "1-3" \h \z </w:instrText>
      </w:r>
      <w:r w:rsidRPr="00D03EB3">
        <w:fldChar w:fldCharType="separate"/>
      </w:r>
      <w:hyperlink w:anchor="_Toc12278205" w:history="1">
        <w:r w:rsidR="00D03EB3" w:rsidRPr="00A867E7">
          <w:rPr>
            <w:rStyle w:val="Hyperlink"/>
            <w:noProof/>
          </w:rPr>
          <w:t>1. Introduction</w:t>
        </w:r>
        <w:r w:rsidR="00D03EB3">
          <w:rPr>
            <w:noProof/>
            <w:webHidden/>
          </w:rPr>
          <w:tab/>
        </w:r>
        <w:r w:rsidR="00D03EB3">
          <w:rPr>
            <w:noProof/>
            <w:webHidden/>
          </w:rPr>
          <w:fldChar w:fldCharType="begin"/>
        </w:r>
        <w:r w:rsidR="00D03EB3">
          <w:rPr>
            <w:noProof/>
            <w:webHidden/>
          </w:rPr>
          <w:instrText xml:space="preserve"> PAGEREF _Toc12278205 \h </w:instrText>
        </w:r>
        <w:r w:rsidR="00D03EB3">
          <w:rPr>
            <w:noProof/>
            <w:webHidden/>
          </w:rPr>
        </w:r>
        <w:r w:rsidR="00D03EB3">
          <w:rPr>
            <w:noProof/>
            <w:webHidden/>
          </w:rPr>
          <w:fldChar w:fldCharType="separate"/>
        </w:r>
        <w:r w:rsidR="00D03EB3">
          <w:rPr>
            <w:noProof/>
            <w:webHidden/>
          </w:rPr>
          <w:t>2</w:t>
        </w:r>
        <w:r w:rsidR="00D03EB3">
          <w:rPr>
            <w:noProof/>
            <w:webHidden/>
          </w:rPr>
          <w:fldChar w:fldCharType="end"/>
        </w:r>
      </w:hyperlink>
    </w:p>
    <w:p w14:paraId="40EB23E7" w14:textId="77777777" w:rsidR="00D03EB3" w:rsidRDefault="00D03EB3">
      <w:pPr>
        <w:pStyle w:val="TOC1"/>
        <w:tabs>
          <w:tab w:val="right" w:leader="dot" w:pos="9339"/>
        </w:tabs>
        <w:rPr>
          <w:rFonts w:eastAsiaTheme="minorEastAsia"/>
          <w:noProof/>
        </w:rPr>
      </w:pPr>
      <w:hyperlink w:anchor="_Toc12278206" w:history="1">
        <w:r w:rsidRPr="00A867E7">
          <w:rPr>
            <w:rStyle w:val="Hyperlink"/>
            <w:noProof/>
          </w:rPr>
          <w:t>2. Possible types of BBs</w:t>
        </w:r>
        <w:r>
          <w:rPr>
            <w:noProof/>
            <w:webHidden/>
          </w:rPr>
          <w:tab/>
        </w:r>
        <w:r>
          <w:rPr>
            <w:noProof/>
            <w:webHidden/>
          </w:rPr>
          <w:fldChar w:fldCharType="begin"/>
        </w:r>
        <w:r>
          <w:rPr>
            <w:noProof/>
            <w:webHidden/>
          </w:rPr>
          <w:instrText xml:space="preserve"> PAGEREF _Toc12278206 \h </w:instrText>
        </w:r>
        <w:r>
          <w:rPr>
            <w:noProof/>
            <w:webHidden/>
          </w:rPr>
        </w:r>
        <w:r>
          <w:rPr>
            <w:noProof/>
            <w:webHidden/>
          </w:rPr>
          <w:fldChar w:fldCharType="separate"/>
        </w:r>
        <w:r>
          <w:rPr>
            <w:noProof/>
            <w:webHidden/>
          </w:rPr>
          <w:t>3</w:t>
        </w:r>
        <w:r>
          <w:rPr>
            <w:noProof/>
            <w:webHidden/>
          </w:rPr>
          <w:fldChar w:fldCharType="end"/>
        </w:r>
      </w:hyperlink>
    </w:p>
    <w:p w14:paraId="17CD391A" w14:textId="77777777" w:rsidR="00D03EB3" w:rsidRDefault="00D03EB3">
      <w:pPr>
        <w:pStyle w:val="TOC2"/>
        <w:tabs>
          <w:tab w:val="right" w:leader="dot" w:pos="9339"/>
        </w:tabs>
        <w:rPr>
          <w:rFonts w:eastAsiaTheme="minorEastAsia"/>
          <w:noProof/>
        </w:rPr>
      </w:pPr>
      <w:hyperlink w:anchor="_Toc12278207" w:history="1">
        <w:r w:rsidRPr="00A867E7">
          <w:rPr>
            <w:rStyle w:val="Hyperlink"/>
            <w:noProof/>
          </w:rPr>
          <w:t>2.1. Biological brains vs. observer moments</w:t>
        </w:r>
        <w:r>
          <w:rPr>
            <w:noProof/>
            <w:webHidden/>
          </w:rPr>
          <w:tab/>
        </w:r>
        <w:r>
          <w:rPr>
            <w:noProof/>
            <w:webHidden/>
          </w:rPr>
          <w:fldChar w:fldCharType="begin"/>
        </w:r>
        <w:r>
          <w:rPr>
            <w:noProof/>
            <w:webHidden/>
          </w:rPr>
          <w:instrText xml:space="preserve"> PAGEREF _Toc12278207 \h </w:instrText>
        </w:r>
        <w:r>
          <w:rPr>
            <w:noProof/>
            <w:webHidden/>
          </w:rPr>
        </w:r>
        <w:r>
          <w:rPr>
            <w:noProof/>
            <w:webHidden/>
          </w:rPr>
          <w:fldChar w:fldCharType="separate"/>
        </w:r>
        <w:r>
          <w:rPr>
            <w:noProof/>
            <w:webHidden/>
          </w:rPr>
          <w:t>3</w:t>
        </w:r>
        <w:r>
          <w:rPr>
            <w:noProof/>
            <w:webHidden/>
          </w:rPr>
          <w:fldChar w:fldCharType="end"/>
        </w:r>
      </w:hyperlink>
    </w:p>
    <w:p w14:paraId="3714484D" w14:textId="77777777" w:rsidR="00D03EB3" w:rsidRDefault="00D03EB3">
      <w:pPr>
        <w:pStyle w:val="TOC2"/>
        <w:tabs>
          <w:tab w:val="right" w:leader="dot" w:pos="9339"/>
        </w:tabs>
        <w:rPr>
          <w:rFonts w:eastAsiaTheme="minorEastAsia"/>
          <w:noProof/>
        </w:rPr>
      </w:pPr>
      <w:hyperlink w:anchor="_Toc12278208" w:history="1">
        <w:r w:rsidRPr="00A867E7">
          <w:rPr>
            <w:rStyle w:val="Hyperlink"/>
            <w:noProof/>
          </w:rPr>
          <w:t>2.2. Physical types</w:t>
        </w:r>
        <w:r>
          <w:rPr>
            <w:noProof/>
            <w:webHidden/>
          </w:rPr>
          <w:tab/>
        </w:r>
        <w:r>
          <w:rPr>
            <w:noProof/>
            <w:webHidden/>
          </w:rPr>
          <w:fldChar w:fldCharType="begin"/>
        </w:r>
        <w:r>
          <w:rPr>
            <w:noProof/>
            <w:webHidden/>
          </w:rPr>
          <w:instrText xml:space="preserve"> PAGEREF _Toc12278208 \h </w:instrText>
        </w:r>
        <w:r>
          <w:rPr>
            <w:noProof/>
            <w:webHidden/>
          </w:rPr>
        </w:r>
        <w:r>
          <w:rPr>
            <w:noProof/>
            <w:webHidden/>
          </w:rPr>
          <w:fldChar w:fldCharType="separate"/>
        </w:r>
        <w:r>
          <w:rPr>
            <w:noProof/>
            <w:webHidden/>
          </w:rPr>
          <w:t>3</w:t>
        </w:r>
        <w:r>
          <w:rPr>
            <w:noProof/>
            <w:webHidden/>
          </w:rPr>
          <w:fldChar w:fldCharType="end"/>
        </w:r>
      </w:hyperlink>
    </w:p>
    <w:p w14:paraId="2026921C" w14:textId="77777777" w:rsidR="00D03EB3" w:rsidRDefault="00D03EB3">
      <w:pPr>
        <w:pStyle w:val="TOC3"/>
        <w:tabs>
          <w:tab w:val="right" w:leader="dot" w:pos="9339"/>
        </w:tabs>
        <w:rPr>
          <w:rFonts w:eastAsiaTheme="minorEastAsia"/>
          <w:noProof/>
        </w:rPr>
      </w:pPr>
      <w:hyperlink w:anchor="_Toc12278209" w:history="1">
        <w:r w:rsidRPr="00A867E7">
          <w:rPr>
            <w:rStyle w:val="Hyperlink"/>
            <w:noProof/>
          </w:rPr>
          <w:t>2.2.1. Mathematical BB</w:t>
        </w:r>
        <w:r>
          <w:rPr>
            <w:noProof/>
            <w:webHidden/>
          </w:rPr>
          <w:tab/>
        </w:r>
        <w:r>
          <w:rPr>
            <w:noProof/>
            <w:webHidden/>
          </w:rPr>
          <w:fldChar w:fldCharType="begin"/>
        </w:r>
        <w:r>
          <w:rPr>
            <w:noProof/>
            <w:webHidden/>
          </w:rPr>
          <w:instrText xml:space="preserve"> PAGEREF _Toc12278209 \h </w:instrText>
        </w:r>
        <w:r>
          <w:rPr>
            <w:noProof/>
            <w:webHidden/>
          </w:rPr>
        </w:r>
        <w:r>
          <w:rPr>
            <w:noProof/>
            <w:webHidden/>
          </w:rPr>
          <w:fldChar w:fldCharType="separate"/>
        </w:r>
        <w:r>
          <w:rPr>
            <w:noProof/>
            <w:webHidden/>
          </w:rPr>
          <w:t>3</w:t>
        </w:r>
        <w:r>
          <w:rPr>
            <w:noProof/>
            <w:webHidden/>
          </w:rPr>
          <w:fldChar w:fldCharType="end"/>
        </w:r>
      </w:hyperlink>
    </w:p>
    <w:p w14:paraId="02BFF160" w14:textId="77777777" w:rsidR="00D03EB3" w:rsidRDefault="00D03EB3">
      <w:pPr>
        <w:pStyle w:val="TOC3"/>
        <w:tabs>
          <w:tab w:val="right" w:leader="dot" w:pos="9339"/>
        </w:tabs>
        <w:rPr>
          <w:rFonts w:eastAsiaTheme="minorEastAsia"/>
          <w:noProof/>
        </w:rPr>
      </w:pPr>
      <w:hyperlink w:anchor="_Toc12278210" w:history="1">
        <w:r w:rsidRPr="00A867E7">
          <w:rPr>
            <w:rStyle w:val="Hyperlink"/>
            <w:noProof/>
          </w:rPr>
          <w:t>2.2.2. Thermodynamic BBs, or “rock minds”</w:t>
        </w:r>
        <w:r>
          <w:rPr>
            <w:noProof/>
            <w:webHidden/>
          </w:rPr>
          <w:tab/>
        </w:r>
        <w:r>
          <w:rPr>
            <w:noProof/>
            <w:webHidden/>
          </w:rPr>
          <w:fldChar w:fldCharType="begin"/>
        </w:r>
        <w:r>
          <w:rPr>
            <w:noProof/>
            <w:webHidden/>
          </w:rPr>
          <w:instrText xml:space="preserve"> PAGEREF _Toc12278210 \h </w:instrText>
        </w:r>
        <w:r>
          <w:rPr>
            <w:noProof/>
            <w:webHidden/>
          </w:rPr>
        </w:r>
        <w:r>
          <w:rPr>
            <w:noProof/>
            <w:webHidden/>
          </w:rPr>
          <w:fldChar w:fldCharType="separate"/>
        </w:r>
        <w:r>
          <w:rPr>
            <w:noProof/>
            <w:webHidden/>
          </w:rPr>
          <w:t>4</w:t>
        </w:r>
        <w:r>
          <w:rPr>
            <w:noProof/>
            <w:webHidden/>
          </w:rPr>
          <w:fldChar w:fldCharType="end"/>
        </w:r>
      </w:hyperlink>
    </w:p>
    <w:p w14:paraId="189BA201" w14:textId="77777777" w:rsidR="00D03EB3" w:rsidRDefault="00D03EB3">
      <w:pPr>
        <w:pStyle w:val="TOC3"/>
        <w:tabs>
          <w:tab w:val="right" w:leader="dot" w:pos="9339"/>
        </w:tabs>
        <w:rPr>
          <w:rFonts w:eastAsiaTheme="minorEastAsia"/>
          <w:noProof/>
        </w:rPr>
      </w:pPr>
      <w:hyperlink w:anchor="_Toc12278211" w:history="1">
        <w:r w:rsidRPr="00A867E7">
          <w:rPr>
            <w:rStyle w:val="Hyperlink"/>
            <w:noProof/>
          </w:rPr>
          <w:t>2.2.3. Quantum fluctuations create minds</w:t>
        </w:r>
        <w:r>
          <w:rPr>
            <w:noProof/>
            <w:webHidden/>
          </w:rPr>
          <w:tab/>
        </w:r>
        <w:r>
          <w:rPr>
            <w:noProof/>
            <w:webHidden/>
          </w:rPr>
          <w:fldChar w:fldCharType="begin"/>
        </w:r>
        <w:r>
          <w:rPr>
            <w:noProof/>
            <w:webHidden/>
          </w:rPr>
          <w:instrText xml:space="preserve"> PAGEREF _Toc12278211 \h </w:instrText>
        </w:r>
        <w:r>
          <w:rPr>
            <w:noProof/>
            <w:webHidden/>
          </w:rPr>
        </w:r>
        <w:r>
          <w:rPr>
            <w:noProof/>
            <w:webHidden/>
          </w:rPr>
          <w:fldChar w:fldCharType="separate"/>
        </w:r>
        <w:r>
          <w:rPr>
            <w:noProof/>
            <w:webHidden/>
          </w:rPr>
          <w:t>5</w:t>
        </w:r>
        <w:r>
          <w:rPr>
            <w:noProof/>
            <w:webHidden/>
          </w:rPr>
          <w:fldChar w:fldCharType="end"/>
        </w:r>
      </w:hyperlink>
    </w:p>
    <w:p w14:paraId="25A2C7B3" w14:textId="77777777" w:rsidR="00D03EB3" w:rsidRDefault="00D03EB3">
      <w:pPr>
        <w:pStyle w:val="TOC3"/>
        <w:tabs>
          <w:tab w:val="right" w:leader="dot" w:pos="9339"/>
        </w:tabs>
        <w:rPr>
          <w:rFonts w:eastAsiaTheme="minorEastAsia"/>
          <w:noProof/>
        </w:rPr>
      </w:pPr>
      <w:hyperlink w:anchor="_Toc12278212" w:history="1">
        <w:r w:rsidRPr="00A867E7">
          <w:rPr>
            <w:rStyle w:val="Hyperlink"/>
            <w:noProof/>
          </w:rPr>
          <w:t>2.2.4. De Sitter vacuum nucleation</w:t>
        </w:r>
        <w:r>
          <w:rPr>
            <w:noProof/>
            <w:webHidden/>
          </w:rPr>
          <w:tab/>
        </w:r>
        <w:r>
          <w:rPr>
            <w:noProof/>
            <w:webHidden/>
          </w:rPr>
          <w:fldChar w:fldCharType="begin"/>
        </w:r>
        <w:r>
          <w:rPr>
            <w:noProof/>
            <w:webHidden/>
          </w:rPr>
          <w:instrText xml:space="preserve"> PAGEREF _Toc12278212 \h </w:instrText>
        </w:r>
        <w:r>
          <w:rPr>
            <w:noProof/>
            <w:webHidden/>
          </w:rPr>
        </w:r>
        <w:r>
          <w:rPr>
            <w:noProof/>
            <w:webHidden/>
          </w:rPr>
          <w:fldChar w:fldCharType="separate"/>
        </w:r>
        <w:r>
          <w:rPr>
            <w:noProof/>
            <w:webHidden/>
          </w:rPr>
          <w:t>5</w:t>
        </w:r>
        <w:r>
          <w:rPr>
            <w:noProof/>
            <w:webHidden/>
          </w:rPr>
          <w:fldChar w:fldCharType="end"/>
        </w:r>
      </w:hyperlink>
    </w:p>
    <w:p w14:paraId="70D3E582" w14:textId="77777777" w:rsidR="00D03EB3" w:rsidRDefault="00D03EB3">
      <w:pPr>
        <w:pStyle w:val="TOC3"/>
        <w:tabs>
          <w:tab w:val="right" w:leader="dot" w:pos="9339"/>
        </w:tabs>
        <w:rPr>
          <w:rFonts w:eastAsiaTheme="minorEastAsia"/>
          <w:noProof/>
        </w:rPr>
      </w:pPr>
      <w:hyperlink w:anchor="_Toc12278213" w:history="1">
        <w:r w:rsidRPr="00A867E7">
          <w:rPr>
            <w:rStyle w:val="Hyperlink"/>
            <w:noProof/>
          </w:rPr>
          <w:t>2.2.5. Qualia BBs</w:t>
        </w:r>
        <w:r>
          <w:rPr>
            <w:noProof/>
            <w:webHidden/>
          </w:rPr>
          <w:tab/>
        </w:r>
        <w:r>
          <w:rPr>
            <w:noProof/>
            <w:webHidden/>
          </w:rPr>
          <w:fldChar w:fldCharType="begin"/>
        </w:r>
        <w:r>
          <w:rPr>
            <w:noProof/>
            <w:webHidden/>
          </w:rPr>
          <w:instrText xml:space="preserve"> PAGEREF _Toc12278213 \h </w:instrText>
        </w:r>
        <w:r>
          <w:rPr>
            <w:noProof/>
            <w:webHidden/>
          </w:rPr>
        </w:r>
        <w:r>
          <w:rPr>
            <w:noProof/>
            <w:webHidden/>
          </w:rPr>
          <w:fldChar w:fldCharType="separate"/>
        </w:r>
        <w:r>
          <w:rPr>
            <w:noProof/>
            <w:webHidden/>
          </w:rPr>
          <w:t>6</w:t>
        </w:r>
        <w:r>
          <w:rPr>
            <w:noProof/>
            <w:webHidden/>
          </w:rPr>
          <w:fldChar w:fldCharType="end"/>
        </w:r>
      </w:hyperlink>
    </w:p>
    <w:p w14:paraId="0C189102" w14:textId="77777777" w:rsidR="00D03EB3" w:rsidRDefault="00D03EB3">
      <w:pPr>
        <w:pStyle w:val="TOC3"/>
        <w:tabs>
          <w:tab w:val="right" w:leader="dot" w:pos="9339"/>
        </w:tabs>
        <w:rPr>
          <w:rFonts w:eastAsiaTheme="minorEastAsia"/>
          <w:noProof/>
        </w:rPr>
      </w:pPr>
      <w:hyperlink w:anchor="_Toc12278214" w:history="1">
        <w:r w:rsidRPr="00A867E7">
          <w:rPr>
            <w:rStyle w:val="Hyperlink"/>
            <w:noProof/>
          </w:rPr>
          <w:t>2.2.6. Modal realism also implies BBs</w:t>
        </w:r>
        <w:r>
          <w:rPr>
            <w:noProof/>
            <w:webHidden/>
          </w:rPr>
          <w:tab/>
        </w:r>
        <w:r>
          <w:rPr>
            <w:noProof/>
            <w:webHidden/>
          </w:rPr>
          <w:fldChar w:fldCharType="begin"/>
        </w:r>
        <w:r>
          <w:rPr>
            <w:noProof/>
            <w:webHidden/>
          </w:rPr>
          <w:instrText xml:space="preserve"> PAGEREF _Toc12278214 \h </w:instrText>
        </w:r>
        <w:r>
          <w:rPr>
            <w:noProof/>
            <w:webHidden/>
          </w:rPr>
        </w:r>
        <w:r>
          <w:rPr>
            <w:noProof/>
            <w:webHidden/>
          </w:rPr>
          <w:fldChar w:fldCharType="separate"/>
        </w:r>
        <w:r>
          <w:rPr>
            <w:noProof/>
            <w:webHidden/>
          </w:rPr>
          <w:t>6</w:t>
        </w:r>
        <w:r>
          <w:rPr>
            <w:noProof/>
            <w:webHidden/>
          </w:rPr>
          <w:fldChar w:fldCharType="end"/>
        </w:r>
      </w:hyperlink>
    </w:p>
    <w:p w14:paraId="257FB90B" w14:textId="77777777" w:rsidR="00D03EB3" w:rsidRDefault="00D03EB3">
      <w:pPr>
        <w:pStyle w:val="TOC3"/>
        <w:tabs>
          <w:tab w:val="right" w:leader="dot" w:pos="9339"/>
        </w:tabs>
        <w:rPr>
          <w:rFonts w:eastAsiaTheme="minorEastAsia"/>
          <w:noProof/>
        </w:rPr>
      </w:pPr>
      <w:hyperlink w:anchor="_Toc12278215" w:history="1">
        <w:r w:rsidRPr="00A867E7">
          <w:rPr>
            <w:rStyle w:val="Hyperlink"/>
            <w:noProof/>
          </w:rPr>
          <w:t>2.2.7. Everettian BBs</w:t>
        </w:r>
        <w:r>
          <w:rPr>
            <w:noProof/>
            <w:webHidden/>
          </w:rPr>
          <w:tab/>
        </w:r>
        <w:r>
          <w:rPr>
            <w:noProof/>
            <w:webHidden/>
          </w:rPr>
          <w:fldChar w:fldCharType="begin"/>
        </w:r>
        <w:r>
          <w:rPr>
            <w:noProof/>
            <w:webHidden/>
          </w:rPr>
          <w:instrText xml:space="preserve"> PAGEREF _Toc12278215 \h </w:instrText>
        </w:r>
        <w:r>
          <w:rPr>
            <w:noProof/>
            <w:webHidden/>
          </w:rPr>
        </w:r>
        <w:r>
          <w:rPr>
            <w:noProof/>
            <w:webHidden/>
          </w:rPr>
          <w:fldChar w:fldCharType="separate"/>
        </w:r>
        <w:r>
          <w:rPr>
            <w:noProof/>
            <w:webHidden/>
          </w:rPr>
          <w:t>7</w:t>
        </w:r>
        <w:r>
          <w:rPr>
            <w:noProof/>
            <w:webHidden/>
          </w:rPr>
          <w:fldChar w:fldCharType="end"/>
        </w:r>
      </w:hyperlink>
    </w:p>
    <w:p w14:paraId="2FEAA121" w14:textId="77777777" w:rsidR="00D03EB3" w:rsidRDefault="00D03EB3">
      <w:pPr>
        <w:pStyle w:val="TOC3"/>
        <w:tabs>
          <w:tab w:val="right" w:leader="dot" w:pos="9339"/>
        </w:tabs>
        <w:rPr>
          <w:rFonts w:eastAsiaTheme="minorEastAsia"/>
          <w:noProof/>
        </w:rPr>
      </w:pPr>
      <w:hyperlink w:anchor="_Toc12278216" w:history="1">
        <w:r w:rsidRPr="00A867E7">
          <w:rPr>
            <w:rStyle w:val="Hyperlink"/>
            <w:noProof/>
          </w:rPr>
          <w:t>2.2.8. Artificial BBs</w:t>
        </w:r>
        <w:r>
          <w:rPr>
            <w:noProof/>
            <w:webHidden/>
          </w:rPr>
          <w:tab/>
        </w:r>
        <w:r>
          <w:rPr>
            <w:noProof/>
            <w:webHidden/>
          </w:rPr>
          <w:fldChar w:fldCharType="begin"/>
        </w:r>
        <w:r>
          <w:rPr>
            <w:noProof/>
            <w:webHidden/>
          </w:rPr>
          <w:instrText xml:space="preserve"> PAGEREF _Toc12278216 \h </w:instrText>
        </w:r>
        <w:r>
          <w:rPr>
            <w:noProof/>
            <w:webHidden/>
          </w:rPr>
        </w:r>
        <w:r>
          <w:rPr>
            <w:noProof/>
            <w:webHidden/>
          </w:rPr>
          <w:fldChar w:fldCharType="separate"/>
        </w:r>
        <w:r>
          <w:rPr>
            <w:noProof/>
            <w:webHidden/>
          </w:rPr>
          <w:t>7</w:t>
        </w:r>
        <w:r>
          <w:rPr>
            <w:noProof/>
            <w:webHidden/>
          </w:rPr>
          <w:fldChar w:fldCharType="end"/>
        </w:r>
      </w:hyperlink>
    </w:p>
    <w:p w14:paraId="5734496D" w14:textId="77777777" w:rsidR="00D03EB3" w:rsidRDefault="00D03EB3">
      <w:pPr>
        <w:pStyle w:val="TOC3"/>
        <w:tabs>
          <w:tab w:val="right" w:leader="dot" w:pos="9339"/>
        </w:tabs>
        <w:rPr>
          <w:rFonts w:eastAsiaTheme="minorEastAsia"/>
          <w:noProof/>
        </w:rPr>
      </w:pPr>
      <w:hyperlink w:anchor="_Toc12278217" w:history="1">
        <w:r w:rsidRPr="00A867E7">
          <w:rPr>
            <w:rStyle w:val="Hyperlink"/>
            <w:noProof/>
          </w:rPr>
          <w:t>2.2.9. Panpsychism</w:t>
        </w:r>
        <w:r>
          <w:rPr>
            <w:noProof/>
            <w:webHidden/>
          </w:rPr>
          <w:tab/>
        </w:r>
        <w:r>
          <w:rPr>
            <w:noProof/>
            <w:webHidden/>
          </w:rPr>
          <w:fldChar w:fldCharType="begin"/>
        </w:r>
        <w:r>
          <w:rPr>
            <w:noProof/>
            <w:webHidden/>
          </w:rPr>
          <w:instrText xml:space="preserve"> PAGEREF _Toc12278217 \h </w:instrText>
        </w:r>
        <w:r>
          <w:rPr>
            <w:noProof/>
            <w:webHidden/>
          </w:rPr>
        </w:r>
        <w:r>
          <w:rPr>
            <w:noProof/>
            <w:webHidden/>
          </w:rPr>
          <w:fldChar w:fldCharType="separate"/>
        </w:r>
        <w:r>
          <w:rPr>
            <w:noProof/>
            <w:webHidden/>
          </w:rPr>
          <w:t>7</w:t>
        </w:r>
        <w:r>
          <w:rPr>
            <w:noProof/>
            <w:webHidden/>
          </w:rPr>
          <w:fldChar w:fldCharType="end"/>
        </w:r>
      </w:hyperlink>
    </w:p>
    <w:p w14:paraId="0BF1BDA8" w14:textId="77777777" w:rsidR="00D03EB3" w:rsidRDefault="00D03EB3">
      <w:pPr>
        <w:pStyle w:val="TOC2"/>
        <w:tabs>
          <w:tab w:val="right" w:leader="dot" w:pos="9339"/>
        </w:tabs>
        <w:rPr>
          <w:rFonts w:eastAsiaTheme="minorEastAsia"/>
          <w:noProof/>
        </w:rPr>
      </w:pPr>
      <w:hyperlink w:anchor="_Toc12278218" w:history="1">
        <w:r w:rsidRPr="00A867E7">
          <w:rPr>
            <w:rStyle w:val="Hyperlink"/>
            <w:noProof/>
          </w:rPr>
          <w:t>2.3. Boltzmann typewriters</w:t>
        </w:r>
        <w:r>
          <w:rPr>
            <w:noProof/>
            <w:webHidden/>
          </w:rPr>
          <w:tab/>
        </w:r>
        <w:r>
          <w:rPr>
            <w:noProof/>
            <w:webHidden/>
          </w:rPr>
          <w:fldChar w:fldCharType="begin"/>
        </w:r>
        <w:r>
          <w:rPr>
            <w:noProof/>
            <w:webHidden/>
          </w:rPr>
          <w:instrText xml:space="preserve"> PAGEREF _Toc12278218 \h </w:instrText>
        </w:r>
        <w:r>
          <w:rPr>
            <w:noProof/>
            <w:webHidden/>
          </w:rPr>
        </w:r>
        <w:r>
          <w:rPr>
            <w:noProof/>
            <w:webHidden/>
          </w:rPr>
          <w:fldChar w:fldCharType="separate"/>
        </w:r>
        <w:r>
          <w:rPr>
            <w:noProof/>
            <w:webHidden/>
          </w:rPr>
          <w:t>7</w:t>
        </w:r>
        <w:r>
          <w:rPr>
            <w:noProof/>
            <w:webHidden/>
          </w:rPr>
          <w:fldChar w:fldCharType="end"/>
        </w:r>
      </w:hyperlink>
    </w:p>
    <w:p w14:paraId="54058E74" w14:textId="77777777" w:rsidR="00D03EB3" w:rsidRDefault="00D03EB3">
      <w:pPr>
        <w:pStyle w:val="TOC2"/>
        <w:tabs>
          <w:tab w:val="right" w:leader="dot" w:pos="9339"/>
        </w:tabs>
        <w:rPr>
          <w:rFonts w:eastAsiaTheme="minorEastAsia"/>
          <w:noProof/>
        </w:rPr>
      </w:pPr>
      <w:hyperlink w:anchor="_Toc12278219" w:history="1">
        <w:r w:rsidRPr="00A867E7">
          <w:rPr>
            <w:rStyle w:val="Hyperlink"/>
            <w:noProof/>
          </w:rPr>
          <w:t>2.4. Observer moments and BBs may have convolutional structure</w:t>
        </w:r>
        <w:r>
          <w:rPr>
            <w:noProof/>
            <w:webHidden/>
          </w:rPr>
          <w:tab/>
        </w:r>
        <w:r>
          <w:rPr>
            <w:noProof/>
            <w:webHidden/>
          </w:rPr>
          <w:fldChar w:fldCharType="begin"/>
        </w:r>
        <w:r>
          <w:rPr>
            <w:noProof/>
            <w:webHidden/>
          </w:rPr>
          <w:instrText xml:space="preserve"> PAGEREF _Toc12278219 \h </w:instrText>
        </w:r>
        <w:r>
          <w:rPr>
            <w:noProof/>
            <w:webHidden/>
          </w:rPr>
        </w:r>
        <w:r>
          <w:rPr>
            <w:noProof/>
            <w:webHidden/>
          </w:rPr>
          <w:fldChar w:fldCharType="separate"/>
        </w:r>
        <w:r>
          <w:rPr>
            <w:noProof/>
            <w:webHidden/>
          </w:rPr>
          <w:t>8</w:t>
        </w:r>
        <w:r>
          <w:rPr>
            <w:noProof/>
            <w:webHidden/>
          </w:rPr>
          <w:fldChar w:fldCharType="end"/>
        </w:r>
      </w:hyperlink>
    </w:p>
    <w:p w14:paraId="7436C95C" w14:textId="77777777" w:rsidR="00D03EB3" w:rsidRDefault="00D03EB3">
      <w:pPr>
        <w:pStyle w:val="TOC1"/>
        <w:tabs>
          <w:tab w:val="right" w:leader="dot" w:pos="9339"/>
        </w:tabs>
        <w:rPr>
          <w:rFonts w:eastAsiaTheme="minorEastAsia"/>
          <w:noProof/>
        </w:rPr>
      </w:pPr>
      <w:hyperlink w:anchor="_Toc12278220" w:history="1">
        <w:r w:rsidRPr="00A867E7">
          <w:rPr>
            <w:rStyle w:val="Hyperlink"/>
            <w:noProof/>
          </w:rPr>
          <w:t>3. Possible observational consequences of being BB</w:t>
        </w:r>
        <w:r>
          <w:rPr>
            <w:noProof/>
            <w:webHidden/>
          </w:rPr>
          <w:tab/>
        </w:r>
        <w:r>
          <w:rPr>
            <w:noProof/>
            <w:webHidden/>
          </w:rPr>
          <w:fldChar w:fldCharType="begin"/>
        </w:r>
        <w:r>
          <w:rPr>
            <w:noProof/>
            <w:webHidden/>
          </w:rPr>
          <w:instrText xml:space="preserve"> PAGEREF _Toc12278220 \h </w:instrText>
        </w:r>
        <w:r>
          <w:rPr>
            <w:noProof/>
            <w:webHidden/>
          </w:rPr>
        </w:r>
        <w:r>
          <w:rPr>
            <w:noProof/>
            <w:webHidden/>
          </w:rPr>
          <w:fldChar w:fldCharType="separate"/>
        </w:r>
        <w:r>
          <w:rPr>
            <w:noProof/>
            <w:webHidden/>
          </w:rPr>
          <w:t>9</w:t>
        </w:r>
        <w:r>
          <w:rPr>
            <w:noProof/>
            <w:webHidden/>
          </w:rPr>
          <w:fldChar w:fldCharType="end"/>
        </w:r>
      </w:hyperlink>
    </w:p>
    <w:p w14:paraId="74D7CABA" w14:textId="77777777" w:rsidR="00D03EB3" w:rsidRDefault="00D03EB3">
      <w:pPr>
        <w:pStyle w:val="TOC2"/>
        <w:tabs>
          <w:tab w:val="right" w:leader="dot" w:pos="9339"/>
        </w:tabs>
        <w:rPr>
          <w:rFonts w:eastAsiaTheme="minorEastAsia"/>
          <w:noProof/>
        </w:rPr>
      </w:pPr>
      <w:hyperlink w:anchor="_Toc12278221" w:history="1">
        <w:r w:rsidRPr="00A867E7">
          <w:rPr>
            <w:rStyle w:val="Hyperlink"/>
            <w:noProof/>
          </w:rPr>
          <w:t>3.1. Why the statement that “I can’t be a BB as my experience is not random” is wrong</w:t>
        </w:r>
        <w:r>
          <w:rPr>
            <w:noProof/>
            <w:webHidden/>
          </w:rPr>
          <w:tab/>
        </w:r>
        <w:r>
          <w:rPr>
            <w:noProof/>
            <w:webHidden/>
          </w:rPr>
          <w:fldChar w:fldCharType="begin"/>
        </w:r>
        <w:r>
          <w:rPr>
            <w:noProof/>
            <w:webHidden/>
          </w:rPr>
          <w:instrText xml:space="preserve"> PAGEREF _Toc12278221 \h </w:instrText>
        </w:r>
        <w:r>
          <w:rPr>
            <w:noProof/>
            <w:webHidden/>
          </w:rPr>
        </w:r>
        <w:r>
          <w:rPr>
            <w:noProof/>
            <w:webHidden/>
          </w:rPr>
          <w:fldChar w:fldCharType="separate"/>
        </w:r>
        <w:r>
          <w:rPr>
            <w:noProof/>
            <w:webHidden/>
          </w:rPr>
          <w:t>9</w:t>
        </w:r>
        <w:r>
          <w:rPr>
            <w:noProof/>
            <w:webHidden/>
          </w:rPr>
          <w:fldChar w:fldCharType="end"/>
        </w:r>
      </w:hyperlink>
    </w:p>
    <w:p w14:paraId="1589289A" w14:textId="77777777" w:rsidR="00D03EB3" w:rsidRDefault="00D03EB3">
      <w:pPr>
        <w:pStyle w:val="TOC2"/>
        <w:tabs>
          <w:tab w:val="right" w:leader="dot" w:pos="9339"/>
        </w:tabs>
        <w:rPr>
          <w:rFonts w:eastAsiaTheme="minorEastAsia"/>
          <w:noProof/>
        </w:rPr>
      </w:pPr>
      <w:hyperlink w:anchor="_Toc12278222" w:history="1">
        <w:r w:rsidRPr="00A867E7">
          <w:rPr>
            <w:rStyle w:val="Hyperlink"/>
            <w:noProof/>
          </w:rPr>
          <w:t>3.2. Pure BB-world made of chains of observer moments</w:t>
        </w:r>
        <w:r>
          <w:rPr>
            <w:noProof/>
            <w:webHidden/>
          </w:rPr>
          <w:tab/>
        </w:r>
        <w:r>
          <w:rPr>
            <w:noProof/>
            <w:webHidden/>
          </w:rPr>
          <w:fldChar w:fldCharType="begin"/>
        </w:r>
        <w:r>
          <w:rPr>
            <w:noProof/>
            <w:webHidden/>
          </w:rPr>
          <w:instrText xml:space="preserve"> PAGEREF _Toc12278222 \h </w:instrText>
        </w:r>
        <w:r>
          <w:rPr>
            <w:noProof/>
            <w:webHidden/>
          </w:rPr>
        </w:r>
        <w:r>
          <w:rPr>
            <w:noProof/>
            <w:webHidden/>
          </w:rPr>
          <w:fldChar w:fldCharType="separate"/>
        </w:r>
        <w:r>
          <w:rPr>
            <w:noProof/>
            <w:webHidden/>
          </w:rPr>
          <w:t>9</w:t>
        </w:r>
        <w:r>
          <w:rPr>
            <w:noProof/>
            <w:webHidden/>
          </w:rPr>
          <w:fldChar w:fldCharType="end"/>
        </w:r>
      </w:hyperlink>
    </w:p>
    <w:p w14:paraId="49E74621" w14:textId="77777777" w:rsidR="00D03EB3" w:rsidRDefault="00D03EB3">
      <w:pPr>
        <w:pStyle w:val="TOC2"/>
        <w:tabs>
          <w:tab w:val="right" w:leader="dot" w:pos="9339"/>
        </w:tabs>
        <w:rPr>
          <w:rFonts w:eastAsiaTheme="minorEastAsia"/>
          <w:noProof/>
        </w:rPr>
      </w:pPr>
      <w:hyperlink w:anchor="_Toc12278223" w:history="1">
        <w:r w:rsidRPr="00A867E7">
          <w:rPr>
            <w:rStyle w:val="Hyperlink"/>
            <w:noProof/>
          </w:rPr>
          <w:t>3.3. Miracles, magic, viruses and glitches in chains of observer moments</w:t>
        </w:r>
        <w:r>
          <w:rPr>
            <w:noProof/>
            <w:webHidden/>
          </w:rPr>
          <w:tab/>
        </w:r>
        <w:r>
          <w:rPr>
            <w:noProof/>
            <w:webHidden/>
          </w:rPr>
          <w:fldChar w:fldCharType="begin"/>
        </w:r>
        <w:r>
          <w:rPr>
            <w:noProof/>
            <w:webHidden/>
          </w:rPr>
          <w:instrText xml:space="preserve"> PAGEREF _Toc12278223 \h </w:instrText>
        </w:r>
        <w:r>
          <w:rPr>
            <w:noProof/>
            <w:webHidden/>
          </w:rPr>
        </w:r>
        <w:r>
          <w:rPr>
            <w:noProof/>
            <w:webHidden/>
          </w:rPr>
          <w:fldChar w:fldCharType="separate"/>
        </w:r>
        <w:r>
          <w:rPr>
            <w:noProof/>
            <w:webHidden/>
          </w:rPr>
          <w:t>10</w:t>
        </w:r>
        <w:r>
          <w:rPr>
            <w:noProof/>
            <w:webHidden/>
          </w:rPr>
          <w:fldChar w:fldCharType="end"/>
        </w:r>
      </w:hyperlink>
    </w:p>
    <w:p w14:paraId="487A43F1" w14:textId="77777777" w:rsidR="00D03EB3" w:rsidRDefault="00D03EB3">
      <w:pPr>
        <w:pStyle w:val="TOC1"/>
        <w:tabs>
          <w:tab w:val="right" w:leader="dot" w:pos="9339"/>
        </w:tabs>
        <w:rPr>
          <w:rFonts w:eastAsiaTheme="minorEastAsia"/>
          <w:noProof/>
        </w:rPr>
      </w:pPr>
      <w:hyperlink w:anchor="_Toc12278224" w:history="1">
        <w:r w:rsidRPr="00A867E7">
          <w:rPr>
            <w:rStyle w:val="Hyperlink"/>
            <w:noProof/>
          </w:rPr>
          <w:t>4. Measuring the most probable types of BBs</w:t>
        </w:r>
        <w:r>
          <w:rPr>
            <w:noProof/>
            <w:webHidden/>
          </w:rPr>
          <w:tab/>
        </w:r>
        <w:r>
          <w:rPr>
            <w:noProof/>
            <w:webHidden/>
          </w:rPr>
          <w:fldChar w:fldCharType="begin"/>
        </w:r>
        <w:r>
          <w:rPr>
            <w:noProof/>
            <w:webHidden/>
          </w:rPr>
          <w:instrText xml:space="preserve"> PAGEREF _Toc12278224 \h </w:instrText>
        </w:r>
        <w:r>
          <w:rPr>
            <w:noProof/>
            <w:webHidden/>
          </w:rPr>
        </w:r>
        <w:r>
          <w:rPr>
            <w:noProof/>
            <w:webHidden/>
          </w:rPr>
          <w:fldChar w:fldCharType="separate"/>
        </w:r>
        <w:r>
          <w:rPr>
            <w:noProof/>
            <w:webHidden/>
          </w:rPr>
          <w:t>10</w:t>
        </w:r>
        <w:r>
          <w:rPr>
            <w:noProof/>
            <w:webHidden/>
          </w:rPr>
          <w:fldChar w:fldCharType="end"/>
        </w:r>
      </w:hyperlink>
    </w:p>
    <w:p w14:paraId="158D5A3B" w14:textId="77777777" w:rsidR="00D03EB3" w:rsidRDefault="00D03EB3">
      <w:pPr>
        <w:pStyle w:val="TOC2"/>
        <w:tabs>
          <w:tab w:val="right" w:leader="dot" w:pos="9339"/>
        </w:tabs>
        <w:rPr>
          <w:rFonts w:eastAsiaTheme="minorEastAsia"/>
          <w:noProof/>
        </w:rPr>
      </w:pPr>
      <w:hyperlink w:anchor="_Toc12278225" w:history="1">
        <w:r w:rsidRPr="00A867E7">
          <w:rPr>
            <w:rStyle w:val="Hyperlink"/>
            <w:noProof/>
          </w:rPr>
          <w:t>4.1. Analogy between simulation argument and BBs</w:t>
        </w:r>
        <w:r>
          <w:rPr>
            <w:noProof/>
            <w:webHidden/>
          </w:rPr>
          <w:tab/>
        </w:r>
        <w:r>
          <w:rPr>
            <w:noProof/>
            <w:webHidden/>
          </w:rPr>
          <w:fldChar w:fldCharType="begin"/>
        </w:r>
        <w:r>
          <w:rPr>
            <w:noProof/>
            <w:webHidden/>
          </w:rPr>
          <w:instrText xml:space="preserve"> PAGEREF _Toc12278225 \h </w:instrText>
        </w:r>
        <w:r>
          <w:rPr>
            <w:noProof/>
            <w:webHidden/>
          </w:rPr>
        </w:r>
        <w:r>
          <w:rPr>
            <w:noProof/>
            <w:webHidden/>
          </w:rPr>
          <w:fldChar w:fldCharType="separate"/>
        </w:r>
        <w:r>
          <w:rPr>
            <w:noProof/>
            <w:webHidden/>
          </w:rPr>
          <w:t>10</w:t>
        </w:r>
        <w:r>
          <w:rPr>
            <w:noProof/>
            <w:webHidden/>
          </w:rPr>
          <w:fldChar w:fldCharType="end"/>
        </w:r>
      </w:hyperlink>
    </w:p>
    <w:p w14:paraId="6ACB4F90" w14:textId="77777777" w:rsidR="00D03EB3" w:rsidRDefault="00D03EB3">
      <w:pPr>
        <w:pStyle w:val="TOC2"/>
        <w:tabs>
          <w:tab w:val="right" w:leader="dot" w:pos="9339"/>
        </w:tabs>
        <w:rPr>
          <w:rFonts w:eastAsiaTheme="minorEastAsia"/>
          <w:noProof/>
        </w:rPr>
      </w:pPr>
      <w:hyperlink w:anchor="_Toc12278226" w:history="1">
        <w:r w:rsidRPr="00A867E7">
          <w:rPr>
            <w:rStyle w:val="Hyperlink"/>
            <w:noProof/>
          </w:rPr>
          <w:t>4.2. Measure of BBs</w:t>
        </w:r>
        <w:r>
          <w:rPr>
            <w:noProof/>
            <w:webHidden/>
          </w:rPr>
          <w:tab/>
        </w:r>
        <w:r>
          <w:rPr>
            <w:noProof/>
            <w:webHidden/>
          </w:rPr>
          <w:fldChar w:fldCharType="begin"/>
        </w:r>
        <w:r>
          <w:rPr>
            <w:noProof/>
            <w:webHidden/>
          </w:rPr>
          <w:instrText xml:space="preserve"> PAGEREF _Toc12278226 \h </w:instrText>
        </w:r>
        <w:r>
          <w:rPr>
            <w:noProof/>
            <w:webHidden/>
          </w:rPr>
        </w:r>
        <w:r>
          <w:rPr>
            <w:noProof/>
            <w:webHidden/>
          </w:rPr>
          <w:fldChar w:fldCharType="separate"/>
        </w:r>
        <w:r>
          <w:rPr>
            <w:noProof/>
            <w:webHidden/>
          </w:rPr>
          <w:t>11</w:t>
        </w:r>
        <w:r>
          <w:rPr>
            <w:noProof/>
            <w:webHidden/>
          </w:rPr>
          <w:fldChar w:fldCharType="end"/>
        </w:r>
      </w:hyperlink>
    </w:p>
    <w:p w14:paraId="14B8481E" w14:textId="77777777" w:rsidR="00D03EB3" w:rsidRDefault="00D03EB3">
      <w:pPr>
        <w:pStyle w:val="TOC2"/>
        <w:tabs>
          <w:tab w:val="right" w:leader="dot" w:pos="9339"/>
        </w:tabs>
        <w:rPr>
          <w:rFonts w:eastAsiaTheme="minorEastAsia"/>
          <w:noProof/>
        </w:rPr>
      </w:pPr>
      <w:hyperlink w:anchor="_Toc12278227" w:history="1">
        <w:r w:rsidRPr="00A867E7">
          <w:rPr>
            <w:rStyle w:val="Hyperlink"/>
            <w:noProof/>
          </w:rPr>
          <w:t>4.3. Extremely simple or extremely complex BBs should dominate</w:t>
        </w:r>
        <w:r>
          <w:rPr>
            <w:noProof/>
            <w:webHidden/>
          </w:rPr>
          <w:tab/>
        </w:r>
        <w:r>
          <w:rPr>
            <w:noProof/>
            <w:webHidden/>
          </w:rPr>
          <w:fldChar w:fldCharType="begin"/>
        </w:r>
        <w:r>
          <w:rPr>
            <w:noProof/>
            <w:webHidden/>
          </w:rPr>
          <w:instrText xml:space="preserve"> PAGEREF _Toc12278227 \h </w:instrText>
        </w:r>
        <w:r>
          <w:rPr>
            <w:noProof/>
            <w:webHidden/>
          </w:rPr>
        </w:r>
        <w:r>
          <w:rPr>
            <w:noProof/>
            <w:webHidden/>
          </w:rPr>
          <w:fldChar w:fldCharType="separate"/>
        </w:r>
        <w:r>
          <w:rPr>
            <w:noProof/>
            <w:webHidden/>
          </w:rPr>
          <w:t>11</w:t>
        </w:r>
        <w:r>
          <w:rPr>
            <w:noProof/>
            <w:webHidden/>
          </w:rPr>
          <w:fldChar w:fldCharType="end"/>
        </w:r>
      </w:hyperlink>
    </w:p>
    <w:p w14:paraId="7CB363A9" w14:textId="77777777" w:rsidR="00D03EB3" w:rsidRDefault="00D03EB3">
      <w:pPr>
        <w:pStyle w:val="TOC2"/>
        <w:tabs>
          <w:tab w:val="right" w:leader="dot" w:pos="9339"/>
        </w:tabs>
        <w:rPr>
          <w:rFonts w:eastAsiaTheme="minorEastAsia"/>
          <w:noProof/>
        </w:rPr>
      </w:pPr>
      <w:hyperlink w:anchor="_Toc12278228" w:history="1">
        <w:r w:rsidRPr="00A867E7">
          <w:rPr>
            <w:rStyle w:val="Hyperlink"/>
            <w:noProof/>
          </w:rPr>
          <w:t>4.4. A map of possible observers and BBs in the universe</w:t>
        </w:r>
        <w:r>
          <w:rPr>
            <w:noProof/>
            <w:webHidden/>
          </w:rPr>
          <w:tab/>
        </w:r>
        <w:r>
          <w:rPr>
            <w:noProof/>
            <w:webHidden/>
          </w:rPr>
          <w:fldChar w:fldCharType="begin"/>
        </w:r>
        <w:r>
          <w:rPr>
            <w:noProof/>
            <w:webHidden/>
          </w:rPr>
          <w:instrText xml:space="preserve"> PAGEREF _Toc12278228 \h </w:instrText>
        </w:r>
        <w:r>
          <w:rPr>
            <w:noProof/>
            <w:webHidden/>
          </w:rPr>
        </w:r>
        <w:r>
          <w:rPr>
            <w:noProof/>
            <w:webHidden/>
          </w:rPr>
          <w:fldChar w:fldCharType="separate"/>
        </w:r>
        <w:r>
          <w:rPr>
            <w:noProof/>
            <w:webHidden/>
          </w:rPr>
          <w:t>12</w:t>
        </w:r>
        <w:r>
          <w:rPr>
            <w:noProof/>
            <w:webHidden/>
          </w:rPr>
          <w:fldChar w:fldCharType="end"/>
        </w:r>
      </w:hyperlink>
    </w:p>
    <w:p w14:paraId="09035684" w14:textId="77777777" w:rsidR="00D03EB3" w:rsidRDefault="00D03EB3">
      <w:pPr>
        <w:pStyle w:val="TOC2"/>
        <w:tabs>
          <w:tab w:val="right" w:leader="dot" w:pos="9339"/>
        </w:tabs>
        <w:rPr>
          <w:rFonts w:eastAsiaTheme="minorEastAsia"/>
          <w:noProof/>
        </w:rPr>
      </w:pPr>
      <w:hyperlink w:anchor="_Toc12278229" w:history="1">
        <w:r w:rsidRPr="00A867E7">
          <w:rPr>
            <w:rStyle w:val="Hyperlink"/>
            <w:noProof/>
          </w:rPr>
          <w:t>4.5. Escaping the BB curse: BBs as reflections of real observers</w:t>
        </w:r>
        <w:r>
          <w:rPr>
            <w:noProof/>
            <w:webHidden/>
          </w:rPr>
          <w:tab/>
        </w:r>
        <w:r>
          <w:rPr>
            <w:noProof/>
            <w:webHidden/>
          </w:rPr>
          <w:fldChar w:fldCharType="begin"/>
        </w:r>
        <w:r>
          <w:rPr>
            <w:noProof/>
            <w:webHidden/>
          </w:rPr>
          <w:instrText xml:space="preserve"> PAGEREF _Toc12278229 \h </w:instrText>
        </w:r>
        <w:r>
          <w:rPr>
            <w:noProof/>
            <w:webHidden/>
          </w:rPr>
        </w:r>
        <w:r>
          <w:rPr>
            <w:noProof/>
            <w:webHidden/>
          </w:rPr>
          <w:fldChar w:fldCharType="separate"/>
        </w:r>
        <w:r>
          <w:rPr>
            <w:noProof/>
            <w:webHidden/>
          </w:rPr>
          <w:t>13</w:t>
        </w:r>
        <w:r>
          <w:rPr>
            <w:noProof/>
            <w:webHidden/>
          </w:rPr>
          <w:fldChar w:fldCharType="end"/>
        </w:r>
      </w:hyperlink>
    </w:p>
    <w:p w14:paraId="601AACD7" w14:textId="77777777" w:rsidR="00D03EB3" w:rsidRDefault="00D03EB3">
      <w:pPr>
        <w:pStyle w:val="TOC2"/>
        <w:tabs>
          <w:tab w:val="right" w:leader="dot" w:pos="9339"/>
        </w:tabs>
        <w:rPr>
          <w:rFonts w:eastAsiaTheme="minorEastAsia"/>
          <w:noProof/>
        </w:rPr>
      </w:pPr>
      <w:hyperlink w:anchor="_Toc12278230" w:history="1">
        <w:r w:rsidRPr="00A867E7">
          <w:rPr>
            <w:rStyle w:val="Hyperlink"/>
            <w:noProof/>
          </w:rPr>
          <w:t>4.6. Stable attractors for chains of observer moments</w:t>
        </w:r>
        <w:r>
          <w:rPr>
            <w:noProof/>
            <w:webHidden/>
          </w:rPr>
          <w:tab/>
        </w:r>
        <w:r>
          <w:rPr>
            <w:noProof/>
            <w:webHidden/>
          </w:rPr>
          <w:fldChar w:fldCharType="begin"/>
        </w:r>
        <w:r>
          <w:rPr>
            <w:noProof/>
            <w:webHidden/>
          </w:rPr>
          <w:instrText xml:space="preserve"> PAGEREF _Toc12278230 \h </w:instrText>
        </w:r>
        <w:r>
          <w:rPr>
            <w:noProof/>
            <w:webHidden/>
          </w:rPr>
        </w:r>
        <w:r>
          <w:rPr>
            <w:noProof/>
            <w:webHidden/>
          </w:rPr>
          <w:fldChar w:fldCharType="separate"/>
        </w:r>
        <w:r>
          <w:rPr>
            <w:noProof/>
            <w:webHidden/>
          </w:rPr>
          <w:t>14</w:t>
        </w:r>
        <w:r>
          <w:rPr>
            <w:noProof/>
            <w:webHidden/>
          </w:rPr>
          <w:fldChar w:fldCharType="end"/>
        </w:r>
      </w:hyperlink>
    </w:p>
    <w:p w14:paraId="7A65985B" w14:textId="77777777" w:rsidR="00D03EB3" w:rsidRDefault="00D03EB3">
      <w:pPr>
        <w:pStyle w:val="TOC2"/>
        <w:tabs>
          <w:tab w:val="right" w:leader="dot" w:pos="9339"/>
        </w:tabs>
        <w:rPr>
          <w:rFonts w:eastAsiaTheme="minorEastAsia"/>
          <w:noProof/>
        </w:rPr>
      </w:pPr>
      <w:hyperlink w:anchor="_Toc12278231" w:history="1">
        <w:r w:rsidRPr="00A867E7">
          <w:rPr>
            <w:rStyle w:val="Hyperlink"/>
            <w:noProof/>
          </w:rPr>
          <w:t>4.7. Superposition of interpretations</w:t>
        </w:r>
        <w:r>
          <w:rPr>
            <w:noProof/>
            <w:webHidden/>
          </w:rPr>
          <w:tab/>
        </w:r>
        <w:r>
          <w:rPr>
            <w:noProof/>
            <w:webHidden/>
          </w:rPr>
          <w:fldChar w:fldCharType="begin"/>
        </w:r>
        <w:r>
          <w:rPr>
            <w:noProof/>
            <w:webHidden/>
          </w:rPr>
          <w:instrText xml:space="preserve"> PAGEREF _Toc12278231 \h </w:instrText>
        </w:r>
        <w:r>
          <w:rPr>
            <w:noProof/>
            <w:webHidden/>
          </w:rPr>
        </w:r>
        <w:r>
          <w:rPr>
            <w:noProof/>
            <w:webHidden/>
          </w:rPr>
          <w:fldChar w:fldCharType="separate"/>
        </w:r>
        <w:r>
          <w:rPr>
            <w:noProof/>
            <w:webHidden/>
          </w:rPr>
          <w:t>14</w:t>
        </w:r>
        <w:r>
          <w:rPr>
            <w:noProof/>
            <w:webHidden/>
          </w:rPr>
          <w:fldChar w:fldCharType="end"/>
        </w:r>
      </w:hyperlink>
    </w:p>
    <w:p w14:paraId="2692DC9D" w14:textId="77777777" w:rsidR="00D03EB3" w:rsidRDefault="00D03EB3">
      <w:pPr>
        <w:pStyle w:val="TOC2"/>
        <w:tabs>
          <w:tab w:val="right" w:leader="dot" w:pos="9339"/>
        </w:tabs>
        <w:rPr>
          <w:rFonts w:eastAsiaTheme="minorEastAsia"/>
          <w:noProof/>
        </w:rPr>
      </w:pPr>
      <w:hyperlink w:anchor="_Toc12278232" w:history="1">
        <w:r w:rsidRPr="00A867E7">
          <w:rPr>
            <w:rStyle w:val="Hyperlink"/>
            <w:noProof/>
          </w:rPr>
          <w:t>4.8. Non-locality of the mind in the multiverse as a way to escape BBs</w:t>
        </w:r>
        <w:r>
          <w:rPr>
            <w:noProof/>
            <w:webHidden/>
          </w:rPr>
          <w:tab/>
        </w:r>
        <w:r>
          <w:rPr>
            <w:noProof/>
            <w:webHidden/>
          </w:rPr>
          <w:fldChar w:fldCharType="begin"/>
        </w:r>
        <w:r>
          <w:rPr>
            <w:noProof/>
            <w:webHidden/>
          </w:rPr>
          <w:instrText xml:space="preserve"> PAGEREF _Toc12278232 \h </w:instrText>
        </w:r>
        <w:r>
          <w:rPr>
            <w:noProof/>
            <w:webHidden/>
          </w:rPr>
        </w:r>
        <w:r>
          <w:rPr>
            <w:noProof/>
            <w:webHidden/>
          </w:rPr>
          <w:fldChar w:fldCharType="separate"/>
        </w:r>
        <w:r>
          <w:rPr>
            <w:noProof/>
            <w:webHidden/>
          </w:rPr>
          <w:t>15</w:t>
        </w:r>
        <w:r>
          <w:rPr>
            <w:noProof/>
            <w:webHidden/>
          </w:rPr>
          <w:fldChar w:fldCharType="end"/>
        </w:r>
      </w:hyperlink>
    </w:p>
    <w:p w14:paraId="6B2628C2" w14:textId="77777777" w:rsidR="00D03EB3" w:rsidRDefault="00D03EB3">
      <w:pPr>
        <w:pStyle w:val="TOC2"/>
        <w:tabs>
          <w:tab w:val="right" w:leader="dot" w:pos="9339"/>
        </w:tabs>
        <w:rPr>
          <w:rFonts w:eastAsiaTheme="minorEastAsia"/>
          <w:noProof/>
        </w:rPr>
      </w:pPr>
      <w:hyperlink w:anchor="_Toc12278233" w:history="1">
        <w:r w:rsidRPr="00A867E7">
          <w:rPr>
            <w:rStyle w:val="Hyperlink"/>
            <w:noProof/>
          </w:rPr>
          <w:t>4.9. Biological evolution as a shadow of my existence</w:t>
        </w:r>
        <w:r>
          <w:rPr>
            <w:noProof/>
            <w:webHidden/>
          </w:rPr>
          <w:tab/>
        </w:r>
        <w:r>
          <w:rPr>
            <w:noProof/>
            <w:webHidden/>
          </w:rPr>
          <w:fldChar w:fldCharType="begin"/>
        </w:r>
        <w:r>
          <w:rPr>
            <w:noProof/>
            <w:webHidden/>
          </w:rPr>
          <w:instrText xml:space="preserve"> PAGEREF _Toc12278233 \h </w:instrText>
        </w:r>
        <w:r>
          <w:rPr>
            <w:noProof/>
            <w:webHidden/>
          </w:rPr>
        </w:r>
        <w:r>
          <w:rPr>
            <w:noProof/>
            <w:webHidden/>
          </w:rPr>
          <w:fldChar w:fldCharType="separate"/>
        </w:r>
        <w:r>
          <w:rPr>
            <w:noProof/>
            <w:webHidden/>
          </w:rPr>
          <w:t>16</w:t>
        </w:r>
        <w:r>
          <w:rPr>
            <w:noProof/>
            <w:webHidden/>
          </w:rPr>
          <w:fldChar w:fldCharType="end"/>
        </w:r>
      </w:hyperlink>
    </w:p>
    <w:p w14:paraId="31F67D62" w14:textId="77777777" w:rsidR="00D03EB3" w:rsidRDefault="00D03EB3">
      <w:pPr>
        <w:pStyle w:val="TOC1"/>
        <w:tabs>
          <w:tab w:val="right" w:leader="dot" w:pos="9339"/>
        </w:tabs>
        <w:rPr>
          <w:rFonts w:eastAsiaTheme="minorEastAsia"/>
          <w:noProof/>
        </w:rPr>
      </w:pPr>
      <w:hyperlink w:anchor="_Toc12278234" w:history="1">
        <w:r w:rsidRPr="00A867E7">
          <w:rPr>
            <w:rStyle w:val="Hyperlink"/>
            <w:noProof/>
          </w:rPr>
          <w:t>5. Practical application of BBs</w:t>
        </w:r>
        <w:r>
          <w:rPr>
            <w:noProof/>
            <w:webHidden/>
          </w:rPr>
          <w:tab/>
        </w:r>
        <w:r>
          <w:rPr>
            <w:noProof/>
            <w:webHidden/>
          </w:rPr>
          <w:fldChar w:fldCharType="begin"/>
        </w:r>
        <w:r>
          <w:rPr>
            <w:noProof/>
            <w:webHidden/>
          </w:rPr>
          <w:instrText xml:space="preserve"> PAGEREF _Toc12278234 \h </w:instrText>
        </w:r>
        <w:r>
          <w:rPr>
            <w:noProof/>
            <w:webHidden/>
          </w:rPr>
        </w:r>
        <w:r>
          <w:rPr>
            <w:noProof/>
            <w:webHidden/>
          </w:rPr>
          <w:fldChar w:fldCharType="separate"/>
        </w:r>
        <w:r>
          <w:rPr>
            <w:noProof/>
            <w:webHidden/>
          </w:rPr>
          <w:t>16</w:t>
        </w:r>
        <w:r>
          <w:rPr>
            <w:noProof/>
            <w:webHidden/>
          </w:rPr>
          <w:fldChar w:fldCharType="end"/>
        </w:r>
      </w:hyperlink>
    </w:p>
    <w:p w14:paraId="5834E973" w14:textId="77777777" w:rsidR="00D03EB3" w:rsidRDefault="00D03EB3">
      <w:pPr>
        <w:pStyle w:val="TOC2"/>
        <w:tabs>
          <w:tab w:val="right" w:leader="dot" w:pos="9339"/>
        </w:tabs>
        <w:rPr>
          <w:rFonts w:eastAsiaTheme="minorEastAsia"/>
          <w:noProof/>
        </w:rPr>
      </w:pPr>
      <w:hyperlink w:anchor="_Toc12278235" w:history="1">
        <w:r w:rsidRPr="00A867E7">
          <w:rPr>
            <w:rStyle w:val="Hyperlink"/>
            <w:noProof/>
          </w:rPr>
          <w:t>5.1. No BBs means a “Big Rip” soon, and astronomical waste for future supercivilizations</w:t>
        </w:r>
        <w:r>
          <w:rPr>
            <w:noProof/>
            <w:webHidden/>
          </w:rPr>
          <w:tab/>
        </w:r>
        <w:r>
          <w:rPr>
            <w:noProof/>
            <w:webHidden/>
          </w:rPr>
          <w:fldChar w:fldCharType="begin"/>
        </w:r>
        <w:r>
          <w:rPr>
            <w:noProof/>
            <w:webHidden/>
          </w:rPr>
          <w:instrText xml:space="preserve"> PAGEREF _Toc12278235 \h </w:instrText>
        </w:r>
        <w:r>
          <w:rPr>
            <w:noProof/>
            <w:webHidden/>
          </w:rPr>
        </w:r>
        <w:r>
          <w:rPr>
            <w:noProof/>
            <w:webHidden/>
          </w:rPr>
          <w:fldChar w:fldCharType="separate"/>
        </w:r>
        <w:r>
          <w:rPr>
            <w:noProof/>
            <w:webHidden/>
          </w:rPr>
          <w:t>16</w:t>
        </w:r>
        <w:r>
          <w:rPr>
            <w:noProof/>
            <w:webHidden/>
          </w:rPr>
          <w:fldChar w:fldCharType="end"/>
        </w:r>
      </w:hyperlink>
    </w:p>
    <w:p w14:paraId="00ECBA3F" w14:textId="77777777" w:rsidR="00D03EB3" w:rsidRDefault="00D03EB3">
      <w:pPr>
        <w:pStyle w:val="TOC2"/>
        <w:tabs>
          <w:tab w:val="right" w:leader="dot" w:pos="9339"/>
        </w:tabs>
        <w:rPr>
          <w:rFonts w:eastAsiaTheme="minorEastAsia"/>
          <w:noProof/>
        </w:rPr>
      </w:pPr>
      <w:hyperlink w:anchor="_Toc12278236" w:history="1">
        <w:r w:rsidRPr="00A867E7">
          <w:rPr>
            <w:rStyle w:val="Hyperlink"/>
            <w:noProof/>
          </w:rPr>
          <w:t>5.2. Boltzmannian immortality</w:t>
        </w:r>
        <w:r>
          <w:rPr>
            <w:noProof/>
            <w:webHidden/>
          </w:rPr>
          <w:tab/>
        </w:r>
        <w:r>
          <w:rPr>
            <w:noProof/>
            <w:webHidden/>
          </w:rPr>
          <w:fldChar w:fldCharType="begin"/>
        </w:r>
        <w:r>
          <w:rPr>
            <w:noProof/>
            <w:webHidden/>
          </w:rPr>
          <w:instrText xml:space="preserve"> PAGEREF _Toc12278236 \h </w:instrText>
        </w:r>
        <w:r>
          <w:rPr>
            <w:noProof/>
            <w:webHidden/>
          </w:rPr>
        </w:r>
        <w:r>
          <w:rPr>
            <w:noProof/>
            <w:webHidden/>
          </w:rPr>
          <w:fldChar w:fldCharType="separate"/>
        </w:r>
        <w:r>
          <w:rPr>
            <w:noProof/>
            <w:webHidden/>
          </w:rPr>
          <w:t>17</w:t>
        </w:r>
        <w:r>
          <w:rPr>
            <w:noProof/>
            <w:webHidden/>
          </w:rPr>
          <w:fldChar w:fldCharType="end"/>
        </w:r>
      </w:hyperlink>
    </w:p>
    <w:p w14:paraId="14B1B1B8" w14:textId="77777777" w:rsidR="00D03EB3" w:rsidRDefault="00D03EB3">
      <w:pPr>
        <w:pStyle w:val="TOC2"/>
        <w:tabs>
          <w:tab w:val="right" w:leader="dot" w:pos="9339"/>
        </w:tabs>
        <w:rPr>
          <w:rFonts w:eastAsiaTheme="minorEastAsia"/>
          <w:noProof/>
        </w:rPr>
      </w:pPr>
      <w:hyperlink w:anchor="_Toc12278237" w:history="1">
        <w:r w:rsidRPr="00A867E7">
          <w:rPr>
            <w:rStyle w:val="Hyperlink"/>
            <w:noProof/>
          </w:rPr>
          <w:t>5.3. “Permutation City” immortality</w:t>
        </w:r>
        <w:r>
          <w:rPr>
            <w:noProof/>
            <w:webHidden/>
          </w:rPr>
          <w:tab/>
        </w:r>
        <w:r>
          <w:rPr>
            <w:noProof/>
            <w:webHidden/>
          </w:rPr>
          <w:fldChar w:fldCharType="begin"/>
        </w:r>
        <w:r>
          <w:rPr>
            <w:noProof/>
            <w:webHidden/>
          </w:rPr>
          <w:instrText xml:space="preserve"> PAGEREF _Toc12278237 \h </w:instrText>
        </w:r>
        <w:r>
          <w:rPr>
            <w:noProof/>
            <w:webHidden/>
          </w:rPr>
        </w:r>
        <w:r>
          <w:rPr>
            <w:noProof/>
            <w:webHidden/>
          </w:rPr>
          <w:fldChar w:fldCharType="separate"/>
        </w:r>
        <w:r>
          <w:rPr>
            <w:noProof/>
            <w:webHidden/>
          </w:rPr>
          <w:t>18</w:t>
        </w:r>
        <w:r>
          <w:rPr>
            <w:noProof/>
            <w:webHidden/>
          </w:rPr>
          <w:fldChar w:fldCharType="end"/>
        </w:r>
      </w:hyperlink>
    </w:p>
    <w:p w14:paraId="7FFBA779" w14:textId="77777777" w:rsidR="00D03EB3" w:rsidRDefault="00D03EB3">
      <w:pPr>
        <w:pStyle w:val="TOC2"/>
        <w:tabs>
          <w:tab w:val="right" w:leader="dot" w:pos="9339"/>
        </w:tabs>
        <w:rPr>
          <w:rFonts w:eastAsiaTheme="minorEastAsia"/>
          <w:noProof/>
        </w:rPr>
      </w:pPr>
      <w:hyperlink w:anchor="_Toc12278238" w:history="1">
        <w:r w:rsidRPr="00A867E7">
          <w:rPr>
            <w:rStyle w:val="Hyperlink"/>
            <w:noProof/>
          </w:rPr>
          <w:t>5.4. Exploiting glitches in the chains of observer moments</w:t>
        </w:r>
        <w:r>
          <w:rPr>
            <w:noProof/>
            <w:webHidden/>
          </w:rPr>
          <w:tab/>
        </w:r>
        <w:r>
          <w:rPr>
            <w:noProof/>
            <w:webHidden/>
          </w:rPr>
          <w:fldChar w:fldCharType="begin"/>
        </w:r>
        <w:r>
          <w:rPr>
            <w:noProof/>
            <w:webHidden/>
          </w:rPr>
          <w:instrText xml:space="preserve"> PAGEREF _Toc12278238 \h </w:instrText>
        </w:r>
        <w:r>
          <w:rPr>
            <w:noProof/>
            <w:webHidden/>
          </w:rPr>
        </w:r>
        <w:r>
          <w:rPr>
            <w:noProof/>
            <w:webHidden/>
          </w:rPr>
          <w:fldChar w:fldCharType="separate"/>
        </w:r>
        <w:r>
          <w:rPr>
            <w:noProof/>
            <w:webHidden/>
          </w:rPr>
          <w:t>18</w:t>
        </w:r>
        <w:r>
          <w:rPr>
            <w:noProof/>
            <w:webHidden/>
          </w:rPr>
          <w:fldChar w:fldCharType="end"/>
        </w:r>
      </w:hyperlink>
    </w:p>
    <w:p w14:paraId="7454CB2C" w14:textId="77777777" w:rsidR="00D03EB3" w:rsidRDefault="00D03EB3">
      <w:pPr>
        <w:pStyle w:val="TOC2"/>
        <w:tabs>
          <w:tab w:val="right" w:leader="dot" w:pos="9339"/>
        </w:tabs>
        <w:rPr>
          <w:rFonts w:eastAsiaTheme="minorEastAsia"/>
          <w:noProof/>
        </w:rPr>
      </w:pPr>
      <w:hyperlink w:anchor="_Toc12278239" w:history="1">
        <w:r w:rsidRPr="00A867E7">
          <w:rPr>
            <w:rStyle w:val="Hyperlink"/>
            <w:noProof/>
          </w:rPr>
          <w:t>5.5. Flux universe</w:t>
        </w:r>
        <w:r>
          <w:rPr>
            <w:noProof/>
            <w:webHidden/>
          </w:rPr>
          <w:tab/>
        </w:r>
        <w:r>
          <w:rPr>
            <w:noProof/>
            <w:webHidden/>
          </w:rPr>
          <w:fldChar w:fldCharType="begin"/>
        </w:r>
        <w:r>
          <w:rPr>
            <w:noProof/>
            <w:webHidden/>
          </w:rPr>
          <w:instrText xml:space="preserve"> PAGEREF _Toc12278239 \h </w:instrText>
        </w:r>
        <w:r>
          <w:rPr>
            <w:noProof/>
            <w:webHidden/>
          </w:rPr>
        </w:r>
        <w:r>
          <w:rPr>
            <w:noProof/>
            <w:webHidden/>
          </w:rPr>
          <w:fldChar w:fldCharType="separate"/>
        </w:r>
        <w:r>
          <w:rPr>
            <w:noProof/>
            <w:webHidden/>
          </w:rPr>
          <w:t>18</w:t>
        </w:r>
        <w:r>
          <w:rPr>
            <w:noProof/>
            <w:webHidden/>
          </w:rPr>
          <w:fldChar w:fldCharType="end"/>
        </w:r>
      </w:hyperlink>
    </w:p>
    <w:p w14:paraId="7403431A" w14:textId="77777777" w:rsidR="00D03EB3" w:rsidRDefault="00D03EB3">
      <w:pPr>
        <w:pStyle w:val="TOC2"/>
        <w:tabs>
          <w:tab w:val="right" w:leader="dot" w:pos="9339"/>
        </w:tabs>
        <w:rPr>
          <w:rFonts w:eastAsiaTheme="minorEastAsia"/>
          <w:noProof/>
        </w:rPr>
      </w:pPr>
      <w:hyperlink w:anchor="_Toc12278240" w:history="1">
        <w:r w:rsidRPr="00A867E7">
          <w:rPr>
            <w:rStyle w:val="Hyperlink"/>
            <w:noProof/>
          </w:rPr>
          <w:t>5.6. BB uncertainty and the problem of constructing of a global prior</w:t>
        </w:r>
        <w:r>
          <w:rPr>
            <w:noProof/>
            <w:webHidden/>
          </w:rPr>
          <w:tab/>
        </w:r>
        <w:r>
          <w:rPr>
            <w:noProof/>
            <w:webHidden/>
          </w:rPr>
          <w:fldChar w:fldCharType="begin"/>
        </w:r>
        <w:r>
          <w:rPr>
            <w:noProof/>
            <w:webHidden/>
          </w:rPr>
          <w:instrText xml:space="preserve"> PAGEREF _Toc12278240 \h </w:instrText>
        </w:r>
        <w:r>
          <w:rPr>
            <w:noProof/>
            <w:webHidden/>
          </w:rPr>
        </w:r>
        <w:r>
          <w:rPr>
            <w:noProof/>
            <w:webHidden/>
          </w:rPr>
          <w:fldChar w:fldCharType="separate"/>
        </w:r>
        <w:r>
          <w:rPr>
            <w:noProof/>
            <w:webHidden/>
          </w:rPr>
          <w:t>19</w:t>
        </w:r>
        <w:r>
          <w:rPr>
            <w:noProof/>
            <w:webHidden/>
          </w:rPr>
          <w:fldChar w:fldCharType="end"/>
        </w:r>
      </w:hyperlink>
    </w:p>
    <w:p w14:paraId="3C3240D8" w14:textId="77777777" w:rsidR="00D03EB3" w:rsidRDefault="00D03EB3">
      <w:pPr>
        <w:pStyle w:val="TOC1"/>
        <w:tabs>
          <w:tab w:val="right" w:leader="dot" w:pos="9339"/>
        </w:tabs>
        <w:rPr>
          <w:rFonts w:eastAsiaTheme="minorEastAsia"/>
          <w:noProof/>
        </w:rPr>
      </w:pPr>
      <w:hyperlink w:anchor="_Toc12278241" w:history="1">
        <w:r w:rsidRPr="00A867E7">
          <w:rPr>
            <w:rStyle w:val="Hyperlink"/>
            <w:noProof/>
          </w:rPr>
          <w:t>Conclusion</w:t>
        </w:r>
        <w:r>
          <w:rPr>
            <w:noProof/>
            <w:webHidden/>
          </w:rPr>
          <w:tab/>
        </w:r>
        <w:r>
          <w:rPr>
            <w:noProof/>
            <w:webHidden/>
          </w:rPr>
          <w:fldChar w:fldCharType="begin"/>
        </w:r>
        <w:r>
          <w:rPr>
            <w:noProof/>
            <w:webHidden/>
          </w:rPr>
          <w:instrText xml:space="preserve"> PAGEREF _Toc12278241 \h </w:instrText>
        </w:r>
        <w:r>
          <w:rPr>
            <w:noProof/>
            <w:webHidden/>
          </w:rPr>
        </w:r>
        <w:r>
          <w:rPr>
            <w:noProof/>
            <w:webHidden/>
          </w:rPr>
          <w:fldChar w:fldCharType="separate"/>
        </w:r>
        <w:r>
          <w:rPr>
            <w:noProof/>
            <w:webHidden/>
          </w:rPr>
          <w:t>19</w:t>
        </w:r>
        <w:r>
          <w:rPr>
            <w:noProof/>
            <w:webHidden/>
          </w:rPr>
          <w:fldChar w:fldCharType="end"/>
        </w:r>
      </w:hyperlink>
    </w:p>
    <w:p w14:paraId="6EEE76CF" w14:textId="77777777" w:rsidR="00D03EB3" w:rsidRDefault="00D03EB3">
      <w:pPr>
        <w:pStyle w:val="TOC1"/>
        <w:tabs>
          <w:tab w:val="right" w:leader="dot" w:pos="9339"/>
        </w:tabs>
        <w:rPr>
          <w:rFonts w:eastAsiaTheme="minorEastAsia"/>
          <w:noProof/>
        </w:rPr>
      </w:pPr>
      <w:hyperlink w:anchor="_Toc12278242" w:history="1">
        <w:r w:rsidRPr="00A867E7">
          <w:rPr>
            <w:rStyle w:val="Hyperlink"/>
            <w:noProof/>
          </w:rPr>
          <w:t>Literature</w:t>
        </w:r>
        <w:r>
          <w:rPr>
            <w:noProof/>
            <w:webHidden/>
          </w:rPr>
          <w:tab/>
        </w:r>
        <w:r>
          <w:rPr>
            <w:noProof/>
            <w:webHidden/>
          </w:rPr>
          <w:fldChar w:fldCharType="begin"/>
        </w:r>
        <w:r>
          <w:rPr>
            <w:noProof/>
            <w:webHidden/>
          </w:rPr>
          <w:instrText xml:space="preserve"> PAGEREF _Toc12278242 \h </w:instrText>
        </w:r>
        <w:r>
          <w:rPr>
            <w:noProof/>
            <w:webHidden/>
          </w:rPr>
        </w:r>
        <w:r>
          <w:rPr>
            <w:noProof/>
            <w:webHidden/>
          </w:rPr>
          <w:fldChar w:fldCharType="separate"/>
        </w:r>
        <w:r>
          <w:rPr>
            <w:noProof/>
            <w:webHidden/>
          </w:rPr>
          <w:t>19</w:t>
        </w:r>
        <w:r>
          <w:rPr>
            <w:noProof/>
            <w:webHidden/>
          </w:rPr>
          <w:fldChar w:fldCharType="end"/>
        </w:r>
      </w:hyperlink>
    </w:p>
    <w:p w14:paraId="3A24DEB2" w14:textId="77777777" w:rsidR="002B464A" w:rsidRPr="00D03EB3" w:rsidRDefault="002B464A" w:rsidP="005561F5">
      <w:pPr>
        <w:jc w:val="both"/>
      </w:pPr>
      <w:r w:rsidRPr="00D03EB3">
        <w:fldChar w:fldCharType="end"/>
      </w:r>
    </w:p>
    <w:p w14:paraId="0FEA9CC6" w14:textId="77777777" w:rsidR="0019472B" w:rsidRPr="00D03EB3" w:rsidRDefault="0019472B" w:rsidP="005561F5">
      <w:pPr>
        <w:jc w:val="both"/>
      </w:pPr>
    </w:p>
    <w:p w14:paraId="32880A88" w14:textId="77777777" w:rsidR="00514EA0" w:rsidRPr="00D03EB3" w:rsidRDefault="00514EA0" w:rsidP="00514EA0">
      <w:pPr>
        <w:ind w:left="-426" w:right="-7"/>
        <w:jc w:val="right"/>
        <w:rPr>
          <w:color w:val="000000" w:themeColor="text1"/>
          <w:sz w:val="20"/>
          <w:szCs w:val="20"/>
        </w:rPr>
      </w:pPr>
      <w:r w:rsidRPr="00D03EB3">
        <w:rPr>
          <w:color w:val="000000" w:themeColor="text1"/>
          <w:sz w:val="20"/>
          <w:szCs w:val="20"/>
        </w:rPr>
        <w:t>I close my eyes only for a moment, and the moment's gone</w:t>
      </w:r>
    </w:p>
    <w:p w14:paraId="2808D3BB" w14:textId="77777777" w:rsidR="00514EA0" w:rsidRPr="00D03EB3" w:rsidRDefault="00514EA0" w:rsidP="00514EA0">
      <w:pPr>
        <w:ind w:left="-426" w:right="-7"/>
        <w:jc w:val="right"/>
        <w:rPr>
          <w:color w:val="000000" w:themeColor="text1"/>
          <w:sz w:val="20"/>
          <w:szCs w:val="20"/>
        </w:rPr>
      </w:pPr>
      <w:r w:rsidRPr="00D03EB3">
        <w:rPr>
          <w:color w:val="000000" w:themeColor="text1"/>
          <w:sz w:val="20"/>
          <w:szCs w:val="20"/>
        </w:rPr>
        <w:t>All my dreams pass before my eyes, a curiosity</w:t>
      </w:r>
    </w:p>
    <w:p w14:paraId="75AF7BFB" w14:textId="77777777" w:rsidR="00514EA0" w:rsidRPr="00D03EB3" w:rsidRDefault="00514EA0" w:rsidP="00514EA0">
      <w:pPr>
        <w:ind w:left="-426" w:right="-7"/>
        <w:jc w:val="right"/>
        <w:rPr>
          <w:color w:val="000000" w:themeColor="text1"/>
          <w:sz w:val="20"/>
          <w:szCs w:val="20"/>
        </w:rPr>
      </w:pPr>
      <w:r w:rsidRPr="00D03EB3">
        <w:rPr>
          <w:color w:val="000000" w:themeColor="text1"/>
          <w:sz w:val="20"/>
          <w:szCs w:val="20"/>
        </w:rPr>
        <w:t>Dust in the wind</w:t>
      </w:r>
    </w:p>
    <w:p w14:paraId="68343E39" w14:textId="77777777" w:rsidR="00514EA0" w:rsidRPr="00D03EB3" w:rsidRDefault="00514EA0" w:rsidP="00514EA0">
      <w:pPr>
        <w:ind w:left="-426" w:right="-7"/>
        <w:jc w:val="right"/>
        <w:rPr>
          <w:color w:val="000000" w:themeColor="text1"/>
          <w:sz w:val="20"/>
          <w:szCs w:val="20"/>
        </w:rPr>
      </w:pPr>
      <w:r w:rsidRPr="00D03EB3">
        <w:rPr>
          <w:color w:val="000000" w:themeColor="text1"/>
          <w:sz w:val="20"/>
          <w:szCs w:val="20"/>
        </w:rPr>
        <w:t>All they are is dust in the wind</w:t>
      </w:r>
    </w:p>
    <w:p w14:paraId="3743FC3B" w14:textId="77777777" w:rsidR="00514EA0" w:rsidRPr="00D03EB3" w:rsidRDefault="00514EA0" w:rsidP="00514EA0">
      <w:pPr>
        <w:ind w:left="-426" w:right="-7"/>
        <w:jc w:val="right"/>
        <w:rPr>
          <w:i/>
          <w:color w:val="000000" w:themeColor="text1"/>
          <w:sz w:val="20"/>
          <w:szCs w:val="20"/>
        </w:rPr>
      </w:pPr>
      <w:r w:rsidRPr="00D03EB3">
        <w:rPr>
          <w:i/>
          <w:color w:val="000000" w:themeColor="text1"/>
          <w:sz w:val="20"/>
          <w:szCs w:val="20"/>
        </w:rPr>
        <w:t>Kansas</w:t>
      </w:r>
    </w:p>
    <w:p w14:paraId="078C7598" w14:textId="77777777" w:rsidR="00514EA0" w:rsidRPr="00D03EB3" w:rsidRDefault="00514EA0"/>
    <w:p w14:paraId="5C84A376" w14:textId="68934EDD" w:rsidR="00700DDB" w:rsidRPr="00D03EB3" w:rsidRDefault="00236668" w:rsidP="00E21BD2">
      <w:pPr>
        <w:pStyle w:val="Heading1"/>
      </w:pPr>
      <w:bookmarkStart w:id="1" w:name="_Toc9798037"/>
      <w:bookmarkStart w:id="2" w:name="_Toc12278205"/>
      <w:r w:rsidRPr="00D03EB3">
        <w:t xml:space="preserve">1. </w:t>
      </w:r>
      <w:r w:rsidR="00E21BD2" w:rsidRPr="00D03EB3">
        <w:t>Introduction</w:t>
      </w:r>
      <w:bookmarkEnd w:id="1"/>
      <w:bookmarkEnd w:id="2"/>
    </w:p>
    <w:p w14:paraId="677FD3EF" w14:textId="2C6EF41E" w:rsidR="007B125A" w:rsidRPr="00D03EB3" w:rsidRDefault="00495874">
      <w:pPr>
        <w:jc w:val="both"/>
      </w:pPr>
      <w:r w:rsidRPr="00D03EB3">
        <w:t xml:space="preserve">The idea of freak observers, called Boltzmann brains (BB), </w:t>
      </w:r>
      <w:r w:rsidR="00AC0FB8" w:rsidRPr="00D03EB3">
        <w:t xml:space="preserve">became </w:t>
      </w:r>
      <w:r w:rsidRPr="00D03EB3">
        <w:t xml:space="preserve">popular in the beginning of </w:t>
      </w:r>
      <w:r w:rsidR="00AC0FB8" w:rsidRPr="00D03EB3">
        <w:t xml:space="preserve">the </w:t>
      </w:r>
      <w:r w:rsidRPr="00D03EB3">
        <w:t>21</w:t>
      </w:r>
      <w:r w:rsidR="00AC0FB8" w:rsidRPr="00D03EB3">
        <w:t>st</w:t>
      </w:r>
      <w:r w:rsidRPr="00D03EB3">
        <w:t xml:space="preserve"> century with </w:t>
      </w:r>
      <w:r w:rsidR="00AC0FB8" w:rsidRPr="00D03EB3">
        <w:t xml:space="preserve">the </w:t>
      </w:r>
      <w:r w:rsidRPr="00D03EB3">
        <w:t>works of</w:t>
      </w:r>
      <w:r w:rsidR="00105BD7" w:rsidRPr="00D03EB3">
        <w:t xml:space="preserve"> </w:t>
      </w:r>
      <w:r w:rsidR="00105BD7" w:rsidRPr="00D03EB3">
        <w:fldChar w:fldCharType="begin"/>
      </w:r>
      <w:r w:rsidR="00105BD7" w:rsidRPr="00D03EB3">
        <w:instrText xml:space="preserve"> ADDIN ZOTERO_ITEM CSL_CITATION {"citationID":"t0uLMcEs","properties":{"formattedCitation":"(Dyson, Kleban, &amp; Susskind, 2002)","plainCitation":"(Dyson, Kleban, &amp; Susskind, 2002)","noteIndex":0},"citationItems":[{"id":9697,"uris":["http://zotero.org/users/3736454/items/ULCUL2TG"],"uri":["http://zotero.org/users/3736454/items/ULCUL2TG"],"itemData":{"id":9697,"type":"article-journal","title":"Disturbing Implications of a Cosmological Constant","container-title":"Journal of High Energy Physics","page":"011-011","volume":"2002","issue":"10","source":"arXiv.org","abstract":"In this paper we consider the implications of a cosmological constant for the evolution of the universe, under a set of assumptions motivated by the holographic and horizon complementarity principles. We discuss the ``causal patch\" description of spacetime required by this framework, and present some simple examples of cosmologies described this way. We argue that these assumptions inevitably lead to very deep paradoxes, which seem to require major revisions of our usual assumptions.","URL":"http://arxiv.org/abs/hep-th/0208013","DOI":"10.1088/1126-6708/2002/10/011","ISSN":"1029-8479","note":"arXiv: hep-th/0208013","journalAbbreviation":"J. High Energy Phys.","author":[{"family":"Dyson","given":"Lisa"},{"family":"Kleban","given":"Matthew"},{"family":"Susskind","given":"Leonard"}],"issued":{"date-parts":[["2002",10,2]]},"accessed":{"date-parts":[["2019",5,11]]}}}],"schema":"https://github.com/citation-style-language/schema/raw/master/csl-citation.json"} </w:instrText>
      </w:r>
      <w:r w:rsidR="00105BD7" w:rsidRPr="00D03EB3">
        <w:fldChar w:fldCharType="separate"/>
      </w:r>
      <w:r w:rsidR="00105BD7" w:rsidRPr="00D03EB3">
        <w:rPr>
          <w:noProof/>
        </w:rPr>
        <w:t>(Dyson, Kleban, &amp; Susskind, 2002)</w:t>
      </w:r>
      <w:r w:rsidR="00105BD7" w:rsidRPr="00D03EB3">
        <w:fldChar w:fldCharType="end"/>
      </w:r>
      <w:r w:rsidRPr="00D03EB3">
        <w:t xml:space="preserve"> and </w:t>
      </w:r>
      <w:r w:rsidR="00105BD7" w:rsidRPr="00D03EB3">
        <w:fldChar w:fldCharType="begin"/>
      </w:r>
      <w:r w:rsidR="00C97E3D" w:rsidRPr="00D03EB3">
        <w:instrText xml:space="preserve"> ADDIN ZOTERO_ITEM CSL_CITATION {"citationID":"EsOmdYuP","properties":{"formattedCitation":"(Albrecht &amp; Sorbo, 2004)","plainCitation":"(Albrecht &amp; Sorbo, 2004)","noteIndex":0},"citationItems":[{"id":9702,"uris":["http://zotero.org/users/3736454/items/3DHX5BGE"],"uri":["http://zotero.org/users/3736454/items/3DHX5BGE"],"itemData":{"id":9702,"type":"article-journal","title":"Can the universe afford inflation?","container-title":"Physical Review D","page":"063528","volume":"70","issue":"6","source":"Google Scholar","author":[{"family":"Albrecht","given":"Andreas"},{"family":"Sorbo","given":"Lorenzo"}],"issued":{"date-parts":[["2004"]]}}}],"schema":"https://github.com/citation-style-language/schema/raw/master/csl-citation.json"} </w:instrText>
      </w:r>
      <w:r w:rsidR="00105BD7" w:rsidRPr="00D03EB3">
        <w:fldChar w:fldCharType="separate"/>
      </w:r>
      <w:r w:rsidR="00C97E3D" w:rsidRPr="00D03EB3">
        <w:rPr>
          <w:noProof/>
        </w:rPr>
        <w:t>(Albrecht &amp; Sorbo, 2004)</w:t>
      </w:r>
      <w:r w:rsidR="00105BD7" w:rsidRPr="00D03EB3">
        <w:fldChar w:fldCharType="end"/>
      </w:r>
      <w:r w:rsidR="00C97E3D" w:rsidRPr="00D03EB3">
        <w:t>.</w:t>
      </w:r>
      <w:r w:rsidRPr="00D03EB3">
        <w:t xml:space="preserve"> BBs are observers</w:t>
      </w:r>
      <w:r w:rsidR="00411557" w:rsidRPr="00D03EB3">
        <w:t>’</w:t>
      </w:r>
      <w:r w:rsidRPr="00D03EB3">
        <w:t xml:space="preserve"> minds which appear not as a result of natural evolutionary process</w:t>
      </w:r>
      <w:r w:rsidR="00A353BA" w:rsidRPr="00D03EB3">
        <w:t>es</w:t>
      </w:r>
      <w:r w:rsidRPr="00D03EB3">
        <w:t xml:space="preserve"> but as a result of some random stochastic process. This idea r</w:t>
      </w:r>
      <w:r w:rsidR="00A353BA" w:rsidRPr="00D03EB3">
        <w:t>a</w:t>
      </w:r>
      <w:r w:rsidRPr="00D03EB3">
        <w:t>ises several questions:</w:t>
      </w:r>
    </w:p>
    <w:p w14:paraId="2DF27182" w14:textId="77777777" w:rsidR="00495874" w:rsidRPr="00D03EB3" w:rsidRDefault="00495874"/>
    <w:p w14:paraId="48F96177" w14:textId="6954ED2B" w:rsidR="00495874" w:rsidRPr="00D03EB3" w:rsidRDefault="00495874" w:rsidP="00495874">
      <w:pPr>
        <w:pStyle w:val="ListParagraph"/>
        <w:numPr>
          <w:ilvl w:val="0"/>
          <w:numId w:val="2"/>
        </w:numPr>
        <w:rPr>
          <w:rFonts w:ascii="Times New Roman" w:hAnsi="Times New Roman" w:cs="Times New Roman"/>
        </w:rPr>
      </w:pPr>
      <w:r w:rsidRPr="00D03EB3">
        <w:rPr>
          <w:rFonts w:ascii="Times New Roman" w:hAnsi="Times New Roman" w:cs="Times New Roman"/>
        </w:rPr>
        <w:t xml:space="preserve">Are freak observers </w:t>
      </w:r>
      <w:r w:rsidR="00A353BA" w:rsidRPr="00D03EB3">
        <w:rPr>
          <w:rFonts w:ascii="Times New Roman" w:hAnsi="Times New Roman" w:cs="Times New Roman"/>
        </w:rPr>
        <w:t xml:space="preserve">the </w:t>
      </w:r>
      <w:r w:rsidRPr="00D03EB3">
        <w:rPr>
          <w:rFonts w:ascii="Times New Roman" w:hAnsi="Times New Roman" w:cs="Times New Roman"/>
        </w:rPr>
        <w:t>domina</w:t>
      </w:r>
      <w:r w:rsidR="00A353BA" w:rsidRPr="00D03EB3">
        <w:rPr>
          <w:rFonts w:ascii="Times New Roman" w:hAnsi="Times New Roman" w:cs="Times New Roman"/>
        </w:rPr>
        <w:t>nt</w:t>
      </w:r>
      <w:r w:rsidRPr="00D03EB3">
        <w:rPr>
          <w:rFonts w:ascii="Times New Roman" w:hAnsi="Times New Roman" w:cs="Times New Roman"/>
        </w:rPr>
        <w:t xml:space="preserve"> type of observer in the universe?</w:t>
      </w:r>
    </w:p>
    <w:p w14:paraId="221CF8E2" w14:textId="61B9D73E" w:rsidR="00495874" w:rsidRPr="00D03EB3" w:rsidRDefault="00495874" w:rsidP="00495874">
      <w:pPr>
        <w:pStyle w:val="ListParagraph"/>
        <w:numPr>
          <w:ilvl w:val="0"/>
          <w:numId w:val="2"/>
        </w:numPr>
        <w:rPr>
          <w:rFonts w:ascii="Times New Roman" w:hAnsi="Times New Roman" w:cs="Times New Roman"/>
        </w:rPr>
      </w:pPr>
      <w:r w:rsidRPr="00D03EB3">
        <w:rPr>
          <w:rFonts w:ascii="Times New Roman" w:hAnsi="Times New Roman" w:cs="Times New Roman"/>
        </w:rPr>
        <w:t xml:space="preserve">If yes, how I can prove to myself that I am not such </w:t>
      </w:r>
      <w:r w:rsidR="00F931F1" w:rsidRPr="00D03EB3">
        <w:rPr>
          <w:rFonts w:ascii="Times New Roman" w:hAnsi="Times New Roman" w:cs="Times New Roman"/>
        </w:rPr>
        <w:t xml:space="preserve">an </w:t>
      </w:r>
      <w:r w:rsidRPr="00D03EB3">
        <w:rPr>
          <w:rFonts w:ascii="Times New Roman" w:hAnsi="Times New Roman" w:cs="Times New Roman"/>
        </w:rPr>
        <w:t xml:space="preserve">observer, and more generally, what are the observational consequences of being </w:t>
      </w:r>
      <w:r w:rsidR="00F931F1" w:rsidRPr="00D03EB3">
        <w:rPr>
          <w:rFonts w:ascii="Times New Roman" w:hAnsi="Times New Roman" w:cs="Times New Roman"/>
        </w:rPr>
        <w:t xml:space="preserve">a </w:t>
      </w:r>
      <w:r w:rsidRPr="00D03EB3">
        <w:rPr>
          <w:rFonts w:ascii="Times New Roman" w:hAnsi="Times New Roman" w:cs="Times New Roman"/>
        </w:rPr>
        <w:t>BB?</w:t>
      </w:r>
    </w:p>
    <w:p w14:paraId="4C84CA19" w14:textId="0D089992" w:rsidR="00827706" w:rsidRPr="00D03EB3" w:rsidRDefault="00827706" w:rsidP="00495874">
      <w:pPr>
        <w:pStyle w:val="ListParagraph"/>
        <w:numPr>
          <w:ilvl w:val="0"/>
          <w:numId w:val="2"/>
        </w:numPr>
        <w:rPr>
          <w:rFonts w:ascii="Times New Roman" w:hAnsi="Times New Roman" w:cs="Times New Roman"/>
        </w:rPr>
      </w:pPr>
      <w:r w:rsidRPr="00D03EB3">
        <w:rPr>
          <w:rFonts w:ascii="Times New Roman" w:hAnsi="Times New Roman" w:cs="Times New Roman"/>
        </w:rPr>
        <w:t xml:space="preserve">If no, what </w:t>
      </w:r>
      <w:r w:rsidR="00291D66" w:rsidRPr="00D03EB3">
        <w:rPr>
          <w:rFonts w:ascii="Times New Roman" w:hAnsi="Times New Roman" w:cs="Times New Roman"/>
        </w:rPr>
        <w:t xml:space="preserve">does this </w:t>
      </w:r>
      <w:r w:rsidRPr="00D03EB3">
        <w:rPr>
          <w:rFonts w:ascii="Times New Roman" w:hAnsi="Times New Roman" w:cs="Times New Roman"/>
        </w:rPr>
        <w:t>tell us about the size and structure of the universe?</w:t>
      </w:r>
    </w:p>
    <w:p w14:paraId="24B4942A" w14:textId="77777777" w:rsidR="0002202A" w:rsidRPr="00D03EB3" w:rsidRDefault="0002202A" w:rsidP="0002202A"/>
    <w:p w14:paraId="313E9D3E" w14:textId="0D6487A7" w:rsidR="0002202A" w:rsidRDefault="0002202A" w:rsidP="00BE7FFD">
      <w:pPr>
        <w:jc w:val="both"/>
      </w:pPr>
      <w:r w:rsidRPr="00D03EB3">
        <w:t>Recently</w:t>
      </w:r>
      <w:r w:rsidR="00F948CA" w:rsidRPr="00D03EB3">
        <w:t>,</w:t>
      </w:r>
      <w:r w:rsidRPr="00D03EB3">
        <w:t xml:space="preserve"> </w:t>
      </w:r>
      <w:r w:rsidR="004C44F1" w:rsidRPr="00D03EB3">
        <w:t>C</w:t>
      </w:r>
      <w:r w:rsidRPr="00D03EB3">
        <w:t>arrol</w:t>
      </w:r>
      <w:r w:rsidR="004C44F1" w:rsidRPr="00D03EB3">
        <w:t>l</w:t>
      </w:r>
      <w:r w:rsidRPr="00D03EB3">
        <w:t xml:space="preserve"> </w:t>
      </w:r>
      <w:r w:rsidR="0007738B" w:rsidRPr="00D03EB3">
        <w:fldChar w:fldCharType="begin"/>
      </w:r>
      <w:r w:rsidR="0007738B" w:rsidRPr="00D03EB3">
        <w:instrText xml:space="preserve"> ADDIN ZOTERO_ITEM CSL_CITATION {"citationID":"BkAeM7oW","properties":{"formattedCitation":"(Carroll, 2017)","plainCitation":"(Carroll, 2017)","noteIndex":0},"citationItems":[{"id":3384,"uris":["http://zotero.org/users/3736454/items/Q6VGU6D5"],"uri":["http://zotero.org/users/3736454/items/Q6VGU6D5"],"itemData":{"id":3384,"type":"article-journal","title":"Why Boltzmann Brains Are Bad","container-title":"arXiv:1702.00850 [astro-ph, physics:gr-qc, physics:hep-th, physics:physics]","source":"arXiv.org","abstract":"Some modern cosmological models predict the appearance of Boltzmann Brains: observers who randomly fluctuate out of a thermal bath rather than naturally evolving from a low-entropy Big Bang. A theory in which most observers are of the Boltzmann Brain type is generally thought to be unacceptable, although opinions differ. I argue that such theories are indeed unacceptable: the real problem is with fluctuations into observers who are locally identical to ordinary observers, and their existence cannot be swept under the rug by a choice of probability distributions over observers. The issue is not that the existence of such observers is ruled out by data, but that the theories that predict them are cognitively unstable: they cannot simultaneously be true and justifiably believed.","URL":"http://arxiv.org/abs/1702.00850","note":"arXiv: 1702.00850","author":[{"family":"Carroll","given":"Sean M."}],"issued":{"date-parts":[["2017",2,2]]}}}],"schema":"https://github.com/citation-style-language/schema/raw/master/csl-citation.json"} </w:instrText>
      </w:r>
      <w:r w:rsidR="0007738B" w:rsidRPr="00D03EB3">
        <w:fldChar w:fldCharType="separate"/>
      </w:r>
      <w:r w:rsidR="0007738B" w:rsidRPr="00D03EB3">
        <w:rPr>
          <w:noProof/>
        </w:rPr>
        <w:t>(Carroll, 2017)</w:t>
      </w:r>
      <w:r w:rsidR="0007738B" w:rsidRPr="00D03EB3">
        <w:fldChar w:fldCharType="end"/>
      </w:r>
      <w:r w:rsidR="0007738B" w:rsidRPr="00D03EB3">
        <w:t xml:space="preserve"> </w:t>
      </w:r>
      <w:r w:rsidR="004C44F1" w:rsidRPr="00D03EB3">
        <w:t>argued that typical objection against BBs</w:t>
      </w:r>
      <w:r w:rsidR="00F948CA" w:rsidRPr="00D03EB3">
        <w:t>,</w:t>
      </w:r>
      <w:r w:rsidR="004C44F1" w:rsidRPr="00D03EB3">
        <w:t xml:space="preserve"> that our observations are not</w:t>
      </w:r>
      <w:r w:rsidR="00817459" w:rsidRPr="00D03EB3">
        <w:t xml:space="preserve"> </w:t>
      </w:r>
      <w:r w:rsidR="004C44F1" w:rsidRPr="00D03EB3">
        <w:t>random</w:t>
      </w:r>
      <w:r w:rsidR="00711975" w:rsidRPr="00D03EB3">
        <w:t xml:space="preserve"> </w:t>
      </w:r>
      <w:r w:rsidR="0028374F" w:rsidRPr="00D03EB3">
        <w:t xml:space="preserve">is </w:t>
      </w:r>
      <w:r w:rsidR="00776538" w:rsidRPr="00D03EB3">
        <w:t>insufficient</w:t>
      </w:r>
      <w:r w:rsidR="004C44F1" w:rsidRPr="00D03EB3">
        <w:t xml:space="preserve"> </w:t>
      </w:r>
      <w:r w:rsidR="00AF12E6" w:rsidRPr="00D03EB3">
        <w:t xml:space="preserve">and that </w:t>
      </w:r>
      <w:r w:rsidR="004C44F1" w:rsidRPr="00D03EB3">
        <w:t>the whole theory of BBs should be rejected as it is “cognitively unstable”. Such “cognitive instability” is</w:t>
      </w:r>
      <w:r w:rsidR="00D85F7F" w:rsidRPr="00D03EB3">
        <w:t>—</w:t>
      </w:r>
      <w:r w:rsidR="004C44F1" w:rsidRPr="00D03EB3">
        <w:t>according to my partly stable understanding</w:t>
      </w:r>
      <w:r w:rsidR="00D85F7F" w:rsidRPr="00D03EB3">
        <w:t>—</w:t>
      </w:r>
      <w:r w:rsidR="004C44F1" w:rsidRPr="00D03EB3">
        <w:t>that if we are BBs, we can’t create true theories, and thus if a theory predicts that we can’t create correct theories, it is “cognitively unstable”. In short, it could be compressed into a conjecture</w:t>
      </w:r>
      <w:r w:rsidR="00AF12E6" w:rsidRPr="00D03EB3">
        <w:t>:</w:t>
      </w:r>
      <w:r w:rsidR="004C44F1" w:rsidRPr="00D03EB3">
        <w:t xml:space="preserve"> “</w:t>
      </w:r>
      <w:r w:rsidR="00BE7FFD" w:rsidRPr="00D03EB3">
        <w:t xml:space="preserve">If statement </w:t>
      </w:r>
      <w:r w:rsidR="004C44F1" w:rsidRPr="00D03EB3">
        <w:t xml:space="preserve">X is </w:t>
      </w:r>
      <w:r w:rsidR="00464039" w:rsidRPr="00D03EB3">
        <w:t>true the</w:t>
      </w:r>
      <w:r w:rsidR="004C44F1" w:rsidRPr="00D03EB3">
        <w:t>n</w:t>
      </w:r>
      <w:r w:rsidR="00464039" w:rsidRPr="00D03EB3">
        <w:t xml:space="preserve"> the</w:t>
      </w:r>
      <w:r w:rsidR="004C44F1" w:rsidRPr="00D03EB3">
        <w:t xml:space="preserve"> </w:t>
      </w:r>
      <w:r w:rsidR="00BE7FFD" w:rsidRPr="00D03EB3">
        <w:t xml:space="preserve">truth of </w:t>
      </w:r>
      <w:r w:rsidR="004C44F1" w:rsidRPr="00D03EB3">
        <w:t>X can’t be measured”</w:t>
      </w:r>
      <w:r w:rsidR="00BE7FFD" w:rsidRPr="00D03EB3">
        <w:t xml:space="preserve">, similar to </w:t>
      </w:r>
      <w:r w:rsidR="00AF12E6" w:rsidRPr="00D03EB3">
        <w:t xml:space="preserve">the </w:t>
      </w:r>
      <w:r w:rsidR="00BE7FFD" w:rsidRPr="00D03EB3">
        <w:t>liar</w:t>
      </w:r>
      <w:r w:rsidR="00AF12E6" w:rsidRPr="00D03EB3">
        <w:t>’s</w:t>
      </w:r>
      <w:r w:rsidR="00BE7FFD" w:rsidRPr="00D03EB3">
        <w:t xml:space="preserve"> paradox</w:t>
      </w:r>
      <w:r w:rsidR="006C3AA9" w:rsidRPr="00D03EB3">
        <w:t xml:space="preserve"> (self-refuting statements like "I am lying")</w:t>
      </w:r>
      <w:r w:rsidR="00BE7FFD" w:rsidRPr="00D03EB3">
        <w:t xml:space="preserve">. </w:t>
      </w:r>
      <w:r w:rsidR="00464039" w:rsidRPr="00D03EB3">
        <w:t xml:space="preserve">However, cognitive instability </w:t>
      </w:r>
      <w:r w:rsidR="005D587C" w:rsidRPr="00D03EB3">
        <w:t xml:space="preserve">is not </w:t>
      </w:r>
      <w:r w:rsidR="00464039" w:rsidRPr="00D03EB3">
        <w:t>evidence that we are not BBs</w:t>
      </w:r>
      <w:r w:rsidR="0007738B" w:rsidRPr="00D03EB3">
        <w:t xml:space="preserve">. </w:t>
      </w:r>
      <w:r w:rsidR="007604FC" w:rsidRPr="00D03EB3">
        <w:t>Don Page wrote that invoking a new scientific principle just to escape BBs is non-economical</w:t>
      </w:r>
      <w:r w:rsidR="005D587C" w:rsidRPr="00D03EB3">
        <w:t>,</w:t>
      </w:r>
      <w:r w:rsidR="007604FC" w:rsidRPr="00D03EB3">
        <w:t xml:space="preserve"> and instead uses Bayes</w:t>
      </w:r>
      <w:r w:rsidR="005D587C" w:rsidRPr="00D03EB3">
        <w:t>’</w:t>
      </w:r>
      <w:r w:rsidR="007604FC" w:rsidRPr="00D03EB3">
        <w:t xml:space="preserve"> theorem to disprove BBs </w:t>
      </w:r>
      <w:r w:rsidR="007604FC" w:rsidRPr="00D03EB3">
        <w:fldChar w:fldCharType="begin"/>
      </w:r>
      <w:r w:rsidR="007604FC" w:rsidRPr="00D03EB3">
        <w:instrText xml:space="preserve"> ADDIN ZOTERO_ITEM CSL_CITATION {"citationID":"54lyreaR","properties":{"formattedCitation":"(Page, 2017)","plainCitation":"(Page, 2017)","noteIndex":0},"citationItems":[{"id":9705,"uris":["http://zotero.org/users/3736454/items/5RJQFRFM"],"uri":["http://zotero.org/users/3736454/items/5RJQFRFM"],"itemData":{"id":9705,"type":"article-journal","title":"Bayes Keeps Boltzmann Brains at Bay","container-title":"arXiv preprint arXiv:1708.00449","source":"Google Scholar","author":[{"family":"Page","given":"Don N."}],"issued":{"date-parts":[["2017"]]}}}],"schema":"https://github.com/citation-style-language/schema/raw/master/csl-citation.json"} </w:instrText>
      </w:r>
      <w:r w:rsidR="007604FC" w:rsidRPr="00D03EB3">
        <w:fldChar w:fldCharType="separate"/>
      </w:r>
      <w:r w:rsidR="007604FC" w:rsidRPr="00D03EB3">
        <w:rPr>
          <w:noProof/>
        </w:rPr>
        <w:t>(Page, 2017)</w:t>
      </w:r>
      <w:r w:rsidR="007604FC" w:rsidRPr="00D03EB3">
        <w:fldChar w:fldCharType="end"/>
      </w:r>
      <w:r w:rsidR="007604FC" w:rsidRPr="00D03EB3">
        <w:t>.</w:t>
      </w:r>
      <w:r w:rsidR="00863F39" w:rsidRPr="00D03EB3">
        <w:t xml:space="preserve"> However, Page’s critic</w:t>
      </w:r>
      <w:r w:rsidR="00CA494D" w:rsidRPr="00D03EB3">
        <w:t>ism</w:t>
      </w:r>
      <w:r w:rsidR="00863F39" w:rsidRPr="00D03EB3">
        <w:t xml:space="preserve"> is based on our ability to correctly distinguish that our observation is ordered</w:t>
      </w:r>
      <w:r w:rsidR="00E82FCF" w:rsidRPr="00D03EB3">
        <w:t xml:space="preserve">, which is not granted for BBs, as we will discuss in Section 3. </w:t>
      </w:r>
    </w:p>
    <w:p w14:paraId="05284E56" w14:textId="77777777" w:rsidR="00D03EB3" w:rsidRPr="00D03EB3" w:rsidRDefault="00D03EB3" w:rsidP="00BE7FFD">
      <w:pPr>
        <w:jc w:val="both"/>
      </w:pPr>
    </w:p>
    <w:p w14:paraId="7B6C1B77" w14:textId="6641CB7C" w:rsidR="00FB7084" w:rsidRPr="00D03EB3" w:rsidRDefault="00D03EB3" w:rsidP="00D03EB3">
      <w:pPr>
        <w:jc w:val="both"/>
        <w:rPr>
          <w:rFonts w:eastAsia="Times New Roman"/>
        </w:rPr>
      </w:pPr>
      <w:r>
        <w:t xml:space="preserve">De Simone </w:t>
      </w:r>
      <w:r w:rsidRPr="00D03EB3">
        <w:rPr>
          <w:rFonts w:eastAsia="Times New Roman"/>
        </w:rPr>
        <w:fldChar w:fldCharType="begin"/>
      </w:r>
      <w:r w:rsidRPr="00D03EB3">
        <w:rPr>
          <w:rFonts w:eastAsia="Times New Roman"/>
        </w:rPr>
        <w:instrText xml:space="preserve"> ADDIN ZOTERO_ITEM CSL_CITATION {"citationID":"RnRGG2cQ","properties":{"formattedCitation":"(De Simone et al., 2010)","plainCitation":"(De Simone et al., 2010)","noteIndex":0},"citationItems":[{"id":9769,"uris":["http://zotero.org/users/3736454/items/CU4BDQW7"],"uri":["http://zotero.org/users/3736454/items/CU4BDQW7"],"itemData":{"id":9769,"type":"article-journal","title":"Boltzmann brains and the scale-factor cutoff measure of the multiverse","container-title":"Physical Review D","page":"063520","volume":"82","issue":"6","source":"Google Scholar","author":[{"family":"De Simone","given":"Andrea"},{"family":"Guth","given":"Alan H."},{"family":"Linde","given":"Andrei"},{"family":"Noorbala","given":"Mahdiyar"},{"family":"Salem","given":"Michael P."},{"family":"Vilenkin","given":"Alexander"}],"issued":{"date-parts":[["2010"]]}}}],"schema":"https://github.com/citation-style-language/schema/raw/master/csl-citation.json"} </w:instrText>
      </w:r>
      <w:r w:rsidRPr="00D03EB3">
        <w:rPr>
          <w:rFonts w:eastAsia="Times New Roman"/>
        </w:rPr>
        <w:fldChar w:fldCharType="separate"/>
      </w:r>
      <w:r w:rsidRPr="00D03EB3">
        <w:rPr>
          <w:rFonts w:eastAsia="Times New Roman"/>
          <w:noProof/>
        </w:rPr>
        <w:t>(De Simone et al., 2010)</w:t>
      </w:r>
      <w:r w:rsidRPr="00D03EB3">
        <w:rPr>
          <w:rFonts w:eastAsia="Times New Roman"/>
        </w:rPr>
        <w:fldChar w:fldCharType="end"/>
      </w:r>
      <w:r w:rsidRPr="00D03EB3">
        <w:rPr>
          <w:rFonts w:eastAsia="Times New Roman"/>
        </w:rPr>
        <w:t xml:space="preserve"> suggested </w:t>
      </w:r>
      <w:r>
        <w:t>i</w:t>
      </w:r>
      <w:r w:rsidR="00DE1514" w:rsidRPr="00D03EB3">
        <w:t>n a section</w:t>
      </w:r>
      <w:r w:rsidR="00FB7084" w:rsidRPr="00D03EB3">
        <w:rPr>
          <w:rFonts w:eastAsia="Times New Roman"/>
        </w:rPr>
        <w:t xml:space="preserve"> “Boltzmann Brain Nucleation Rate” </w:t>
      </w:r>
      <w:r w:rsidR="00925133" w:rsidRPr="00D03EB3">
        <w:rPr>
          <w:rFonts w:eastAsia="Times New Roman"/>
        </w:rPr>
        <w:t xml:space="preserve">a classification of BBs starting from “Solar system BB” </w:t>
      </w:r>
      <w:r w:rsidR="0052615F" w:rsidRPr="00D03EB3">
        <w:rPr>
          <w:rFonts w:eastAsia="Times New Roman"/>
        </w:rPr>
        <w:t xml:space="preserve">and to smaller and smaller ones, including </w:t>
      </w:r>
      <w:r w:rsidR="0052615F" w:rsidRPr="00D03EB3">
        <w:rPr>
          <w:rFonts w:eastAsia="Times New Roman"/>
        </w:rPr>
        <w:lastRenderedPageBreak/>
        <w:t>three main types: “a human-like brain, a near-black hole computer, and a diffuse computer”.</w:t>
      </w:r>
      <w:r w:rsidR="00466B88" w:rsidRPr="00D03EB3">
        <w:rPr>
          <w:rFonts w:eastAsia="Times New Roman"/>
        </w:rPr>
        <w:t xml:space="preserve"> A diffuse computer is a clod of gas which is somehow is capable </w:t>
      </w:r>
      <w:r w:rsidR="00A20C85" w:rsidRPr="00D03EB3">
        <w:rPr>
          <w:rFonts w:eastAsia="Times New Roman"/>
        </w:rPr>
        <w:t xml:space="preserve">of </w:t>
      </w:r>
      <w:r w:rsidR="00466B88" w:rsidRPr="00D03EB3">
        <w:rPr>
          <w:rFonts w:eastAsia="Times New Roman"/>
        </w:rPr>
        <w:t>produc</w:t>
      </w:r>
      <w:r w:rsidR="00A20C85" w:rsidRPr="00D03EB3">
        <w:rPr>
          <w:rFonts w:eastAsia="Times New Roman"/>
        </w:rPr>
        <w:t>ing</w:t>
      </w:r>
      <w:r w:rsidR="00466B88" w:rsidRPr="00D03EB3">
        <w:rPr>
          <w:rFonts w:eastAsia="Times New Roman"/>
        </w:rPr>
        <w:t xml:space="preserve"> computations.</w:t>
      </w:r>
      <w:r w:rsidR="007E53D5" w:rsidRPr="00D03EB3">
        <w:rPr>
          <w:rFonts w:eastAsia="Times New Roman"/>
        </w:rPr>
        <w:t xml:space="preserve"> </w:t>
      </w:r>
      <w:r w:rsidR="00606415" w:rsidRPr="00D03EB3">
        <w:rPr>
          <w:rFonts w:eastAsia="Times New Roman"/>
        </w:rPr>
        <w:t xml:space="preserve">They also introduce the idea of a </w:t>
      </w:r>
      <w:r w:rsidR="007E53D5" w:rsidRPr="00D03EB3">
        <w:rPr>
          <w:rFonts w:eastAsia="Times New Roman"/>
        </w:rPr>
        <w:t>“</w:t>
      </w:r>
      <w:r w:rsidR="00606415" w:rsidRPr="00D03EB3">
        <w:rPr>
          <w:rFonts w:eastAsia="Times New Roman"/>
        </w:rPr>
        <w:t>minimal BB</w:t>
      </w:r>
      <w:r w:rsidR="007E53D5" w:rsidRPr="00D03EB3">
        <w:rPr>
          <w:rFonts w:eastAsia="Times New Roman"/>
        </w:rPr>
        <w:t xml:space="preserve">”, which however, </w:t>
      </w:r>
      <w:r w:rsidR="00572B23" w:rsidRPr="00D03EB3">
        <w:rPr>
          <w:rFonts w:eastAsia="Times New Roman"/>
        </w:rPr>
        <w:t>is</w:t>
      </w:r>
      <w:r w:rsidR="007E53D5" w:rsidRPr="00D03EB3">
        <w:rPr>
          <w:rFonts w:eastAsia="Times New Roman"/>
        </w:rPr>
        <w:t xml:space="preserve"> not</w:t>
      </w:r>
      <w:r w:rsidR="00572B23" w:rsidRPr="00D03EB3">
        <w:rPr>
          <w:rFonts w:eastAsia="Times New Roman"/>
        </w:rPr>
        <w:t>,</w:t>
      </w:r>
      <w:r w:rsidR="007E53D5" w:rsidRPr="00D03EB3">
        <w:rPr>
          <w:rFonts w:eastAsia="Times New Roman"/>
        </w:rPr>
        <w:t xml:space="preserve"> in their interpretation</w:t>
      </w:r>
      <w:r w:rsidR="00572B23" w:rsidRPr="00D03EB3">
        <w:rPr>
          <w:rFonts w:eastAsia="Times New Roman"/>
        </w:rPr>
        <w:t>,</w:t>
      </w:r>
      <w:r w:rsidR="007E53D5" w:rsidRPr="00D03EB3">
        <w:rPr>
          <w:rFonts w:eastAsia="Times New Roman"/>
        </w:rPr>
        <w:t xml:space="preserve"> a single observer-m</w:t>
      </w:r>
      <w:r w:rsidR="00572B23" w:rsidRPr="00D03EB3">
        <w:rPr>
          <w:rFonts w:eastAsia="Times New Roman"/>
        </w:rPr>
        <w:t>oment</w:t>
      </w:r>
      <w:r w:rsidR="007E53D5" w:rsidRPr="00D03EB3">
        <w:rPr>
          <w:rFonts w:eastAsia="Times New Roman"/>
        </w:rPr>
        <w:t>, but a functional analogue of human brain.</w:t>
      </w:r>
      <w:r w:rsidR="0076294B" w:rsidRPr="00D03EB3">
        <w:rPr>
          <w:rFonts w:eastAsia="Times New Roman"/>
        </w:rPr>
        <w:t xml:space="preserve"> They add: “Thus, the formula suggests that diffuse-gas-cloud Boltzmann brains of radius 200 light-years can be thermally produced in our universe, at the present time, without suppression! If this estimate were valid, then Boltzmann brains would almost certainly dominate the universe”, but later conclude that it can’t happen as it would require unusually cold regions.</w:t>
      </w:r>
    </w:p>
    <w:p w14:paraId="44608F7B" w14:textId="77777777" w:rsidR="00FB7084" w:rsidRPr="00D03EB3" w:rsidRDefault="00FB7084" w:rsidP="00827706"/>
    <w:p w14:paraId="37FB7AA0" w14:textId="13AA5504" w:rsidR="00827706" w:rsidRPr="00D03EB3" w:rsidRDefault="00827706" w:rsidP="00F0306A">
      <w:pPr>
        <w:jc w:val="both"/>
      </w:pPr>
      <w:r w:rsidRPr="00D03EB3">
        <w:t>To solve these problems</w:t>
      </w:r>
      <w:r w:rsidR="008A0BE3" w:rsidRPr="00D03EB3">
        <w:t>,</w:t>
      </w:r>
      <w:r w:rsidRPr="00D03EB3">
        <w:t xml:space="preserve"> we first will create </w:t>
      </w:r>
      <w:r w:rsidR="003C466B" w:rsidRPr="00D03EB3">
        <w:t xml:space="preserve">a </w:t>
      </w:r>
      <w:r w:rsidRPr="00D03EB3">
        <w:t>typology of possible BBs, then explore their observational consequences</w:t>
      </w:r>
      <w:r w:rsidR="0024358E" w:rsidRPr="00D03EB3">
        <w:t xml:space="preserve"> and logical puzzles connected with the idea. </w:t>
      </w:r>
      <w:r w:rsidR="008A2B15" w:rsidRPr="00D03EB3">
        <w:t>W</w:t>
      </w:r>
      <w:r w:rsidR="008A0BE3" w:rsidRPr="00D03EB3">
        <w:t xml:space="preserve">e will </w:t>
      </w:r>
      <w:r w:rsidR="008A2B15" w:rsidRPr="00D03EB3">
        <w:t xml:space="preserve">then </w:t>
      </w:r>
      <w:r w:rsidR="008A0BE3" w:rsidRPr="00D03EB3">
        <w:t>address practical application of BBs</w:t>
      </w:r>
      <w:r w:rsidR="008A2B15" w:rsidRPr="00D03EB3">
        <w:t>,</w:t>
      </w:r>
      <w:r w:rsidR="008A0BE3" w:rsidRPr="00D03EB3">
        <w:t xml:space="preserve"> like Boltzmannian and “</w:t>
      </w:r>
      <w:r w:rsidR="008A2B15" w:rsidRPr="00D03EB3">
        <w:t>Permutation C</w:t>
      </w:r>
      <w:r w:rsidR="008A0BE3" w:rsidRPr="00D03EB3">
        <w:t>ity</w:t>
      </w:r>
      <w:r w:rsidR="008A2B15" w:rsidRPr="00D03EB3">
        <w:t xml:space="preserve">” </w:t>
      </w:r>
      <w:r w:rsidR="008A0BE3" w:rsidRPr="00D03EB3">
        <w:t xml:space="preserve">immortality. </w:t>
      </w:r>
    </w:p>
    <w:p w14:paraId="1EB63A61" w14:textId="77777777" w:rsidR="008A0BE3" w:rsidRPr="00D03EB3" w:rsidRDefault="008A0BE3" w:rsidP="00827706"/>
    <w:p w14:paraId="4FEA5C47" w14:textId="7A48509E" w:rsidR="008A0BE3" w:rsidRPr="00D03EB3" w:rsidRDefault="00236668" w:rsidP="00E21BD2">
      <w:pPr>
        <w:pStyle w:val="Heading1"/>
      </w:pPr>
      <w:bookmarkStart w:id="3" w:name="_Toc9798038"/>
      <w:bookmarkStart w:id="4" w:name="_Toc12278206"/>
      <w:r w:rsidRPr="00D03EB3">
        <w:t xml:space="preserve">2. </w:t>
      </w:r>
      <w:r w:rsidR="008A0BE3" w:rsidRPr="00D03EB3">
        <w:t>Possible types of BBs</w:t>
      </w:r>
      <w:bookmarkEnd w:id="3"/>
      <w:bookmarkEnd w:id="4"/>
    </w:p>
    <w:p w14:paraId="7EF55170" w14:textId="77777777" w:rsidR="00526A25" w:rsidRPr="00D03EB3" w:rsidRDefault="00526A25" w:rsidP="00526A25"/>
    <w:p w14:paraId="2EADDAE6" w14:textId="1A2E31C1" w:rsidR="00034CDF" w:rsidRPr="00D03EB3" w:rsidRDefault="00236668" w:rsidP="00C251F3">
      <w:pPr>
        <w:pStyle w:val="Heading2"/>
      </w:pPr>
      <w:bookmarkStart w:id="5" w:name="_Toc9798039"/>
      <w:bookmarkStart w:id="6" w:name="_Toc12278207"/>
      <w:r w:rsidRPr="00D03EB3">
        <w:t xml:space="preserve">2.1. </w:t>
      </w:r>
      <w:r w:rsidR="00526A25" w:rsidRPr="00D03EB3">
        <w:t>Biological brains vs. observer moments</w:t>
      </w:r>
      <w:bookmarkEnd w:id="5"/>
      <w:bookmarkEnd w:id="6"/>
    </w:p>
    <w:p w14:paraId="7CA961D2" w14:textId="5C3DB82C" w:rsidR="00EC7D33" w:rsidRPr="00D03EB3" w:rsidRDefault="00EC7D33" w:rsidP="00EC7D33">
      <w:pPr>
        <w:jc w:val="both"/>
      </w:pPr>
      <w:r w:rsidRPr="00D03EB3">
        <w:t>There are two possible extreme types of BBs: full biological brains and observer</w:t>
      </w:r>
      <w:r w:rsidR="006C3AA9" w:rsidRPr="00D03EB3">
        <w:t>-</w:t>
      </w:r>
      <w:r w:rsidRPr="00D03EB3">
        <w:t>moments</w:t>
      </w:r>
      <w:r w:rsidR="006C3AA9" w:rsidRPr="00D03EB3">
        <w:t xml:space="preserve"> (OM), which are single moments of subjective </w:t>
      </w:r>
      <w:r w:rsidR="00776538" w:rsidRPr="00D03EB3">
        <w:t>experience</w:t>
      </w:r>
      <w:r w:rsidRPr="00D03EB3">
        <w:t xml:space="preserve">. A </w:t>
      </w:r>
      <w:r w:rsidR="001B397D" w:rsidRPr="00D03EB3">
        <w:t>full-</w:t>
      </w:r>
      <w:r w:rsidRPr="00D03EB3">
        <w:t>brain BB requires that around 10</w:t>
      </w:r>
      <w:r w:rsidRPr="00D03EB3">
        <w:rPr>
          <w:vertAlign w:val="superscript"/>
        </w:rPr>
        <w:t xml:space="preserve">26 </w:t>
      </w:r>
      <w:r w:rsidRPr="00D03EB3">
        <w:t>atoms collect in the exact order that represent</w:t>
      </w:r>
      <w:r w:rsidR="001B397D" w:rsidRPr="00D03EB3">
        <w:t>s</w:t>
      </w:r>
      <w:r w:rsidRPr="00D03EB3">
        <w:t xml:space="preserve"> a</w:t>
      </w:r>
      <w:r w:rsidR="007E07FE" w:rsidRPr="00D03EB3">
        <w:t xml:space="preserve">n observer’s </w:t>
      </w:r>
      <w:r w:rsidRPr="00D03EB3">
        <w:t xml:space="preserve">brain, which is a very </w:t>
      </w:r>
      <w:r w:rsidR="00FD20BA" w:rsidRPr="00D03EB3">
        <w:t>low probability</w:t>
      </w:r>
      <w:r w:rsidRPr="00D03EB3">
        <w:t xml:space="preserve"> event, even </w:t>
      </w:r>
      <w:r w:rsidR="001B397D" w:rsidRPr="00D03EB3">
        <w:t xml:space="preserve">under </w:t>
      </w:r>
      <w:r w:rsidRPr="00D03EB3">
        <w:t xml:space="preserve">“favorable” conditions </w:t>
      </w:r>
      <w:r w:rsidR="001B397D" w:rsidRPr="00D03EB3">
        <w:t xml:space="preserve">in </w:t>
      </w:r>
      <w:r w:rsidRPr="00D03EB3">
        <w:t xml:space="preserve">the primordial soup of </w:t>
      </w:r>
      <w:r w:rsidR="00300391" w:rsidRPr="00D03EB3">
        <w:t>amino</w:t>
      </w:r>
      <w:r w:rsidR="001B397D" w:rsidRPr="00D03EB3">
        <w:t xml:space="preserve"> </w:t>
      </w:r>
      <w:r w:rsidR="00300391" w:rsidRPr="00D03EB3">
        <w:t xml:space="preserve">acids. </w:t>
      </w:r>
    </w:p>
    <w:p w14:paraId="1EEA7A2B" w14:textId="77777777" w:rsidR="00300391" w:rsidRPr="00D03EB3" w:rsidRDefault="00300391" w:rsidP="00EC7D33">
      <w:pPr>
        <w:jc w:val="both"/>
      </w:pPr>
    </w:p>
    <w:p w14:paraId="245D8C3B" w14:textId="6CAAFFF7" w:rsidR="00300391" w:rsidRPr="00D03EB3" w:rsidRDefault="006C3AA9" w:rsidP="00EC7D33">
      <w:pPr>
        <w:jc w:val="both"/>
      </w:pPr>
      <w:r w:rsidRPr="00D03EB3">
        <w:t>For an observer-</w:t>
      </w:r>
      <w:r w:rsidR="00D04D7F" w:rsidRPr="00D03EB3">
        <w:t>moment BB</w:t>
      </w:r>
      <w:r w:rsidR="001B397D" w:rsidRPr="00D03EB3">
        <w:t xml:space="preserve"> to arise,</w:t>
      </w:r>
      <w:r w:rsidR="00D04D7F" w:rsidRPr="00D03EB3">
        <w:t xml:space="preserve"> only</w:t>
      </w:r>
      <w:r w:rsidR="00300391" w:rsidRPr="00D03EB3">
        <w:t xml:space="preserve"> computations</w:t>
      </w:r>
      <w:r w:rsidR="001B397D" w:rsidRPr="00D03EB3">
        <w:t xml:space="preserve"> </w:t>
      </w:r>
      <w:r w:rsidR="00300391" w:rsidRPr="00D03EB3">
        <w:t xml:space="preserve">which represent </w:t>
      </w:r>
      <w:r w:rsidR="001B397D" w:rsidRPr="00D03EB3">
        <w:t xml:space="preserve">the </w:t>
      </w:r>
      <w:r w:rsidR="00300391" w:rsidRPr="00D03EB3">
        <w:t>o</w:t>
      </w:r>
      <w:r w:rsidRPr="00D03EB3">
        <w:t>bserver-</w:t>
      </w:r>
      <w:r w:rsidR="00300391" w:rsidRPr="00D03EB3">
        <w:t>moment</w:t>
      </w:r>
      <w:r w:rsidR="001B397D" w:rsidRPr="00D03EB3">
        <w:t xml:space="preserve"> (OM) are necessary</w:t>
      </w:r>
      <w:r w:rsidR="00300391" w:rsidRPr="00D03EB3">
        <w:t>. T</w:t>
      </w:r>
      <w:r w:rsidR="00345935" w:rsidRPr="00D03EB3">
        <w:t>he t</w:t>
      </w:r>
      <w:r w:rsidR="00300391" w:rsidRPr="00D03EB3">
        <w:t>ypical OM in humans is around 10</w:t>
      </w:r>
      <w:r w:rsidR="00C251F3" w:rsidRPr="00D03EB3">
        <w:rPr>
          <w:vertAlign w:val="superscript"/>
        </w:rPr>
        <w:t>6</w:t>
      </w:r>
      <w:r w:rsidR="00300391" w:rsidRPr="00D03EB3">
        <w:rPr>
          <w:vertAlign w:val="superscript"/>
        </w:rPr>
        <w:t xml:space="preserve"> </w:t>
      </w:r>
      <w:r w:rsidR="00300391" w:rsidRPr="00D03EB3">
        <w:t>bits</w:t>
      </w:r>
      <w:r w:rsidR="00345935" w:rsidRPr="00D03EB3">
        <w:t>, as</w:t>
      </w:r>
      <w:r w:rsidR="00300391" w:rsidRPr="00D03EB3">
        <w:t xml:space="preserve"> measured by the size of</w:t>
      </w:r>
      <w:r w:rsidR="004E5B9F" w:rsidRPr="00D03EB3">
        <w:t xml:space="preserve"> the</w:t>
      </w:r>
      <w:r w:rsidR="00300391" w:rsidRPr="00D03EB3">
        <w:t xml:space="preserve"> visual field, and ha</w:t>
      </w:r>
      <w:r w:rsidR="00345935" w:rsidRPr="00D03EB3">
        <w:t>s</w:t>
      </w:r>
      <w:r w:rsidR="00300391" w:rsidRPr="00D03EB3">
        <w:t xml:space="preserve"> a duration </w:t>
      </w:r>
      <w:r w:rsidR="004E5B9F" w:rsidRPr="00D03EB3">
        <w:t xml:space="preserve">of </w:t>
      </w:r>
      <w:r w:rsidR="00300391" w:rsidRPr="00D03EB3">
        <w:t xml:space="preserve">around 0.1 second. </w:t>
      </w:r>
      <w:r w:rsidR="00345935" w:rsidRPr="00D03EB3">
        <w:t xml:space="preserve">In </w:t>
      </w:r>
      <w:r w:rsidR="00300391" w:rsidRPr="00D03EB3">
        <w:t>that time</w:t>
      </w:r>
      <w:r w:rsidR="004E5B9F" w:rsidRPr="00D03EB3">
        <w:t>,</w:t>
      </w:r>
      <w:r w:rsidR="00300391" w:rsidRPr="00D03EB3">
        <w:t xml:space="preserve"> only around 10 subsequent neurons will be able to fire, so the computation in a neural net which produces the human </w:t>
      </w:r>
      <w:r w:rsidR="00345935" w:rsidRPr="00D03EB3">
        <w:t xml:space="preserve">OM </w:t>
      </w:r>
      <w:r w:rsidR="00300391" w:rsidRPr="00D03EB3">
        <w:t>is relatively simple. (A lot of complex process</w:t>
      </w:r>
      <w:r w:rsidR="007F0ED0" w:rsidRPr="00D03EB3">
        <w:t>es</w:t>
      </w:r>
      <w:r w:rsidR="00300391" w:rsidRPr="00D03EB3">
        <w:t xml:space="preserve"> in the brain are too slow to be presented inside an observer</w:t>
      </w:r>
      <w:r w:rsidR="003C64F6" w:rsidRPr="00D03EB3">
        <w:t xml:space="preserve"> </w:t>
      </w:r>
      <w:r w:rsidR="00300391" w:rsidRPr="00D03EB3">
        <w:t>moment, so we should look only at neuron firings and synaptic weight,</w:t>
      </w:r>
      <w:r w:rsidRPr="00D03EB3">
        <w:t xml:space="preserve"> but</w:t>
      </w:r>
      <w:r w:rsidR="00300391" w:rsidRPr="00D03EB3">
        <w:t xml:space="preserve"> not </w:t>
      </w:r>
      <w:r w:rsidR="007F0ED0" w:rsidRPr="00D03EB3">
        <w:t xml:space="preserve">at </w:t>
      </w:r>
      <w:r w:rsidRPr="00D03EB3">
        <w:t xml:space="preserve">slow </w:t>
      </w:r>
      <w:r w:rsidR="00300391" w:rsidRPr="00D03EB3">
        <w:t>gene expression.)</w:t>
      </w:r>
      <w:r w:rsidR="00FA12E4" w:rsidRPr="00D03EB3">
        <w:t xml:space="preserve"> Very roughly</w:t>
      </w:r>
      <w:r w:rsidR="007F0ED0" w:rsidRPr="00D03EB3">
        <w:t>,</w:t>
      </w:r>
      <w:r w:rsidR="00FA12E4" w:rsidRPr="00D03EB3">
        <w:t xml:space="preserve"> we </w:t>
      </w:r>
      <w:r w:rsidR="007F0ED0" w:rsidRPr="00D03EB3">
        <w:t xml:space="preserve">can </w:t>
      </w:r>
      <w:r w:rsidR="00081925" w:rsidRPr="00D03EB3">
        <w:t>estimate that 10 billion</w:t>
      </w:r>
      <w:r w:rsidR="00FA12E4" w:rsidRPr="00D03EB3">
        <w:t xml:space="preserve"> neurons need to fire 10 times to create an OM, and each neuron has 1000 synapses, so there are </w:t>
      </w:r>
      <w:r w:rsidR="007F0ED0" w:rsidRPr="00D03EB3">
        <w:t>~</w:t>
      </w:r>
      <w:r w:rsidR="00FA12E4" w:rsidRPr="00D03EB3">
        <w:t>10</w:t>
      </w:r>
      <w:r w:rsidR="00FA12E4" w:rsidRPr="00D03EB3">
        <w:rPr>
          <w:vertAlign w:val="superscript"/>
        </w:rPr>
        <w:t xml:space="preserve">14 </w:t>
      </w:r>
      <w:r w:rsidR="00FA12E4" w:rsidRPr="00D03EB3">
        <w:t>synaptic calculation</w:t>
      </w:r>
      <w:r w:rsidR="007F0ED0" w:rsidRPr="00D03EB3">
        <w:t>s</w:t>
      </w:r>
      <w:r w:rsidR="00FA12E4" w:rsidRPr="00D03EB3">
        <w:t xml:space="preserve"> per OM. This is probably an upper limit, as most such calculation</w:t>
      </w:r>
      <w:r w:rsidR="007F0ED0" w:rsidRPr="00D03EB3">
        <w:t>s</w:t>
      </w:r>
      <w:r w:rsidR="00FA12E4" w:rsidRPr="00D03EB3">
        <w:t xml:space="preserve"> are redundant or unobservable, and the real number of computation</w:t>
      </w:r>
      <w:r w:rsidR="007F0ED0" w:rsidRPr="00D03EB3">
        <w:t>s needed</w:t>
      </w:r>
      <w:r w:rsidR="00FA12E4" w:rsidRPr="00D03EB3">
        <w:t xml:space="preserve"> to </w:t>
      </w:r>
      <w:r w:rsidR="007F0ED0" w:rsidRPr="00D03EB3">
        <w:t xml:space="preserve">indistinguishably </w:t>
      </w:r>
      <w:r w:rsidR="00FA12E4" w:rsidRPr="00D03EB3">
        <w:t xml:space="preserve">mimic an OM is </w:t>
      </w:r>
      <w:r w:rsidR="007F0ED0" w:rsidRPr="00D03EB3">
        <w:t xml:space="preserve">likely </w:t>
      </w:r>
      <w:r w:rsidR="00FA12E4" w:rsidRPr="00D03EB3">
        <w:t>close</w:t>
      </w:r>
      <w:r w:rsidR="007F0ED0" w:rsidRPr="00D03EB3">
        <w:t>r</w:t>
      </w:r>
      <w:r w:rsidR="00FA12E4" w:rsidRPr="00D03EB3">
        <w:t xml:space="preserve"> to 10</w:t>
      </w:r>
      <w:r w:rsidR="00FA12E4" w:rsidRPr="00D03EB3">
        <w:rPr>
          <w:vertAlign w:val="superscript"/>
        </w:rPr>
        <w:t>6</w:t>
      </w:r>
      <w:r w:rsidR="00FA12E4" w:rsidRPr="00D03EB3">
        <w:t xml:space="preserve">. </w:t>
      </w:r>
    </w:p>
    <w:p w14:paraId="36DAB08C" w14:textId="77777777" w:rsidR="00FA12E4" w:rsidRPr="00D03EB3" w:rsidRDefault="00FA12E4" w:rsidP="00EC7D33">
      <w:pPr>
        <w:jc w:val="both"/>
      </w:pPr>
    </w:p>
    <w:p w14:paraId="1F520A56" w14:textId="58C1E824" w:rsidR="00E830FF" w:rsidRPr="00D03EB3" w:rsidRDefault="00B635C8" w:rsidP="00EC7D33">
      <w:pPr>
        <w:jc w:val="both"/>
      </w:pPr>
      <w:r w:rsidRPr="00D03EB3">
        <w:t>A b</w:t>
      </w:r>
      <w:r w:rsidR="00FA12E4" w:rsidRPr="00D03EB3">
        <w:t xml:space="preserve">iological BB could exist </w:t>
      </w:r>
      <w:r w:rsidRPr="00D03EB3">
        <w:t xml:space="preserve">for </w:t>
      </w:r>
      <w:r w:rsidR="00FA12E4" w:rsidRPr="00D03EB3">
        <w:t>more than one “tick”</w:t>
      </w:r>
      <w:r w:rsidR="00E82FCF" w:rsidRPr="00D03EB3">
        <w:t xml:space="preserve"> of time</w:t>
      </w:r>
      <w:r w:rsidR="00FA12E4" w:rsidRPr="00D03EB3">
        <w:t xml:space="preserve"> and create several OM</w:t>
      </w:r>
      <w:r w:rsidR="00081925" w:rsidRPr="00D03EB3">
        <w:t>s</w:t>
      </w:r>
      <w:r w:rsidR="00FA12E4" w:rsidRPr="00D03EB3">
        <w:t>, but each random OM, which is emulated by some non-biological computational process</w:t>
      </w:r>
      <w:r w:rsidR="00E82FCF" w:rsidRPr="00D03EB3">
        <w:t>,</w:t>
      </w:r>
      <w:r w:rsidR="00FA12E4" w:rsidRPr="00D03EB3">
        <w:t xml:space="preserve"> is very short</w:t>
      </w:r>
      <w:r w:rsidR="00F439BD" w:rsidRPr="00D03EB3">
        <w:t>, and ends completely with that OM. However,</w:t>
      </w:r>
      <w:r w:rsidRPr="00D03EB3">
        <w:t xml:space="preserve"> a</w:t>
      </w:r>
      <w:r w:rsidR="00F439BD" w:rsidRPr="00D03EB3">
        <w:t xml:space="preserve"> biological BB</w:t>
      </w:r>
      <w:r w:rsidRPr="00D03EB3">
        <w:t>s</w:t>
      </w:r>
      <w:r w:rsidR="00F439BD" w:rsidRPr="00D03EB3">
        <w:t xml:space="preserve"> with a few ticks could have time to understand its situation and reason more logically, like: “OMG, I am</w:t>
      </w:r>
      <w:r w:rsidRPr="00D03EB3">
        <w:t xml:space="preserve"> a</w:t>
      </w:r>
      <w:r w:rsidR="00F439BD" w:rsidRPr="00D03EB3">
        <w:t xml:space="preserve"> naked brain in </w:t>
      </w:r>
      <w:r w:rsidRPr="00D03EB3">
        <w:t xml:space="preserve">a </w:t>
      </w:r>
      <w:r w:rsidR="00F439BD" w:rsidRPr="00D03EB3">
        <w:t>river, I will die soon!</w:t>
      </w:r>
      <w:r w:rsidR="00DF56AB" w:rsidRPr="00D03EB3">
        <w:t>” or “I am in empty space and I am freezing…”</w:t>
      </w:r>
      <w:r w:rsidR="00E82FCF" w:rsidRPr="00D03EB3">
        <w:t xml:space="preserve"> </w:t>
      </w:r>
      <w:r w:rsidR="00E830FF" w:rsidRPr="00D03EB3">
        <w:t xml:space="preserve">See also fictional </w:t>
      </w:r>
      <w:hyperlink r:id="rId7" w:history="1">
        <w:r w:rsidR="00E830FF" w:rsidRPr="00D03EB3">
          <w:rPr>
            <w:rStyle w:val="Hyperlink"/>
          </w:rPr>
          <w:t>internal monologue</w:t>
        </w:r>
      </w:hyperlink>
      <w:r w:rsidR="003F7521" w:rsidRPr="00D03EB3">
        <w:t xml:space="preserve"> of a whale randomly appeared in space in Douglas Adam’s “Hitchhiker’s guide to the galaxy”. </w:t>
      </w:r>
    </w:p>
    <w:p w14:paraId="629A0D70" w14:textId="77777777" w:rsidR="00E830FF" w:rsidRPr="00D03EB3" w:rsidRDefault="00E830FF" w:rsidP="00E830FF">
      <w:pPr>
        <w:jc w:val="both"/>
      </w:pPr>
    </w:p>
    <w:p w14:paraId="4EA074B0" w14:textId="664795C2" w:rsidR="00EC7D33" w:rsidRPr="00D03EB3" w:rsidRDefault="00E82FCF" w:rsidP="003F7521">
      <w:pPr>
        <w:jc w:val="both"/>
      </w:pPr>
      <w:r w:rsidRPr="00D03EB3">
        <w:t>Only biological BB</w:t>
      </w:r>
      <w:r w:rsidR="009400E9" w:rsidRPr="00D03EB3">
        <w:t>s</w:t>
      </w:r>
      <w:r w:rsidRPr="00D03EB3">
        <w:t xml:space="preserve"> (or </w:t>
      </w:r>
      <w:r w:rsidR="00B635C8" w:rsidRPr="00D03EB3">
        <w:t>close-</w:t>
      </w:r>
      <w:r w:rsidRPr="00D03EB3">
        <w:t>to</w:t>
      </w:r>
      <w:r w:rsidR="007B09DD" w:rsidRPr="00D03EB3">
        <w:t xml:space="preserve">-such, </w:t>
      </w:r>
      <w:r w:rsidRPr="00D03EB3">
        <w:t xml:space="preserve">functional analogues of a brain) could have coherent thoughts, </w:t>
      </w:r>
      <w:r w:rsidR="003F7521" w:rsidRPr="00D03EB3">
        <w:t>if they are capable to exist more than just one observer-moment</w:t>
      </w:r>
      <w:r w:rsidRPr="00D03EB3">
        <w:t xml:space="preserve">. However, such BBs are more complex and thus many orders of magnitude less probable than </w:t>
      </w:r>
      <w:r w:rsidR="003F7521" w:rsidRPr="00D03EB3">
        <w:t xml:space="preserve">one observer moment long </w:t>
      </w:r>
      <w:r w:rsidRPr="00D03EB3">
        <w:t>BB</w:t>
      </w:r>
      <w:r w:rsidR="003F7521" w:rsidRPr="00D03EB3">
        <w:t xml:space="preserve"> (OM-BBs).</w:t>
      </w:r>
    </w:p>
    <w:p w14:paraId="7CAE3D60" w14:textId="77777777" w:rsidR="00526A25" w:rsidRPr="00D03EB3" w:rsidRDefault="00526A25" w:rsidP="00526A25"/>
    <w:p w14:paraId="0D63C5D9" w14:textId="625E1F90" w:rsidR="00526A25" w:rsidRPr="00D03EB3" w:rsidRDefault="00236668" w:rsidP="00526A25">
      <w:pPr>
        <w:pStyle w:val="Heading2"/>
      </w:pPr>
      <w:bookmarkStart w:id="7" w:name="_Toc9798040"/>
      <w:bookmarkStart w:id="8" w:name="_Toc12278208"/>
      <w:r w:rsidRPr="00D03EB3">
        <w:t xml:space="preserve">2.2. </w:t>
      </w:r>
      <w:r w:rsidR="00526A25" w:rsidRPr="00D03EB3">
        <w:t>Physical types</w:t>
      </w:r>
      <w:bookmarkEnd w:id="7"/>
      <w:bookmarkEnd w:id="8"/>
    </w:p>
    <w:p w14:paraId="47A9C171" w14:textId="77777777" w:rsidR="00526A25" w:rsidRPr="00D03EB3" w:rsidRDefault="00526A25" w:rsidP="00526A25"/>
    <w:p w14:paraId="4D5298C1" w14:textId="05ADBAD9" w:rsidR="003E7D28" w:rsidRPr="00D03EB3" w:rsidRDefault="000B0FA6" w:rsidP="00081925">
      <w:pPr>
        <w:pStyle w:val="Heading3"/>
      </w:pPr>
      <w:bookmarkStart w:id="9" w:name="_Toc9798041"/>
      <w:bookmarkStart w:id="10" w:name="_Toc12278209"/>
      <w:r w:rsidRPr="00D03EB3">
        <w:t>2.2.</w:t>
      </w:r>
      <w:r w:rsidR="00241BC6" w:rsidRPr="00D03EB3">
        <w:t>1</w:t>
      </w:r>
      <w:r w:rsidR="00D723B4" w:rsidRPr="00D03EB3">
        <w:t>.</w:t>
      </w:r>
      <w:r w:rsidR="00241BC6" w:rsidRPr="00D03EB3">
        <w:t xml:space="preserve"> </w:t>
      </w:r>
      <w:r w:rsidR="00E7287C" w:rsidRPr="00D03EB3">
        <w:t>Mathematic</w:t>
      </w:r>
      <w:r w:rsidR="00570E9A" w:rsidRPr="00D03EB3">
        <w:t>al</w:t>
      </w:r>
      <w:r w:rsidR="00241BC6" w:rsidRPr="00D03EB3">
        <w:t xml:space="preserve"> BB</w:t>
      </w:r>
      <w:bookmarkEnd w:id="9"/>
      <w:bookmarkEnd w:id="10"/>
      <w:r w:rsidR="00241BC6" w:rsidRPr="00D03EB3">
        <w:t xml:space="preserve"> </w:t>
      </w:r>
    </w:p>
    <w:p w14:paraId="4F5DB3C3" w14:textId="0BECDA34" w:rsidR="003E7D28" w:rsidRPr="00D03EB3" w:rsidRDefault="003E7D28">
      <w:pPr>
        <w:widowControl w:val="0"/>
        <w:autoSpaceDE w:val="0"/>
        <w:autoSpaceDN w:val="0"/>
        <w:adjustRightInd w:val="0"/>
        <w:spacing w:line="280" w:lineRule="atLeast"/>
        <w:jc w:val="both"/>
        <w:rPr>
          <w:rFonts w:ascii="Times" w:hAnsi="Times" w:cs="Times"/>
        </w:rPr>
      </w:pPr>
      <w:r w:rsidRPr="00D03EB3">
        <w:rPr>
          <w:rFonts w:ascii="Times" w:hAnsi="Times" w:cs="Times"/>
        </w:rPr>
        <w:t xml:space="preserve">If </w:t>
      </w:r>
      <w:r w:rsidR="00D15B2D" w:rsidRPr="00D03EB3">
        <w:rPr>
          <w:rFonts w:ascii="Times" w:hAnsi="Times" w:cs="Times"/>
        </w:rPr>
        <w:t xml:space="preserve">a </w:t>
      </w:r>
      <w:r w:rsidRPr="00D03EB3">
        <w:rPr>
          <w:rFonts w:ascii="Times" w:hAnsi="Times" w:cs="Times"/>
        </w:rPr>
        <w:t xml:space="preserve">pure </w:t>
      </w:r>
      <w:proofErr w:type="spellStart"/>
      <w:r w:rsidRPr="00D03EB3">
        <w:rPr>
          <w:rFonts w:ascii="Times" w:hAnsi="Times" w:cs="Times"/>
        </w:rPr>
        <w:t>Tergmark</w:t>
      </w:r>
      <w:r w:rsidR="00D15B2D" w:rsidRPr="00D03EB3">
        <w:rPr>
          <w:rFonts w:ascii="Times" w:hAnsi="Times" w:cs="Times"/>
        </w:rPr>
        <w:t>ian</w:t>
      </w:r>
      <w:proofErr w:type="spellEnd"/>
      <w:r w:rsidRPr="00D03EB3">
        <w:rPr>
          <w:rFonts w:ascii="Times" w:hAnsi="Times" w:cs="Times"/>
        </w:rPr>
        <w:t xml:space="preserve"> mathematical universe exists</w:t>
      </w:r>
      <w:r w:rsidR="00C279A9" w:rsidRPr="00D03EB3">
        <w:rPr>
          <w:rFonts w:ascii="Times" w:hAnsi="Times" w:cs="Times"/>
        </w:rPr>
        <w:t xml:space="preserve"> </w:t>
      </w:r>
      <w:r w:rsidR="00C279A9" w:rsidRPr="00D03EB3">
        <w:rPr>
          <w:rFonts w:ascii="Times" w:hAnsi="Times" w:cs="Times"/>
        </w:rPr>
        <w:fldChar w:fldCharType="begin"/>
      </w:r>
      <w:r w:rsidR="00C279A9" w:rsidRPr="00D03EB3">
        <w:rPr>
          <w:rFonts w:ascii="Times" w:hAnsi="Times" w:cs="Times"/>
        </w:rPr>
        <w:instrText xml:space="preserve"> ADDIN ZOTERO_ITEM CSL_CITATION {"citationID":"SnqCy2lM","properties":{"formattedCitation":"(Tegmark, 2014)","plainCitation":"(Tegmark, 2014)","noteIndex":0},"citationItems":[{"id":3421,"uris":["http://zotero.org/users/3736454/items/4M446APT"],"uri":["http://zotero.org/users/3736454/items/4M446APT"],"itemData":{"id":3421,"type":"book","title":"Our Mathematical Universe: My Quest for the Ultimate Nature of Reality","publisher":"Knopf","publisher-place":"New York","number-of-pages":"432","edition":"1st edition","source":"Amazon","event-place":"New York","abstract":"Max Tegmark leads us on an astonishing journey through past, present and future, and through the physics, astronomy and mathematics that are the foundation of his work, most particularly his hypothesis that our physical reality is a mathematical structure and his theory of the ultimate multiverse. In a dazzling combination of both popular and groundbreaking science, he not only helps us grasp his often mind-boggling theories, but he also shares with us some of the often surprising triumphs and disappointments that have shaped his life as a scientist. Fascinating from first to last—this is a book that has already prompted the attention and admiration of some of the most prominent scientists and mathematicians.","ISBN":"978-0-307-59980-3","title-short":"Our Mathematical Universe","language":"English","author":[{"family":"Tegmark","given":"M."}],"issued":{"date-parts":[["2014",1,7]]}}}],"schema":"https://github.com/citation-style-language/schema/raw/master/csl-citation.json"} </w:instrText>
      </w:r>
      <w:r w:rsidR="00C279A9" w:rsidRPr="00D03EB3">
        <w:rPr>
          <w:rFonts w:ascii="Times" w:hAnsi="Times" w:cs="Times"/>
        </w:rPr>
        <w:fldChar w:fldCharType="separate"/>
      </w:r>
      <w:r w:rsidR="00C279A9" w:rsidRPr="00D03EB3">
        <w:rPr>
          <w:rFonts w:ascii="Times" w:hAnsi="Times" w:cs="Times"/>
          <w:noProof/>
        </w:rPr>
        <w:t>(Tegmark, 2014)</w:t>
      </w:r>
      <w:r w:rsidR="00C279A9" w:rsidRPr="00D03EB3">
        <w:rPr>
          <w:rFonts w:ascii="Times" w:hAnsi="Times" w:cs="Times"/>
        </w:rPr>
        <w:fldChar w:fldCharType="end"/>
      </w:r>
      <w:r w:rsidRPr="00D03EB3">
        <w:rPr>
          <w:rFonts w:ascii="Times" w:hAnsi="Times" w:cs="Times"/>
        </w:rPr>
        <w:t xml:space="preserve">, it should include all possible Turing computers, and if </w:t>
      </w:r>
      <w:r w:rsidR="00D15B2D" w:rsidRPr="00D03EB3">
        <w:rPr>
          <w:rFonts w:ascii="Times" w:hAnsi="Times" w:cs="Times"/>
        </w:rPr>
        <w:t xml:space="preserve">an </w:t>
      </w:r>
      <w:r w:rsidRPr="00D03EB3">
        <w:rPr>
          <w:rFonts w:ascii="Times" w:hAnsi="Times" w:cs="Times"/>
        </w:rPr>
        <w:t xml:space="preserve">observer mind could be successfully simulated in a computer (no hard problem of consciousness), it </w:t>
      </w:r>
      <w:r w:rsidR="00D15B2D" w:rsidRPr="00D03EB3">
        <w:rPr>
          <w:rFonts w:ascii="Times" w:hAnsi="Times" w:cs="Times"/>
        </w:rPr>
        <w:t xml:space="preserve">would include </w:t>
      </w:r>
      <w:r w:rsidRPr="00D03EB3">
        <w:rPr>
          <w:rFonts w:ascii="Times" w:hAnsi="Times" w:cs="Times"/>
        </w:rPr>
        <w:t xml:space="preserve">all possible observers. Any mind-state could </w:t>
      </w:r>
      <w:r w:rsidR="00D15B2D" w:rsidRPr="00D03EB3">
        <w:rPr>
          <w:rFonts w:ascii="Times" w:hAnsi="Times" w:cs="Times"/>
        </w:rPr>
        <w:t xml:space="preserve">also </w:t>
      </w:r>
      <w:r w:rsidRPr="00D03EB3">
        <w:rPr>
          <w:rFonts w:ascii="Times" w:hAnsi="Times" w:cs="Times"/>
        </w:rPr>
        <w:t xml:space="preserve">be </w:t>
      </w:r>
      <w:r w:rsidR="00D15B2D" w:rsidRPr="00D03EB3">
        <w:rPr>
          <w:rFonts w:ascii="Times" w:hAnsi="Times" w:cs="Times"/>
        </w:rPr>
        <w:lastRenderedPageBreak/>
        <w:t>re</w:t>
      </w:r>
      <w:r w:rsidRPr="00D03EB3">
        <w:rPr>
          <w:rFonts w:ascii="Times" w:hAnsi="Times" w:cs="Times"/>
        </w:rPr>
        <w:t xml:space="preserve">presented (again, if no qualia and causality </w:t>
      </w:r>
      <w:r w:rsidR="00D15B2D" w:rsidRPr="00D03EB3">
        <w:rPr>
          <w:rFonts w:ascii="Times" w:hAnsi="Times" w:cs="Times"/>
        </w:rPr>
        <w:t xml:space="preserve">are </w:t>
      </w:r>
      <w:r w:rsidRPr="00D03EB3">
        <w:rPr>
          <w:rFonts w:ascii="Times" w:hAnsi="Times" w:cs="Times"/>
        </w:rPr>
        <w:t>required) as a string of numbers</w:t>
      </w:r>
      <w:r w:rsidR="00D15B2D" w:rsidRPr="00D03EB3">
        <w:rPr>
          <w:rFonts w:ascii="Times" w:hAnsi="Times" w:cs="Times"/>
        </w:rPr>
        <w:t>. Note that the class of a</w:t>
      </w:r>
      <w:r w:rsidRPr="00D03EB3">
        <w:rPr>
          <w:rFonts w:ascii="Times" w:hAnsi="Times" w:cs="Times"/>
        </w:rPr>
        <w:t>ll possible Turing computers include not only observers</w:t>
      </w:r>
      <w:r w:rsidR="00D15B2D" w:rsidRPr="00D03EB3">
        <w:rPr>
          <w:rFonts w:ascii="Times" w:hAnsi="Times" w:cs="Times"/>
        </w:rPr>
        <w:t>,</w:t>
      </w:r>
      <w:r w:rsidRPr="00D03EB3">
        <w:rPr>
          <w:rFonts w:ascii="Times" w:hAnsi="Times" w:cs="Times"/>
        </w:rPr>
        <w:t xml:space="preserve"> but also advance</w:t>
      </w:r>
      <w:r w:rsidR="00D15B2D" w:rsidRPr="00D03EB3">
        <w:rPr>
          <w:rFonts w:ascii="Times" w:hAnsi="Times" w:cs="Times"/>
        </w:rPr>
        <w:t>d</w:t>
      </w:r>
      <w:r w:rsidRPr="00D03EB3">
        <w:rPr>
          <w:rFonts w:ascii="Times" w:hAnsi="Times" w:cs="Times"/>
        </w:rPr>
        <w:t xml:space="preserve"> AIs of high complexity</w:t>
      </w:r>
      <w:r w:rsidR="00FB0EDD" w:rsidRPr="00D03EB3">
        <w:rPr>
          <w:rFonts w:ascii="Times" w:hAnsi="Times" w:cs="Times"/>
        </w:rPr>
        <w:t xml:space="preserve">, and the number </w:t>
      </w:r>
      <w:r w:rsidR="00D15B2D" w:rsidRPr="00D03EB3">
        <w:rPr>
          <w:rFonts w:ascii="Times" w:hAnsi="Times" w:cs="Times"/>
        </w:rPr>
        <w:t xml:space="preserve">of </w:t>
      </w:r>
      <w:r w:rsidR="00FB0EDD" w:rsidRPr="00D03EB3">
        <w:rPr>
          <w:rFonts w:ascii="Times" w:hAnsi="Times" w:cs="Times"/>
        </w:rPr>
        <w:t xml:space="preserve">different possible AIs will be even higher than the number of pure observers. Such AIs can run simulations of whole worlds, which </w:t>
      </w:r>
      <w:r w:rsidR="00D15B2D" w:rsidRPr="00D03EB3">
        <w:rPr>
          <w:rFonts w:ascii="Times" w:hAnsi="Times" w:cs="Times"/>
        </w:rPr>
        <w:t xml:space="preserve">recursively </w:t>
      </w:r>
      <w:r w:rsidR="005F54F4" w:rsidRPr="00D03EB3">
        <w:rPr>
          <w:rFonts w:ascii="Times" w:hAnsi="Times" w:cs="Times"/>
        </w:rPr>
        <w:t>include</w:t>
      </w:r>
      <w:r w:rsidR="00FB0EDD" w:rsidRPr="00D03EB3">
        <w:rPr>
          <w:rFonts w:ascii="Times" w:hAnsi="Times" w:cs="Times"/>
        </w:rPr>
        <w:t xml:space="preserve"> simpler observers. This may </w:t>
      </w:r>
      <w:r w:rsidR="00D15B2D" w:rsidRPr="00D03EB3">
        <w:rPr>
          <w:rFonts w:ascii="Times" w:hAnsi="Times" w:cs="Times"/>
        </w:rPr>
        <w:t>a</w:t>
      </w:r>
      <w:r w:rsidR="00FB0EDD" w:rsidRPr="00D03EB3">
        <w:rPr>
          <w:rFonts w:ascii="Times" w:hAnsi="Times" w:cs="Times"/>
        </w:rPr>
        <w:t xml:space="preserve">ffect </w:t>
      </w:r>
      <w:r w:rsidR="00D15B2D" w:rsidRPr="00D03EB3">
        <w:rPr>
          <w:rFonts w:ascii="Times" w:hAnsi="Times" w:cs="Times"/>
        </w:rPr>
        <w:t xml:space="preserve">the </w:t>
      </w:r>
      <w:r w:rsidR="00FB0EDD" w:rsidRPr="00D03EB3">
        <w:rPr>
          <w:rFonts w:ascii="Times" w:hAnsi="Times" w:cs="Times"/>
        </w:rPr>
        <w:t>global measure of observer</w:t>
      </w:r>
      <w:r w:rsidR="00D15B2D" w:rsidRPr="00D03EB3">
        <w:rPr>
          <w:rFonts w:ascii="Times" w:hAnsi="Times" w:cs="Times"/>
        </w:rPr>
        <w:t>s</w:t>
      </w:r>
      <w:r w:rsidR="00FB0EDD" w:rsidRPr="00D03EB3">
        <w:rPr>
          <w:rFonts w:ascii="Times" w:hAnsi="Times" w:cs="Times"/>
        </w:rPr>
        <w:t xml:space="preserve"> in </w:t>
      </w:r>
      <w:r w:rsidR="00D15B2D" w:rsidRPr="00D03EB3">
        <w:rPr>
          <w:rFonts w:ascii="Times" w:hAnsi="Times" w:cs="Times"/>
        </w:rPr>
        <w:t xml:space="preserve">a </w:t>
      </w:r>
      <w:r w:rsidR="00FB0EDD" w:rsidRPr="00D03EB3">
        <w:rPr>
          <w:rFonts w:ascii="Times" w:hAnsi="Times" w:cs="Times"/>
        </w:rPr>
        <w:t>math</w:t>
      </w:r>
      <w:r w:rsidR="00D15B2D" w:rsidRPr="00D03EB3">
        <w:rPr>
          <w:rFonts w:ascii="Times" w:hAnsi="Times" w:cs="Times"/>
        </w:rPr>
        <w:t>ematical</w:t>
      </w:r>
      <w:r w:rsidR="00FB0EDD" w:rsidRPr="00D03EB3">
        <w:rPr>
          <w:rFonts w:ascii="Times" w:hAnsi="Times" w:cs="Times"/>
        </w:rPr>
        <w:t xml:space="preserve"> world, as it will compensate</w:t>
      </w:r>
      <w:r w:rsidR="00D15B2D" w:rsidRPr="00D03EB3">
        <w:rPr>
          <w:rFonts w:ascii="Times" w:hAnsi="Times" w:cs="Times"/>
        </w:rPr>
        <w:t xml:space="preserve"> for the otherwise-expected domination of</w:t>
      </w:r>
      <w:r w:rsidR="00FB0EDD" w:rsidRPr="00D03EB3">
        <w:rPr>
          <w:rFonts w:ascii="Times" w:hAnsi="Times" w:cs="Times"/>
        </w:rPr>
        <w:t xml:space="preserve"> completely random observer</w:t>
      </w:r>
      <w:r w:rsidR="00D15B2D" w:rsidRPr="00D03EB3">
        <w:rPr>
          <w:rFonts w:ascii="Times" w:hAnsi="Times" w:cs="Times"/>
        </w:rPr>
        <w:t>s</w:t>
      </w:r>
      <w:r w:rsidR="00FB0EDD" w:rsidRPr="00D03EB3">
        <w:rPr>
          <w:rFonts w:ascii="Times" w:hAnsi="Times" w:cs="Times"/>
        </w:rPr>
        <w:t>.</w:t>
      </w:r>
    </w:p>
    <w:p w14:paraId="3DDD048D" w14:textId="77777777" w:rsidR="00081925" w:rsidRPr="00D03EB3" w:rsidRDefault="00081925" w:rsidP="00081925">
      <w:pPr>
        <w:widowControl w:val="0"/>
        <w:autoSpaceDE w:val="0"/>
        <w:autoSpaceDN w:val="0"/>
        <w:adjustRightInd w:val="0"/>
        <w:spacing w:line="280" w:lineRule="atLeast"/>
        <w:jc w:val="both"/>
        <w:rPr>
          <w:rFonts w:ascii="Times" w:hAnsi="Times" w:cs="Times"/>
        </w:rPr>
      </w:pPr>
    </w:p>
    <w:p w14:paraId="381DC6D7" w14:textId="598F260E" w:rsidR="00FB0EDD" w:rsidRPr="00D03EB3" w:rsidRDefault="00FB0EDD" w:rsidP="00081925">
      <w:pPr>
        <w:widowControl w:val="0"/>
        <w:autoSpaceDE w:val="0"/>
        <w:autoSpaceDN w:val="0"/>
        <w:adjustRightInd w:val="0"/>
        <w:spacing w:line="280" w:lineRule="atLeast"/>
        <w:jc w:val="both"/>
        <w:rPr>
          <w:rFonts w:ascii="Times" w:hAnsi="Times" w:cs="Times"/>
        </w:rPr>
      </w:pPr>
      <w:r w:rsidRPr="00D03EB3">
        <w:rPr>
          <w:rFonts w:ascii="Times" w:hAnsi="Times" w:cs="Times"/>
        </w:rPr>
        <w:t>So, there are three main types of mathematical BBs:</w:t>
      </w:r>
    </w:p>
    <w:p w14:paraId="225BE282" w14:textId="77777777" w:rsidR="00D04D7F" w:rsidRPr="00D03EB3" w:rsidRDefault="00D04D7F" w:rsidP="003E7D28">
      <w:pPr>
        <w:widowControl w:val="0"/>
        <w:autoSpaceDE w:val="0"/>
        <w:autoSpaceDN w:val="0"/>
        <w:adjustRightInd w:val="0"/>
        <w:spacing w:line="280" w:lineRule="atLeast"/>
        <w:jc w:val="both"/>
        <w:rPr>
          <w:rFonts w:ascii="Times" w:hAnsi="Times" w:cs="Times"/>
        </w:rPr>
      </w:pPr>
    </w:p>
    <w:p w14:paraId="4B38B546" w14:textId="6855E0DD" w:rsidR="00FB0EDD" w:rsidRPr="00D03EB3" w:rsidRDefault="00FB0EDD" w:rsidP="00FB0EDD">
      <w:pPr>
        <w:pStyle w:val="ListParagraph"/>
        <w:widowControl w:val="0"/>
        <w:numPr>
          <w:ilvl w:val="0"/>
          <w:numId w:val="3"/>
        </w:numPr>
        <w:autoSpaceDE w:val="0"/>
        <w:autoSpaceDN w:val="0"/>
        <w:adjustRightInd w:val="0"/>
        <w:spacing w:line="280" w:lineRule="atLeast"/>
        <w:jc w:val="both"/>
        <w:rPr>
          <w:rFonts w:ascii="Times" w:hAnsi="Times" w:cs="Times"/>
        </w:rPr>
      </w:pPr>
      <w:r w:rsidRPr="00D03EB3">
        <w:rPr>
          <w:rFonts w:ascii="Times" w:hAnsi="Times" w:cs="Times"/>
          <w:i/>
        </w:rPr>
        <w:t>Strings of numbers</w:t>
      </w:r>
      <w:r w:rsidRPr="00D03EB3">
        <w:rPr>
          <w:rFonts w:ascii="Times" w:hAnsi="Times" w:cs="Times"/>
        </w:rPr>
        <w:t>, equal to observer</w:t>
      </w:r>
      <w:r w:rsidR="003C64F6" w:rsidRPr="00D03EB3">
        <w:rPr>
          <w:rFonts w:ascii="Times" w:hAnsi="Times" w:cs="Times"/>
        </w:rPr>
        <w:t xml:space="preserve"> </w:t>
      </w:r>
      <w:r w:rsidRPr="00D03EB3">
        <w:rPr>
          <w:rFonts w:ascii="Times" w:hAnsi="Times" w:cs="Times"/>
        </w:rPr>
        <w:t>moments</w:t>
      </w:r>
      <w:r w:rsidR="005F54F4" w:rsidRPr="00D03EB3">
        <w:rPr>
          <w:rFonts w:ascii="Times" w:hAnsi="Times" w:cs="Times"/>
        </w:rPr>
        <w:t>. Muell</w:t>
      </w:r>
      <w:r w:rsidRPr="00D03EB3">
        <w:rPr>
          <w:rFonts w:ascii="Times" w:hAnsi="Times" w:cs="Times"/>
        </w:rPr>
        <w:t xml:space="preserve">er showed that even </w:t>
      </w:r>
      <w:r w:rsidR="005F54F4" w:rsidRPr="00D03EB3">
        <w:rPr>
          <w:rFonts w:ascii="Times" w:hAnsi="Times" w:cs="Times"/>
        </w:rPr>
        <w:t xml:space="preserve">the </w:t>
      </w:r>
      <w:r w:rsidRPr="00D03EB3">
        <w:rPr>
          <w:rFonts w:ascii="Times" w:hAnsi="Times" w:cs="Times"/>
        </w:rPr>
        <w:t>existence of such string</w:t>
      </w:r>
      <w:r w:rsidR="005F54F4" w:rsidRPr="00D03EB3">
        <w:rPr>
          <w:rFonts w:ascii="Times" w:hAnsi="Times" w:cs="Times"/>
        </w:rPr>
        <w:t>s</w:t>
      </w:r>
      <w:r w:rsidRPr="00D03EB3">
        <w:rPr>
          <w:rFonts w:ascii="Times" w:hAnsi="Times" w:cs="Times"/>
        </w:rPr>
        <w:t xml:space="preserve"> is </w:t>
      </w:r>
      <w:r w:rsidR="0009248D" w:rsidRPr="00D03EB3">
        <w:rPr>
          <w:rFonts w:ascii="Times" w:hAnsi="Times" w:cs="Times"/>
        </w:rPr>
        <w:t>sufficient,</w:t>
      </w:r>
      <w:r w:rsidRPr="00D03EB3">
        <w:rPr>
          <w:rFonts w:ascii="Times" w:hAnsi="Times" w:cs="Times"/>
        </w:rPr>
        <w:t xml:space="preserve"> as it is possible to create </w:t>
      </w:r>
      <w:r w:rsidR="0009248D" w:rsidRPr="00D03EB3">
        <w:rPr>
          <w:rFonts w:ascii="Times" w:hAnsi="Times" w:cs="Times"/>
        </w:rPr>
        <w:t>a complexity-</w:t>
      </w:r>
      <w:r w:rsidRPr="00D03EB3">
        <w:rPr>
          <w:rFonts w:ascii="Times" w:hAnsi="Times" w:cs="Times"/>
        </w:rPr>
        <w:t>based function which transform</w:t>
      </w:r>
      <w:r w:rsidR="0009248D" w:rsidRPr="00D03EB3">
        <w:rPr>
          <w:rFonts w:ascii="Times" w:hAnsi="Times" w:cs="Times"/>
        </w:rPr>
        <w:t>s</w:t>
      </w:r>
      <w:r w:rsidRPr="00D03EB3">
        <w:rPr>
          <w:rFonts w:ascii="Times" w:hAnsi="Times" w:cs="Times"/>
        </w:rPr>
        <w:t xml:space="preserve"> one string into another</w:t>
      </w:r>
      <w:r w:rsidR="005F54F4" w:rsidRPr="00D03EB3">
        <w:rPr>
          <w:rFonts w:ascii="Times" w:hAnsi="Times" w:cs="Times"/>
        </w:rPr>
        <w:t xml:space="preserve">, and </w:t>
      </w:r>
      <w:r w:rsidR="0009248D" w:rsidRPr="00D03EB3">
        <w:rPr>
          <w:rFonts w:ascii="Times" w:hAnsi="Times" w:cs="Times"/>
        </w:rPr>
        <w:t xml:space="preserve">the result </w:t>
      </w:r>
      <w:r w:rsidR="005F54F4" w:rsidRPr="00D03EB3">
        <w:rPr>
          <w:rFonts w:ascii="Times" w:hAnsi="Times" w:cs="Times"/>
        </w:rPr>
        <w:t xml:space="preserve">would eventually look like </w:t>
      </w:r>
      <w:r w:rsidR="0009248D" w:rsidRPr="00D03EB3">
        <w:rPr>
          <w:rFonts w:ascii="Times" w:hAnsi="Times" w:cs="Times"/>
        </w:rPr>
        <w:t xml:space="preserve">the </w:t>
      </w:r>
      <w:r w:rsidR="005F54F4" w:rsidRPr="00D03EB3">
        <w:rPr>
          <w:rFonts w:ascii="Times" w:hAnsi="Times" w:cs="Times"/>
        </w:rPr>
        <w:t>physical world</w:t>
      </w:r>
      <w:r w:rsidR="00C279A9" w:rsidRPr="00D03EB3">
        <w:rPr>
          <w:rFonts w:ascii="Times" w:hAnsi="Times" w:cs="Times"/>
        </w:rPr>
        <w:t xml:space="preserve"> </w:t>
      </w:r>
      <w:r w:rsidR="00C279A9" w:rsidRPr="00D03EB3">
        <w:rPr>
          <w:rFonts w:ascii="Times" w:hAnsi="Times" w:cs="Times"/>
        </w:rPr>
        <w:fldChar w:fldCharType="begin"/>
      </w:r>
      <w:r w:rsidR="00C279A9" w:rsidRPr="00D03EB3">
        <w:rPr>
          <w:rFonts w:ascii="Times" w:hAnsi="Times" w:cs="Times"/>
        </w:rPr>
        <w:instrText xml:space="preserve"> ADDIN ZOTERO_ITEM CSL_CITATION {"citationID":"yLt6ioP9","properties":{"formattedCitation":"(Mueller, 2017)","plainCitation":"(Mueller, 2017)","noteIndex":0},"citationItems":[{"id":9264,"uris":["http://zotero.org/users/3736454/items/6P76RX7C"],"uri":["http://zotero.org/users/3736454/items/6P76RX7C"],"itemData":{"id":9264,"type":"article-journal","title":"Law without law: from observer states to physics via algorithmic information theory","container-title":"arXiv:1712.01826 [physics, physics:quant-ph]","source":"arXiv.org","abstract":"According to our current conception of physics, any valid physical theory is assumed to describe the objective evolution of a unique external world. However, this assumption is challenged by quantum theory, which suggests that physical systems should not always be understood as having objective properties which are simply revealed by measurement. Furthermore, as argued below, several other conceptual puzzles in the foundations of physics and related fields point to possible limitations of our current perspective and motivate the exploration of alternatives. Thus, in this paper, I propose such an alternative approach (related to Solomonoff induction) which starts with a (rigorously formalized) concept of \"observer state\" as its primary notion, and does not from the outset assume the existence of a \"world\" or physical laws. Using tools from algorithmic information theory, I show that the resulting theory predicts, as a consequence of this, that it appears to observers as if there is a world that evolves according to algorithmically simple, computable, probabilistic laws. In contrast to the standard view, objective reality is not assumed on this approach but rather provably emerges as an asymptotic statistical phenomenon. The resulting theory dissolves puzzles like cosmology's Boltzmann brain problem, makes concrete predictions for thought experiments involving the duplication and computer simulation of observers, and predicts novel phenomena such as \"probabilistic zombies\" governed by observer-dependent probabilistic chances. It identifies some phenomena of quantum theory (Bell inequality violation and no-signalling) as typical consequences of information-theoretic features of an agent's memory, and suggests that we shift our attention in the foundations of quantum mechanics from \"what is really going on?\" to questions about algorithms, causality and computational models.","URL":"http://arxiv.org/abs/1712.01826","note":"arXiv: 1712.01826","title-short":"Law without law","author":[{"family":"Mueller","given":"Markus P."}],"issued":{"date-parts":[["2017",12,5]]},"accessed":{"date-parts":[["2018",12,4]]}}}],"schema":"https://github.com/citation-style-language/schema/raw/master/csl-citation.json"} </w:instrText>
      </w:r>
      <w:r w:rsidR="00C279A9" w:rsidRPr="00D03EB3">
        <w:rPr>
          <w:rFonts w:ascii="Times" w:hAnsi="Times" w:cs="Times"/>
        </w:rPr>
        <w:fldChar w:fldCharType="separate"/>
      </w:r>
      <w:r w:rsidR="00C279A9" w:rsidRPr="00D03EB3">
        <w:rPr>
          <w:rFonts w:ascii="Times" w:hAnsi="Times" w:cs="Times"/>
          <w:noProof/>
        </w:rPr>
        <w:t>(Mueller, 2017)</w:t>
      </w:r>
      <w:r w:rsidR="00C279A9" w:rsidRPr="00D03EB3">
        <w:rPr>
          <w:rFonts w:ascii="Times" w:hAnsi="Times" w:cs="Times"/>
        </w:rPr>
        <w:fldChar w:fldCharType="end"/>
      </w:r>
      <w:r w:rsidR="005F54F4" w:rsidRPr="00D03EB3">
        <w:rPr>
          <w:rFonts w:ascii="Times" w:hAnsi="Times" w:cs="Times"/>
        </w:rPr>
        <w:t>. However, if we assume the existence of number strings, why not assume the existence of more complex math</w:t>
      </w:r>
      <w:r w:rsidR="0009248D" w:rsidRPr="00D03EB3">
        <w:rPr>
          <w:rFonts w:ascii="Times" w:hAnsi="Times" w:cs="Times"/>
        </w:rPr>
        <w:t>ematical</w:t>
      </w:r>
      <w:r w:rsidR="005F54F4" w:rsidRPr="00D03EB3">
        <w:rPr>
          <w:rFonts w:ascii="Times" w:hAnsi="Times" w:cs="Times"/>
        </w:rPr>
        <w:t xml:space="preserve"> objects, including computers?</w:t>
      </w:r>
    </w:p>
    <w:p w14:paraId="68F640FF" w14:textId="431F00B6" w:rsidR="005F54F4" w:rsidRPr="00D03EB3" w:rsidRDefault="005F54F4" w:rsidP="00FB0EDD">
      <w:pPr>
        <w:pStyle w:val="ListParagraph"/>
        <w:widowControl w:val="0"/>
        <w:numPr>
          <w:ilvl w:val="0"/>
          <w:numId w:val="3"/>
        </w:numPr>
        <w:autoSpaceDE w:val="0"/>
        <w:autoSpaceDN w:val="0"/>
        <w:adjustRightInd w:val="0"/>
        <w:spacing w:line="280" w:lineRule="atLeast"/>
        <w:jc w:val="both"/>
        <w:rPr>
          <w:rFonts w:ascii="Times" w:hAnsi="Times" w:cs="Times"/>
        </w:rPr>
      </w:pPr>
      <w:r w:rsidRPr="00D03EB3">
        <w:rPr>
          <w:rFonts w:ascii="Times" w:hAnsi="Times" w:cs="Times"/>
          <w:i/>
        </w:rPr>
        <w:t>Possible calculation</w:t>
      </w:r>
      <w:r w:rsidR="00F903EB" w:rsidRPr="00D03EB3">
        <w:rPr>
          <w:rFonts w:ascii="Times" w:hAnsi="Times" w:cs="Times"/>
          <w:i/>
        </w:rPr>
        <w:t>s</w:t>
      </w:r>
      <w:r w:rsidR="002E6074" w:rsidRPr="00D03EB3">
        <w:rPr>
          <w:rFonts w:ascii="Times" w:hAnsi="Times" w:cs="Times"/>
          <w:iCs/>
        </w:rPr>
        <w:t>,</w:t>
      </w:r>
      <w:r w:rsidRPr="00D03EB3">
        <w:rPr>
          <w:rFonts w:ascii="Times" w:hAnsi="Times" w:cs="Times"/>
          <w:i/>
        </w:rPr>
        <w:t xml:space="preserve"> </w:t>
      </w:r>
      <w:r w:rsidRPr="00D03EB3">
        <w:rPr>
          <w:rFonts w:ascii="Times" w:hAnsi="Times" w:cs="Times"/>
        </w:rPr>
        <w:t>which represent just one observer</w:t>
      </w:r>
      <w:r w:rsidR="003C64F6" w:rsidRPr="00D03EB3">
        <w:rPr>
          <w:rFonts w:ascii="Times" w:hAnsi="Times" w:cs="Times"/>
        </w:rPr>
        <w:t xml:space="preserve"> </w:t>
      </w:r>
      <w:r w:rsidRPr="00D03EB3">
        <w:rPr>
          <w:rFonts w:ascii="Times" w:hAnsi="Times" w:cs="Times"/>
        </w:rPr>
        <w:t>moment</w:t>
      </w:r>
      <w:r w:rsidR="00A66A3D" w:rsidRPr="00D03EB3">
        <w:rPr>
          <w:rFonts w:ascii="Times" w:hAnsi="Times" w:cs="Times"/>
        </w:rPr>
        <w:t>.</w:t>
      </w:r>
      <w:r w:rsidR="00E517FA" w:rsidRPr="00D03EB3">
        <w:rPr>
          <w:rFonts w:ascii="Times" w:hAnsi="Times" w:cs="Times"/>
        </w:rPr>
        <w:t xml:space="preserve"> </w:t>
      </w:r>
      <w:r w:rsidR="002E6074" w:rsidRPr="00D03EB3">
        <w:rPr>
          <w:rFonts w:ascii="Times" w:hAnsi="Times" w:cs="Times"/>
        </w:rPr>
        <w:t xml:space="preserve">This is relevant if </w:t>
      </w:r>
      <w:r w:rsidR="00E517FA" w:rsidRPr="00D03EB3">
        <w:rPr>
          <w:rFonts w:ascii="Times" w:hAnsi="Times" w:cs="Times"/>
        </w:rPr>
        <w:t>we assume that an act of experience is some form of calculation, for example, a</w:t>
      </w:r>
      <w:r w:rsidR="003F7521" w:rsidRPr="00D03EB3">
        <w:rPr>
          <w:rFonts w:ascii="Times" w:hAnsi="Times" w:cs="Times"/>
        </w:rPr>
        <w:t>n act of</w:t>
      </w:r>
      <w:r w:rsidR="00E517FA" w:rsidRPr="00D03EB3">
        <w:rPr>
          <w:rFonts w:ascii="Times" w:hAnsi="Times" w:cs="Times"/>
        </w:rPr>
        <w:t xml:space="preserve"> </w:t>
      </w:r>
      <w:r w:rsidR="003F7521" w:rsidRPr="00D03EB3">
        <w:rPr>
          <w:rFonts w:ascii="Times" w:hAnsi="Times" w:cs="Times"/>
        </w:rPr>
        <w:t>image</w:t>
      </w:r>
      <w:r w:rsidR="00E517FA" w:rsidRPr="00D03EB3">
        <w:rPr>
          <w:rFonts w:ascii="Times" w:hAnsi="Times" w:cs="Times"/>
        </w:rPr>
        <w:t xml:space="preserve"> recognition </w:t>
      </w:r>
      <w:r w:rsidR="003F7521" w:rsidRPr="00D03EB3">
        <w:rPr>
          <w:rFonts w:ascii="Times" w:hAnsi="Times" w:cs="Times"/>
        </w:rPr>
        <w:t>of, say, a cat. As an act of experience is – in first approximation – an act of image recognition</w:t>
      </w:r>
      <w:r w:rsidR="00E517FA" w:rsidRPr="00D03EB3">
        <w:rPr>
          <w:rFonts w:ascii="Times" w:hAnsi="Times" w:cs="Times"/>
        </w:rPr>
        <w:t xml:space="preserve"> is a neural net inference calculation.</w:t>
      </w:r>
    </w:p>
    <w:p w14:paraId="21B7FDC2" w14:textId="2AE9679B" w:rsidR="00FB0EDD" w:rsidRPr="00D03EB3" w:rsidRDefault="00FB0EDD" w:rsidP="00FB0EDD">
      <w:pPr>
        <w:pStyle w:val="ListParagraph"/>
        <w:widowControl w:val="0"/>
        <w:numPr>
          <w:ilvl w:val="0"/>
          <w:numId w:val="3"/>
        </w:numPr>
        <w:autoSpaceDE w:val="0"/>
        <w:autoSpaceDN w:val="0"/>
        <w:adjustRightInd w:val="0"/>
        <w:spacing w:line="280" w:lineRule="atLeast"/>
        <w:jc w:val="both"/>
        <w:rPr>
          <w:rFonts w:ascii="Times" w:hAnsi="Times" w:cs="Times"/>
        </w:rPr>
      </w:pPr>
      <w:r w:rsidRPr="00D03EB3">
        <w:rPr>
          <w:rFonts w:ascii="Times" w:hAnsi="Times" w:cs="Times"/>
          <w:i/>
        </w:rPr>
        <w:t>Possible Turing computers</w:t>
      </w:r>
      <w:r w:rsidRPr="00D03EB3">
        <w:rPr>
          <w:rFonts w:ascii="Times" w:hAnsi="Times" w:cs="Times"/>
        </w:rPr>
        <w:t>, simulating any possible observer</w:t>
      </w:r>
      <w:r w:rsidR="00C279A9" w:rsidRPr="00D03EB3">
        <w:rPr>
          <w:rFonts w:ascii="Times" w:hAnsi="Times" w:cs="Times"/>
        </w:rPr>
        <w:t>.</w:t>
      </w:r>
    </w:p>
    <w:p w14:paraId="313F8670" w14:textId="57388238" w:rsidR="00FB0EDD" w:rsidRPr="00D03EB3" w:rsidRDefault="00FB0EDD" w:rsidP="00FB0EDD">
      <w:pPr>
        <w:pStyle w:val="ListParagraph"/>
        <w:widowControl w:val="0"/>
        <w:numPr>
          <w:ilvl w:val="0"/>
          <w:numId w:val="3"/>
        </w:numPr>
        <w:autoSpaceDE w:val="0"/>
        <w:autoSpaceDN w:val="0"/>
        <w:adjustRightInd w:val="0"/>
        <w:spacing w:line="280" w:lineRule="atLeast"/>
        <w:jc w:val="both"/>
        <w:rPr>
          <w:rFonts w:ascii="Times" w:hAnsi="Times" w:cs="Times"/>
        </w:rPr>
      </w:pPr>
      <w:r w:rsidRPr="00D03EB3">
        <w:rPr>
          <w:rFonts w:ascii="Times" w:hAnsi="Times" w:cs="Times"/>
          <w:i/>
        </w:rPr>
        <w:t>Possible AIs</w:t>
      </w:r>
      <w:r w:rsidRPr="00D03EB3">
        <w:rPr>
          <w:rFonts w:ascii="Times" w:hAnsi="Times" w:cs="Times"/>
        </w:rPr>
        <w:t>, which are simulating observers</w:t>
      </w:r>
      <w:r w:rsidR="00C279A9" w:rsidRPr="00D03EB3">
        <w:rPr>
          <w:rFonts w:ascii="Times" w:hAnsi="Times" w:cs="Times"/>
        </w:rPr>
        <w:t>.</w:t>
      </w:r>
    </w:p>
    <w:p w14:paraId="3980E995" w14:textId="77777777" w:rsidR="005F54F4" w:rsidRPr="00D03EB3" w:rsidRDefault="005F54F4" w:rsidP="005F54F4">
      <w:pPr>
        <w:widowControl w:val="0"/>
        <w:autoSpaceDE w:val="0"/>
        <w:autoSpaceDN w:val="0"/>
        <w:adjustRightInd w:val="0"/>
        <w:spacing w:line="280" w:lineRule="atLeast"/>
        <w:jc w:val="both"/>
        <w:rPr>
          <w:rFonts w:ascii="Times" w:hAnsi="Times" w:cs="Times"/>
        </w:rPr>
      </w:pPr>
    </w:p>
    <w:p w14:paraId="4CE590F4" w14:textId="410C4BD5" w:rsidR="005F54F4" w:rsidRPr="00D03EB3" w:rsidRDefault="000B0FA6" w:rsidP="005F54F4">
      <w:pPr>
        <w:pStyle w:val="Heading3"/>
      </w:pPr>
      <w:bookmarkStart w:id="11" w:name="_Toc9798042"/>
      <w:bookmarkStart w:id="12" w:name="_Toc12278210"/>
      <w:r w:rsidRPr="00D03EB3">
        <w:t>2.2.</w:t>
      </w:r>
      <w:r w:rsidR="005F54F4" w:rsidRPr="00D03EB3">
        <w:t>2. Thermodynamic BBs</w:t>
      </w:r>
      <w:bookmarkEnd w:id="11"/>
      <w:r w:rsidR="00466CF2" w:rsidRPr="00D03EB3">
        <w:t>, or “rock minds”</w:t>
      </w:r>
      <w:bookmarkEnd w:id="12"/>
    </w:p>
    <w:p w14:paraId="1E0FC934" w14:textId="77777777" w:rsidR="00241BC6" w:rsidRPr="00D03EB3" w:rsidRDefault="00241BC6" w:rsidP="00241BC6">
      <w:pPr>
        <w:widowControl w:val="0"/>
        <w:autoSpaceDE w:val="0"/>
        <w:autoSpaceDN w:val="0"/>
        <w:adjustRightInd w:val="0"/>
        <w:spacing w:line="280" w:lineRule="atLeast"/>
        <w:rPr>
          <w:rFonts w:ascii="Times" w:hAnsi="Times" w:cs="Times"/>
        </w:rPr>
      </w:pPr>
    </w:p>
    <w:p w14:paraId="41DFADB7" w14:textId="1C6D1D58" w:rsidR="00747C79" w:rsidRPr="00D03EB3" w:rsidRDefault="005F54F4" w:rsidP="00E613F0">
      <w:pPr>
        <w:widowControl w:val="0"/>
        <w:autoSpaceDE w:val="0"/>
        <w:autoSpaceDN w:val="0"/>
        <w:adjustRightInd w:val="0"/>
        <w:spacing w:line="280" w:lineRule="atLeast"/>
        <w:jc w:val="both"/>
        <w:rPr>
          <w:rFonts w:ascii="Times" w:hAnsi="Times" w:cs="Times"/>
        </w:rPr>
      </w:pPr>
      <w:r w:rsidRPr="00D03EB3">
        <w:rPr>
          <w:rFonts w:ascii="Times" w:hAnsi="Times" w:cs="Times"/>
        </w:rPr>
        <w:t xml:space="preserve">Thermodynamic BBs are those which are created via classical </w:t>
      </w:r>
      <w:r w:rsidR="00E517FA" w:rsidRPr="00D03EB3">
        <w:rPr>
          <w:rFonts w:ascii="Times" w:hAnsi="Times" w:cs="Times"/>
        </w:rPr>
        <w:t>stochastic</w:t>
      </w:r>
      <w:r w:rsidR="00081925" w:rsidRPr="00D03EB3">
        <w:rPr>
          <w:rFonts w:ascii="Times" w:hAnsi="Times" w:cs="Times"/>
        </w:rPr>
        <w:t xml:space="preserve"> processes, like atoms aggregating to create a brain. As any brain can decay, and all low-level laws of physics are time-invariant</w:t>
      </w:r>
      <w:r w:rsidR="00967012" w:rsidRPr="00D03EB3">
        <w:rPr>
          <w:rFonts w:ascii="Times" w:hAnsi="Times" w:cs="Times"/>
        </w:rPr>
        <w:t xml:space="preserve">, </w:t>
      </w:r>
      <w:r w:rsidR="00525178" w:rsidRPr="00D03EB3">
        <w:rPr>
          <w:rFonts w:ascii="Times" w:hAnsi="Times" w:cs="Times"/>
        </w:rPr>
        <w:t>then—</w:t>
      </w:r>
      <w:r w:rsidR="00B668CD" w:rsidRPr="00D03EB3">
        <w:rPr>
          <w:rFonts w:ascii="Times" w:hAnsi="Times" w:cs="Times"/>
        </w:rPr>
        <w:t xml:space="preserve">albeit </w:t>
      </w:r>
      <w:r w:rsidR="00081925" w:rsidRPr="00D03EB3">
        <w:rPr>
          <w:rFonts w:ascii="Times" w:hAnsi="Times" w:cs="Times"/>
        </w:rPr>
        <w:t xml:space="preserve">with extremely </w:t>
      </w:r>
      <w:r w:rsidR="00525178" w:rsidRPr="00D03EB3">
        <w:rPr>
          <w:rFonts w:ascii="Times" w:hAnsi="Times" w:cs="Times"/>
        </w:rPr>
        <w:t xml:space="preserve">low </w:t>
      </w:r>
      <w:r w:rsidR="00081925" w:rsidRPr="00D03EB3">
        <w:rPr>
          <w:rFonts w:ascii="Times" w:hAnsi="Times" w:cs="Times"/>
        </w:rPr>
        <w:t>probability</w:t>
      </w:r>
      <w:r w:rsidR="00525178" w:rsidRPr="00D03EB3">
        <w:rPr>
          <w:rFonts w:ascii="Times" w:hAnsi="Times" w:cs="Times"/>
        </w:rPr>
        <w:t>—</w:t>
      </w:r>
      <w:r w:rsidR="00B668CD" w:rsidRPr="00D03EB3">
        <w:rPr>
          <w:rFonts w:ascii="Times" w:hAnsi="Times" w:cs="Times"/>
        </w:rPr>
        <w:t xml:space="preserve">a </w:t>
      </w:r>
      <w:r w:rsidR="00081925" w:rsidRPr="00D03EB3">
        <w:rPr>
          <w:rFonts w:ascii="Times" w:hAnsi="Times" w:cs="Times"/>
        </w:rPr>
        <w:t xml:space="preserve">brain could </w:t>
      </w:r>
      <w:r w:rsidR="008D2053" w:rsidRPr="00D03EB3">
        <w:rPr>
          <w:rFonts w:ascii="Times" w:hAnsi="Times" w:cs="Times"/>
        </w:rPr>
        <w:t xml:space="preserve">coalesce </w:t>
      </w:r>
      <w:r w:rsidR="00081925" w:rsidRPr="00D03EB3">
        <w:rPr>
          <w:rFonts w:ascii="Times" w:hAnsi="Times" w:cs="Times"/>
        </w:rPr>
        <w:t xml:space="preserve">from scattered atoms, </w:t>
      </w:r>
      <w:r w:rsidR="008D2053" w:rsidRPr="00D03EB3">
        <w:rPr>
          <w:rFonts w:ascii="Times" w:hAnsi="Times" w:cs="Times"/>
        </w:rPr>
        <w:t xml:space="preserve">which, based on </w:t>
      </w:r>
      <w:r w:rsidR="00D03EB3" w:rsidRPr="00D03EB3">
        <w:rPr>
          <w:rFonts w:ascii="Times" w:hAnsi="Times" w:cs="Times"/>
        </w:rPr>
        <w:t>Poincare’s</w:t>
      </w:r>
      <w:r w:rsidR="008D2053" w:rsidRPr="00D03EB3">
        <w:rPr>
          <w:rFonts w:ascii="Times" w:hAnsi="Times" w:cs="Times"/>
        </w:rPr>
        <w:t xml:space="preserve"> recurrence theorem</w:t>
      </w:r>
      <w:r w:rsidR="00776538" w:rsidRPr="00D03EB3">
        <w:rPr>
          <w:rFonts w:ascii="Times" w:hAnsi="Times" w:cs="Times"/>
        </w:rPr>
        <w:t xml:space="preserve"> </w:t>
      </w:r>
      <w:r w:rsidR="00C07064" w:rsidRPr="00D03EB3">
        <w:rPr>
          <w:rFonts w:ascii="Times" w:hAnsi="Times" w:cs="Times"/>
        </w:rPr>
        <w:fldChar w:fldCharType="begin"/>
      </w:r>
      <w:r w:rsidR="00C07064" w:rsidRPr="00D03EB3">
        <w:rPr>
          <w:rFonts w:ascii="Times" w:hAnsi="Times" w:cs="Times"/>
        </w:rPr>
        <w:instrText xml:space="preserve"> ADDIN ZOTERO_ITEM CSL_CITATION {"citationID":"BOsDLwgr","properties":{"formattedCitation":"(Furstenberg, 1981)","plainCitation":"(Furstenberg, 1981)","noteIndex":0},"citationItems":[{"id":9759,"uris":["http://zotero.org/users/3736454/items/PV5PTJB8"],"uri":["http://zotero.org/users/3736454/items/PV5PTJB8"],"itemData":{"id":9759,"type":"article-journal","title":"Poincaré recurrence and number theory","container-title":"Bulletin of the American Mathematical society","page":"211–234","volume":"5","issue":"3","source":"Google Scholar","author":[{"family":"Furstenberg","given":"Harry"}],"issued":{"date-parts":[["1981"]]}}}],"schema":"https://github.com/citation-style-language/schema/raw/master/csl-citation.json"} </w:instrText>
      </w:r>
      <w:r w:rsidR="00C07064" w:rsidRPr="00D03EB3">
        <w:rPr>
          <w:rFonts w:ascii="Times" w:hAnsi="Times" w:cs="Times"/>
        </w:rPr>
        <w:fldChar w:fldCharType="separate"/>
      </w:r>
      <w:r w:rsidR="00C07064" w:rsidRPr="00D03EB3">
        <w:rPr>
          <w:rFonts w:ascii="Times" w:hAnsi="Times" w:cs="Times"/>
          <w:noProof/>
        </w:rPr>
        <w:t>(Furstenberg, 1981)</w:t>
      </w:r>
      <w:r w:rsidR="00C07064" w:rsidRPr="00D03EB3">
        <w:rPr>
          <w:rFonts w:ascii="Times" w:hAnsi="Times" w:cs="Times"/>
        </w:rPr>
        <w:fldChar w:fldCharType="end"/>
      </w:r>
      <w:r w:rsidR="008D2053" w:rsidRPr="00D03EB3">
        <w:rPr>
          <w:rFonts w:ascii="Times" w:hAnsi="Times" w:cs="Times"/>
        </w:rPr>
        <w:t>,</w:t>
      </w:r>
      <w:r w:rsidR="00081925" w:rsidRPr="00D03EB3">
        <w:rPr>
          <w:rFonts w:ascii="Times" w:hAnsi="Times" w:cs="Times"/>
        </w:rPr>
        <w:t xml:space="preserve"> will eventually happen in any closed system.</w:t>
      </w:r>
      <w:r w:rsidR="00BA63DF" w:rsidRPr="00D03EB3">
        <w:rPr>
          <w:rFonts w:ascii="Times" w:hAnsi="Times" w:cs="Times"/>
        </w:rPr>
        <w:t xml:space="preserve"> </w:t>
      </w:r>
      <w:r w:rsidR="00747C79" w:rsidRPr="00D03EB3">
        <w:rPr>
          <w:rFonts w:ascii="Times" w:hAnsi="Times" w:cs="Times"/>
        </w:rPr>
        <w:t xml:space="preserve">Such </w:t>
      </w:r>
      <w:r w:rsidR="00BD23DD" w:rsidRPr="00D03EB3">
        <w:rPr>
          <w:rFonts w:ascii="Times" w:hAnsi="Times" w:cs="Times"/>
        </w:rPr>
        <w:t xml:space="preserve">a </w:t>
      </w:r>
      <w:r w:rsidR="00747C79" w:rsidRPr="00D03EB3">
        <w:rPr>
          <w:rFonts w:ascii="Times" w:hAnsi="Times" w:cs="Times"/>
        </w:rPr>
        <w:t xml:space="preserve">brain could appear in the primordial ocean of some </w:t>
      </w:r>
      <w:r w:rsidR="00BD23DD" w:rsidRPr="00D03EB3">
        <w:rPr>
          <w:rFonts w:ascii="Times" w:hAnsi="Times" w:cs="Times"/>
        </w:rPr>
        <w:t xml:space="preserve">planet that is </w:t>
      </w:r>
      <w:r w:rsidR="00747C79" w:rsidRPr="00D03EB3">
        <w:rPr>
          <w:rFonts w:ascii="Times" w:hAnsi="Times" w:cs="Times"/>
        </w:rPr>
        <w:t>otherwise empty</w:t>
      </w:r>
      <w:r w:rsidR="00FA5CE3" w:rsidRPr="00D03EB3">
        <w:rPr>
          <w:rFonts w:ascii="Times" w:hAnsi="Times" w:cs="Times"/>
        </w:rPr>
        <w:t xml:space="preserve"> of life. Another </w:t>
      </w:r>
      <w:r w:rsidR="00BD23DD" w:rsidRPr="00D03EB3">
        <w:rPr>
          <w:rFonts w:ascii="Times" w:hAnsi="Times" w:cs="Times"/>
        </w:rPr>
        <w:t xml:space="preserve">example </w:t>
      </w:r>
      <w:r w:rsidR="00FA5CE3" w:rsidRPr="00D03EB3">
        <w:rPr>
          <w:rFonts w:ascii="Times" w:hAnsi="Times" w:cs="Times"/>
        </w:rPr>
        <w:t xml:space="preserve">of such </w:t>
      </w:r>
      <w:r w:rsidR="00BD23DD" w:rsidRPr="00D03EB3">
        <w:rPr>
          <w:rFonts w:ascii="Times" w:hAnsi="Times" w:cs="Times"/>
        </w:rPr>
        <w:t xml:space="preserve">a </w:t>
      </w:r>
      <w:r w:rsidR="00FA5CE3" w:rsidRPr="00D03EB3">
        <w:rPr>
          <w:rFonts w:ascii="Times" w:hAnsi="Times" w:cs="Times"/>
        </w:rPr>
        <w:t xml:space="preserve">brain could appear in </w:t>
      </w:r>
      <w:r w:rsidR="00BD23DD" w:rsidRPr="00D03EB3">
        <w:rPr>
          <w:rFonts w:ascii="Times" w:hAnsi="Times" w:cs="Times"/>
        </w:rPr>
        <w:t xml:space="preserve">an </w:t>
      </w:r>
      <w:r w:rsidR="00FA5CE3" w:rsidRPr="00D03EB3">
        <w:rPr>
          <w:rFonts w:ascii="Times" w:hAnsi="Times" w:cs="Times"/>
        </w:rPr>
        <w:t xml:space="preserve">almost empty universe if particles </w:t>
      </w:r>
      <w:r w:rsidR="00BD23DD" w:rsidRPr="00D03EB3">
        <w:rPr>
          <w:rFonts w:ascii="Times" w:hAnsi="Times" w:cs="Times"/>
        </w:rPr>
        <w:t xml:space="preserve">happen to </w:t>
      </w:r>
      <w:r w:rsidR="00FA5CE3" w:rsidRPr="00D03EB3">
        <w:rPr>
          <w:rFonts w:ascii="Times" w:hAnsi="Times" w:cs="Times"/>
        </w:rPr>
        <w:t xml:space="preserve">collide in </w:t>
      </w:r>
      <w:r w:rsidR="00BD23DD" w:rsidRPr="00D03EB3">
        <w:rPr>
          <w:rFonts w:ascii="Times" w:hAnsi="Times" w:cs="Times"/>
        </w:rPr>
        <w:t xml:space="preserve">just the right </w:t>
      </w:r>
      <w:r w:rsidR="00FA5CE3" w:rsidRPr="00D03EB3">
        <w:rPr>
          <w:rFonts w:ascii="Times" w:hAnsi="Times" w:cs="Times"/>
        </w:rPr>
        <w:t xml:space="preserve">way. </w:t>
      </w:r>
      <w:r w:rsidR="00A7452A" w:rsidRPr="00D03EB3">
        <w:rPr>
          <w:rFonts w:ascii="Times" w:hAnsi="Times" w:cs="Times"/>
        </w:rPr>
        <w:t>Alternatively, an observer</w:t>
      </w:r>
      <w:r w:rsidR="003C64F6" w:rsidRPr="00D03EB3">
        <w:rPr>
          <w:rFonts w:ascii="Times" w:hAnsi="Times" w:cs="Times"/>
        </w:rPr>
        <w:t xml:space="preserve"> </w:t>
      </w:r>
      <w:r w:rsidR="00A7452A" w:rsidRPr="00D03EB3">
        <w:rPr>
          <w:rFonts w:ascii="Times" w:hAnsi="Times" w:cs="Times"/>
        </w:rPr>
        <w:t>moment analogue could appear if the same calculations or causal structure</w:t>
      </w:r>
      <w:r w:rsidR="00BA63DF" w:rsidRPr="00D03EB3">
        <w:rPr>
          <w:rFonts w:ascii="Times" w:hAnsi="Times" w:cs="Times"/>
        </w:rPr>
        <w:t xml:space="preserve"> of the OM</w:t>
      </w:r>
      <w:r w:rsidR="00A7452A" w:rsidRPr="00D03EB3">
        <w:rPr>
          <w:rFonts w:ascii="Times" w:hAnsi="Times" w:cs="Times"/>
        </w:rPr>
        <w:t xml:space="preserve"> </w:t>
      </w:r>
      <w:r w:rsidR="00D60281" w:rsidRPr="00D03EB3">
        <w:rPr>
          <w:rFonts w:ascii="Times" w:hAnsi="Times" w:cs="Times"/>
        </w:rPr>
        <w:t xml:space="preserve">is </w:t>
      </w:r>
      <w:r w:rsidR="00A7452A" w:rsidRPr="00D03EB3">
        <w:rPr>
          <w:rFonts w:ascii="Times" w:hAnsi="Times" w:cs="Times"/>
        </w:rPr>
        <w:t xml:space="preserve">produced by </w:t>
      </w:r>
      <w:r w:rsidR="00E613F0" w:rsidRPr="00D03EB3">
        <w:rPr>
          <w:rFonts w:ascii="Times" w:hAnsi="Times" w:cs="Times"/>
        </w:rPr>
        <w:t xml:space="preserve">some random process. This </w:t>
      </w:r>
      <w:r w:rsidR="003B7446" w:rsidRPr="00D03EB3">
        <w:rPr>
          <w:rFonts w:ascii="Times" w:hAnsi="Times" w:cs="Times"/>
        </w:rPr>
        <w:t xml:space="preserve">example </w:t>
      </w:r>
      <w:r w:rsidR="00E613F0" w:rsidRPr="00D03EB3">
        <w:rPr>
          <w:rFonts w:ascii="Times" w:hAnsi="Times" w:cs="Times"/>
        </w:rPr>
        <w:t xml:space="preserve">is close to </w:t>
      </w:r>
      <w:r w:rsidR="003B7446" w:rsidRPr="00D03EB3">
        <w:rPr>
          <w:rFonts w:ascii="Times" w:hAnsi="Times" w:cs="Times"/>
        </w:rPr>
        <w:t xml:space="preserve">that </w:t>
      </w:r>
      <w:r w:rsidR="00E613F0" w:rsidRPr="00D03EB3">
        <w:rPr>
          <w:rFonts w:ascii="Times" w:hAnsi="Times" w:cs="Times"/>
        </w:rPr>
        <w:t>Egan described in his dust theory</w:t>
      </w:r>
      <w:r w:rsidR="00BA63DF" w:rsidRPr="00D03EB3">
        <w:rPr>
          <w:rFonts w:ascii="Times" w:hAnsi="Times" w:cs="Times"/>
        </w:rPr>
        <w:t xml:space="preserve"> </w:t>
      </w:r>
      <w:r w:rsidR="00BA63DF" w:rsidRPr="00D03EB3">
        <w:rPr>
          <w:rFonts w:ascii="Times" w:hAnsi="Times" w:cs="Times"/>
        </w:rPr>
        <w:fldChar w:fldCharType="begin"/>
      </w:r>
      <w:r w:rsidR="00BA63DF" w:rsidRPr="00D03EB3">
        <w:rPr>
          <w:rFonts w:ascii="Times" w:hAnsi="Times" w:cs="Times"/>
        </w:rPr>
        <w:instrText xml:space="preserve"> ADDIN ZOTERO_ITEM CSL_CITATION {"citationID":"PmmvxU1Z","properties":{"formattedCitation":"(Egan, 2010)","plainCitation":"(Egan, 2010)","noteIndex":0},"citationItems":[{"id":6453,"uris":["http://zotero.org/users/3736454/items/AFAEK2DR"],"uri":["http://zotero.org/users/3736454/items/AFAEK2DR"],"itemData":{"id":6453,"type":"book","title":"Permutation city","publisher":"Hachette UK","source":"Google Scholar","author":[{"family":"Egan","given":"Greg"}],"issued":{"date-parts":[["2010"]]}}}],"schema":"https://github.com/citation-style-language/schema/raw/master/csl-citation.json"} </w:instrText>
      </w:r>
      <w:r w:rsidR="00BA63DF" w:rsidRPr="00D03EB3">
        <w:rPr>
          <w:rFonts w:ascii="Times" w:hAnsi="Times" w:cs="Times"/>
        </w:rPr>
        <w:fldChar w:fldCharType="separate"/>
      </w:r>
      <w:r w:rsidR="00BA63DF" w:rsidRPr="00D03EB3">
        <w:rPr>
          <w:rFonts w:ascii="Times" w:hAnsi="Times" w:cs="Times"/>
          <w:noProof/>
        </w:rPr>
        <w:t>(Egan, 2010)</w:t>
      </w:r>
      <w:r w:rsidR="00BA63DF" w:rsidRPr="00D03EB3">
        <w:rPr>
          <w:rFonts w:ascii="Times" w:hAnsi="Times" w:cs="Times"/>
        </w:rPr>
        <w:fldChar w:fldCharType="end"/>
      </w:r>
      <w:r w:rsidR="00E613F0" w:rsidRPr="00D03EB3">
        <w:rPr>
          <w:rFonts w:ascii="Times" w:hAnsi="Times" w:cs="Times"/>
        </w:rPr>
        <w:t>.</w:t>
      </w:r>
    </w:p>
    <w:p w14:paraId="7E29DB88" w14:textId="77777777" w:rsidR="00BA63DF" w:rsidRPr="00D03EB3" w:rsidRDefault="00BA63DF" w:rsidP="00E613F0">
      <w:pPr>
        <w:widowControl w:val="0"/>
        <w:autoSpaceDE w:val="0"/>
        <w:autoSpaceDN w:val="0"/>
        <w:adjustRightInd w:val="0"/>
        <w:spacing w:line="280" w:lineRule="atLeast"/>
        <w:jc w:val="both"/>
        <w:rPr>
          <w:rFonts w:ascii="Times" w:hAnsi="Times" w:cs="Times"/>
        </w:rPr>
      </w:pPr>
    </w:p>
    <w:p w14:paraId="26D7FF39" w14:textId="4D0B2F6B" w:rsidR="00BA63DF" w:rsidRPr="00D03EB3" w:rsidRDefault="00BA63DF" w:rsidP="00E613F0">
      <w:pPr>
        <w:widowControl w:val="0"/>
        <w:autoSpaceDE w:val="0"/>
        <w:autoSpaceDN w:val="0"/>
        <w:adjustRightInd w:val="0"/>
        <w:spacing w:line="280" w:lineRule="atLeast"/>
        <w:jc w:val="both"/>
        <w:rPr>
          <w:rFonts w:ascii="Times" w:hAnsi="Times" w:cs="Times"/>
        </w:rPr>
      </w:pPr>
      <w:r w:rsidRPr="00D03EB3">
        <w:rPr>
          <w:rFonts w:ascii="Times" w:hAnsi="Times" w:cs="Times"/>
        </w:rPr>
        <w:t>A few types of possible thermodynamic BBs could be suggested:</w:t>
      </w:r>
    </w:p>
    <w:p w14:paraId="4E04BFE9" w14:textId="77777777" w:rsidR="00E613F0" w:rsidRPr="00D03EB3" w:rsidRDefault="00E613F0" w:rsidP="00E613F0">
      <w:pPr>
        <w:widowControl w:val="0"/>
        <w:autoSpaceDE w:val="0"/>
        <w:autoSpaceDN w:val="0"/>
        <w:adjustRightInd w:val="0"/>
        <w:spacing w:line="280" w:lineRule="atLeast"/>
        <w:jc w:val="both"/>
        <w:rPr>
          <w:rFonts w:ascii="Times" w:hAnsi="Times" w:cs="Times"/>
        </w:rPr>
      </w:pPr>
    </w:p>
    <w:p w14:paraId="54C1E391" w14:textId="7CD3C70F" w:rsidR="00E613F0" w:rsidRPr="00D03EB3" w:rsidRDefault="00E613F0" w:rsidP="00E613F0">
      <w:pPr>
        <w:pStyle w:val="ListParagraph"/>
        <w:widowControl w:val="0"/>
        <w:numPr>
          <w:ilvl w:val="0"/>
          <w:numId w:val="4"/>
        </w:numPr>
        <w:autoSpaceDE w:val="0"/>
        <w:autoSpaceDN w:val="0"/>
        <w:adjustRightInd w:val="0"/>
        <w:spacing w:line="280" w:lineRule="atLeast"/>
        <w:jc w:val="both"/>
        <w:rPr>
          <w:rFonts w:ascii="Times" w:hAnsi="Times" w:cs="Times"/>
        </w:rPr>
      </w:pPr>
      <w:r w:rsidRPr="00D03EB3">
        <w:rPr>
          <w:rFonts w:ascii="Times" w:hAnsi="Times" w:cs="Times"/>
          <w:i/>
        </w:rPr>
        <w:t>Biological minds on planets</w:t>
      </w:r>
      <w:r w:rsidRPr="00D03EB3">
        <w:rPr>
          <w:rFonts w:ascii="Times" w:hAnsi="Times" w:cs="Times"/>
        </w:rPr>
        <w:t>, appear</w:t>
      </w:r>
      <w:r w:rsidR="008142F1" w:rsidRPr="00D03EB3">
        <w:rPr>
          <w:rFonts w:ascii="Times" w:hAnsi="Times" w:cs="Times"/>
        </w:rPr>
        <w:t>ing</w:t>
      </w:r>
      <w:r w:rsidRPr="00D03EB3">
        <w:rPr>
          <w:rFonts w:ascii="Times" w:hAnsi="Times" w:cs="Times"/>
        </w:rPr>
        <w:t xml:space="preserve"> </w:t>
      </w:r>
      <w:r w:rsidR="00D60281" w:rsidRPr="00D03EB3">
        <w:rPr>
          <w:rFonts w:ascii="Times" w:hAnsi="Times" w:cs="Times"/>
        </w:rPr>
        <w:t xml:space="preserve">directly </w:t>
      </w:r>
      <w:r w:rsidRPr="00D03EB3">
        <w:rPr>
          <w:rFonts w:ascii="Times" w:hAnsi="Times" w:cs="Times"/>
        </w:rPr>
        <w:t xml:space="preserve">from </w:t>
      </w:r>
      <w:r w:rsidR="00D60281" w:rsidRPr="00D03EB3">
        <w:rPr>
          <w:rFonts w:ascii="Times" w:hAnsi="Times" w:cs="Times"/>
        </w:rPr>
        <w:t xml:space="preserve">a </w:t>
      </w:r>
      <w:r w:rsidRPr="00D03EB3">
        <w:rPr>
          <w:rFonts w:ascii="Times" w:hAnsi="Times" w:cs="Times"/>
        </w:rPr>
        <w:t xml:space="preserve">primordial soup. Even if some reptile </w:t>
      </w:r>
      <w:r w:rsidR="00D60281" w:rsidRPr="00D03EB3">
        <w:rPr>
          <w:rFonts w:ascii="Times" w:hAnsi="Times" w:cs="Times"/>
        </w:rPr>
        <w:t>is</w:t>
      </w:r>
      <w:r w:rsidR="00523B7B" w:rsidRPr="00D03EB3">
        <w:rPr>
          <w:rFonts w:ascii="Times" w:hAnsi="Times" w:cs="Times"/>
        </w:rPr>
        <w:t xml:space="preserve"> intelligent</w:t>
      </w:r>
      <w:r w:rsidR="00D60281" w:rsidRPr="00D03EB3">
        <w:rPr>
          <w:rFonts w:ascii="Times" w:hAnsi="Times" w:cs="Times"/>
        </w:rPr>
        <w:t xml:space="preserve"> enough </w:t>
      </w:r>
      <w:r w:rsidRPr="00D03EB3">
        <w:rPr>
          <w:rFonts w:ascii="Times" w:hAnsi="Times" w:cs="Times"/>
        </w:rPr>
        <w:t xml:space="preserve">to become a conscious observer </w:t>
      </w:r>
      <w:r w:rsidR="008142F1" w:rsidRPr="00D03EB3">
        <w:rPr>
          <w:rFonts w:ascii="Times" w:hAnsi="Times" w:cs="Times"/>
        </w:rPr>
        <w:t xml:space="preserve">following some </w:t>
      </w:r>
      <w:r w:rsidRPr="00D03EB3">
        <w:rPr>
          <w:rFonts w:ascii="Times" w:hAnsi="Times" w:cs="Times"/>
        </w:rPr>
        <w:t xml:space="preserve">series of random mutations, </w:t>
      </w:r>
      <w:r w:rsidR="008142F1" w:rsidRPr="00D03EB3">
        <w:rPr>
          <w:rFonts w:ascii="Times" w:hAnsi="Times" w:cs="Times"/>
        </w:rPr>
        <w:t xml:space="preserve">this example </w:t>
      </w:r>
      <w:r w:rsidRPr="00D03EB3">
        <w:rPr>
          <w:rFonts w:ascii="Times" w:hAnsi="Times" w:cs="Times"/>
        </w:rPr>
        <w:t xml:space="preserve">could </w:t>
      </w:r>
      <w:r w:rsidR="00D60281" w:rsidRPr="00D03EB3">
        <w:rPr>
          <w:rFonts w:ascii="Times" w:hAnsi="Times" w:cs="Times"/>
        </w:rPr>
        <w:t xml:space="preserve">still be considered </w:t>
      </w:r>
      <w:r w:rsidRPr="00D03EB3">
        <w:rPr>
          <w:rFonts w:ascii="Times" w:hAnsi="Times" w:cs="Times"/>
        </w:rPr>
        <w:t xml:space="preserve">a random biological mind. </w:t>
      </w:r>
    </w:p>
    <w:p w14:paraId="5784971F" w14:textId="285DAC8C" w:rsidR="00E613F0" w:rsidRPr="00D03EB3" w:rsidRDefault="00E613F0" w:rsidP="00E613F0">
      <w:pPr>
        <w:pStyle w:val="ListParagraph"/>
        <w:widowControl w:val="0"/>
        <w:numPr>
          <w:ilvl w:val="0"/>
          <w:numId w:val="4"/>
        </w:numPr>
        <w:autoSpaceDE w:val="0"/>
        <w:autoSpaceDN w:val="0"/>
        <w:adjustRightInd w:val="0"/>
        <w:spacing w:line="280" w:lineRule="atLeast"/>
        <w:jc w:val="both"/>
        <w:rPr>
          <w:rFonts w:ascii="Times" w:hAnsi="Times" w:cs="Times"/>
        </w:rPr>
      </w:pPr>
      <w:r w:rsidRPr="00D03EB3">
        <w:rPr>
          <w:rFonts w:ascii="Times" w:hAnsi="Times" w:cs="Times"/>
          <w:i/>
        </w:rPr>
        <w:t xml:space="preserve">Biological minds appear in pure stochastic universe, </w:t>
      </w:r>
      <w:r w:rsidRPr="00D03EB3">
        <w:rPr>
          <w:rFonts w:ascii="Times" w:hAnsi="Times" w:cs="Times"/>
        </w:rPr>
        <w:t>as a result of the matter clumping</w:t>
      </w:r>
      <w:r w:rsidR="00EB1C6B" w:rsidRPr="00D03EB3">
        <w:rPr>
          <w:rFonts w:ascii="Times" w:hAnsi="Times" w:cs="Times"/>
        </w:rPr>
        <w:t>.</w:t>
      </w:r>
      <w:r w:rsidR="00BA63DF" w:rsidRPr="00D03EB3">
        <w:rPr>
          <w:rFonts w:ascii="Times" w:hAnsi="Times" w:cs="Times"/>
        </w:rPr>
        <w:t xml:space="preserve"> Here, some atoms collide and form the brain in </w:t>
      </w:r>
      <w:r w:rsidR="008142F1" w:rsidRPr="00D03EB3">
        <w:rPr>
          <w:rFonts w:ascii="Times" w:hAnsi="Times" w:cs="Times"/>
        </w:rPr>
        <w:t xml:space="preserve">an </w:t>
      </w:r>
      <w:r w:rsidR="00BA63DF" w:rsidRPr="00D03EB3">
        <w:rPr>
          <w:rFonts w:ascii="Times" w:hAnsi="Times" w:cs="Times"/>
        </w:rPr>
        <w:t>otherwise empty post-heat-death universe.</w:t>
      </w:r>
    </w:p>
    <w:p w14:paraId="1F61F501" w14:textId="50B91A51" w:rsidR="00E613F0" w:rsidRPr="00D03EB3" w:rsidRDefault="00E613F0" w:rsidP="00E613F0">
      <w:pPr>
        <w:pStyle w:val="ListParagraph"/>
        <w:widowControl w:val="0"/>
        <w:numPr>
          <w:ilvl w:val="0"/>
          <w:numId w:val="4"/>
        </w:numPr>
        <w:autoSpaceDE w:val="0"/>
        <w:autoSpaceDN w:val="0"/>
        <w:adjustRightInd w:val="0"/>
        <w:spacing w:line="280" w:lineRule="atLeast"/>
        <w:jc w:val="both"/>
        <w:rPr>
          <w:rFonts w:ascii="Times" w:hAnsi="Times" w:cs="Times"/>
        </w:rPr>
      </w:pPr>
      <w:r w:rsidRPr="00D03EB3">
        <w:rPr>
          <w:rFonts w:ascii="Times" w:hAnsi="Times" w:cs="Times"/>
          <w:i/>
        </w:rPr>
        <w:t>Observer</w:t>
      </w:r>
      <w:r w:rsidR="003C64F6" w:rsidRPr="00D03EB3">
        <w:rPr>
          <w:rFonts w:ascii="Times" w:hAnsi="Times" w:cs="Times"/>
          <w:i/>
        </w:rPr>
        <w:t xml:space="preserve"> </w:t>
      </w:r>
      <w:r w:rsidRPr="00D03EB3">
        <w:rPr>
          <w:rFonts w:ascii="Times" w:hAnsi="Times" w:cs="Times"/>
          <w:i/>
        </w:rPr>
        <w:t>moments which appear from dust</w:t>
      </w:r>
      <w:r w:rsidR="00826180" w:rsidRPr="00D03EB3">
        <w:rPr>
          <w:rFonts w:ascii="Times" w:hAnsi="Times" w:cs="Times"/>
          <w:i/>
        </w:rPr>
        <w:t xml:space="preserve"> (stone minds)</w:t>
      </w:r>
      <w:r w:rsidR="00C279A9" w:rsidRPr="00D03EB3">
        <w:rPr>
          <w:rFonts w:ascii="Times" w:hAnsi="Times" w:cs="Times"/>
          <w:i/>
        </w:rPr>
        <w:t xml:space="preserve"> </w:t>
      </w:r>
      <w:r w:rsidR="00C279A9" w:rsidRPr="00D03EB3">
        <w:rPr>
          <w:rFonts w:ascii="Times" w:hAnsi="Times" w:cs="Times"/>
          <w:i/>
        </w:rPr>
        <w:fldChar w:fldCharType="begin"/>
      </w:r>
      <w:r w:rsidR="00C279A9" w:rsidRPr="00D03EB3">
        <w:rPr>
          <w:rFonts w:ascii="Times" w:hAnsi="Times" w:cs="Times"/>
          <w:i/>
        </w:rPr>
        <w:instrText xml:space="preserve"> ADDIN ZOTERO_ITEM CSL_CITATION {"citationID":"ZMQ20S4n","properties":{"formattedCitation":"(Egan, 2009)","plainCitation":"(Egan, 2009)","noteIndex":0},"citationItems":[{"id":6324,"uris":["http://zotero.org/users/3736454/items/R3KDXKNJ"],"uri":["http://zotero.org/users/3736454/items/R3KDXKNJ"],"itemData":{"id":6324,"type":"webpage","title":"Dust Theory FAQ","URL":"http://www.gregegan.net/PERMUTATION/FAQ/FAQ.html","author":[{"family":"Egan","given":"Greg"}],"issued":{"date-parts":[["2009"]]}}}],"schema":"https://github.com/citation-style-language/schema/raw/master/csl-citation.json"} </w:instrText>
      </w:r>
      <w:r w:rsidR="00C279A9" w:rsidRPr="00D03EB3">
        <w:rPr>
          <w:rFonts w:ascii="Times" w:hAnsi="Times" w:cs="Times"/>
          <w:i/>
        </w:rPr>
        <w:fldChar w:fldCharType="separate"/>
      </w:r>
      <w:r w:rsidR="00C279A9" w:rsidRPr="00D03EB3">
        <w:rPr>
          <w:rFonts w:ascii="Times" w:hAnsi="Times" w:cs="Times"/>
          <w:i/>
          <w:noProof/>
        </w:rPr>
        <w:t>(Egan, 2009)</w:t>
      </w:r>
      <w:r w:rsidR="00C279A9" w:rsidRPr="00D03EB3">
        <w:rPr>
          <w:rFonts w:ascii="Times" w:hAnsi="Times" w:cs="Times"/>
          <w:i/>
        </w:rPr>
        <w:fldChar w:fldCharType="end"/>
      </w:r>
      <w:r w:rsidRPr="00D03EB3">
        <w:rPr>
          <w:rFonts w:ascii="Times" w:hAnsi="Times" w:cs="Times"/>
          <w:i/>
        </w:rPr>
        <w:t xml:space="preserve">. </w:t>
      </w:r>
      <w:r w:rsidRPr="00D03EB3">
        <w:rPr>
          <w:rFonts w:ascii="Times" w:hAnsi="Times" w:cs="Times"/>
        </w:rPr>
        <w:t>Some thermodynamic billiard could have the same causal structure</w:t>
      </w:r>
      <w:r w:rsidR="00EB1C6B" w:rsidRPr="00D03EB3">
        <w:rPr>
          <w:rFonts w:ascii="Times" w:hAnsi="Times" w:cs="Times"/>
        </w:rPr>
        <w:t xml:space="preserve"> as computations in </w:t>
      </w:r>
      <w:r w:rsidR="007D6447" w:rsidRPr="00D03EB3">
        <w:rPr>
          <w:rFonts w:ascii="Times" w:hAnsi="Times" w:cs="Times"/>
        </w:rPr>
        <w:t xml:space="preserve">a </w:t>
      </w:r>
      <w:r w:rsidR="00EB1C6B" w:rsidRPr="00D03EB3">
        <w:rPr>
          <w:rFonts w:ascii="Times" w:hAnsi="Times" w:cs="Times"/>
        </w:rPr>
        <w:t>mind</w:t>
      </w:r>
      <w:r w:rsidR="007D6447" w:rsidRPr="00D03EB3">
        <w:rPr>
          <w:rFonts w:ascii="Times" w:hAnsi="Times" w:cs="Times"/>
        </w:rPr>
        <w:t>,</w:t>
      </w:r>
      <w:r w:rsidR="00EB1C6B" w:rsidRPr="00D03EB3">
        <w:rPr>
          <w:rFonts w:ascii="Times" w:hAnsi="Times" w:cs="Times"/>
        </w:rPr>
        <w:t xml:space="preserve"> creat</w:t>
      </w:r>
      <w:r w:rsidR="007D6447" w:rsidRPr="00D03EB3">
        <w:rPr>
          <w:rFonts w:ascii="Times" w:hAnsi="Times" w:cs="Times"/>
        </w:rPr>
        <w:t>ing</w:t>
      </w:r>
      <w:r w:rsidR="00EB1C6B" w:rsidRPr="00D03EB3">
        <w:rPr>
          <w:rFonts w:ascii="Times" w:hAnsi="Times" w:cs="Times"/>
        </w:rPr>
        <w:t xml:space="preserve"> an observer</w:t>
      </w:r>
      <w:r w:rsidR="003C64F6" w:rsidRPr="00D03EB3">
        <w:rPr>
          <w:rFonts w:ascii="Times" w:hAnsi="Times" w:cs="Times"/>
        </w:rPr>
        <w:t xml:space="preserve"> </w:t>
      </w:r>
      <w:r w:rsidR="00EB1C6B" w:rsidRPr="00D03EB3">
        <w:rPr>
          <w:rFonts w:ascii="Times" w:hAnsi="Times" w:cs="Times"/>
        </w:rPr>
        <w:t>moment. Th</w:t>
      </w:r>
      <w:r w:rsidR="007D6447" w:rsidRPr="00D03EB3">
        <w:rPr>
          <w:rFonts w:ascii="Times" w:hAnsi="Times" w:cs="Times"/>
        </w:rPr>
        <w:t>ese</w:t>
      </w:r>
      <w:r w:rsidR="00EB1C6B" w:rsidRPr="00D03EB3">
        <w:rPr>
          <w:rFonts w:ascii="Times" w:hAnsi="Times" w:cs="Times"/>
        </w:rPr>
        <w:t xml:space="preserve"> could also be called minds-in-stone. </w:t>
      </w:r>
      <w:r w:rsidR="00BA63DF" w:rsidRPr="00D03EB3">
        <w:rPr>
          <w:rFonts w:ascii="Times" w:hAnsi="Times" w:cs="Times"/>
        </w:rPr>
        <w:t xml:space="preserve">In other words, </w:t>
      </w:r>
      <w:r w:rsidR="007D6447" w:rsidRPr="00D03EB3">
        <w:rPr>
          <w:rFonts w:ascii="Times" w:hAnsi="Times" w:cs="Times"/>
        </w:rPr>
        <w:t xml:space="preserve">the </w:t>
      </w:r>
      <w:r w:rsidR="00BA63DF" w:rsidRPr="00D03EB3">
        <w:rPr>
          <w:rFonts w:ascii="Times" w:hAnsi="Times" w:cs="Times"/>
        </w:rPr>
        <w:t xml:space="preserve">random collision of atoms in a gas </w:t>
      </w:r>
      <w:r w:rsidR="004D429C" w:rsidRPr="00D03EB3">
        <w:rPr>
          <w:rFonts w:ascii="Times" w:hAnsi="Times" w:cs="Times"/>
        </w:rPr>
        <w:t>(or thermal movements of atoms in a sol</w:t>
      </w:r>
      <w:r w:rsidR="007D6447" w:rsidRPr="00D03EB3">
        <w:rPr>
          <w:rFonts w:ascii="Times" w:hAnsi="Times" w:cs="Times"/>
        </w:rPr>
        <w:t>i</w:t>
      </w:r>
      <w:r w:rsidR="004D429C" w:rsidRPr="00D03EB3">
        <w:rPr>
          <w:rFonts w:ascii="Times" w:hAnsi="Times" w:cs="Times"/>
        </w:rPr>
        <w:t xml:space="preserve">d body) </w:t>
      </w:r>
      <w:r w:rsidR="00BA63DF" w:rsidRPr="00D03EB3">
        <w:rPr>
          <w:rFonts w:ascii="Times" w:hAnsi="Times" w:cs="Times"/>
        </w:rPr>
        <w:t>may form a causal structure</w:t>
      </w:r>
      <w:r w:rsidR="004D429C" w:rsidRPr="00D03EB3">
        <w:rPr>
          <w:rFonts w:ascii="Times" w:hAnsi="Times" w:cs="Times"/>
        </w:rPr>
        <w:t>,</w:t>
      </w:r>
      <w:r w:rsidR="00BA63DF" w:rsidRPr="00D03EB3">
        <w:rPr>
          <w:rFonts w:ascii="Times" w:hAnsi="Times" w:cs="Times"/>
        </w:rPr>
        <w:t xml:space="preserve"> similar to </w:t>
      </w:r>
      <w:r w:rsidR="007D6447" w:rsidRPr="00D03EB3">
        <w:rPr>
          <w:rFonts w:ascii="Times" w:hAnsi="Times" w:cs="Times"/>
        </w:rPr>
        <w:t xml:space="preserve">the </w:t>
      </w:r>
      <w:r w:rsidR="00BA63DF" w:rsidRPr="00D03EB3">
        <w:rPr>
          <w:rFonts w:ascii="Times" w:hAnsi="Times" w:cs="Times"/>
        </w:rPr>
        <w:t xml:space="preserve">causal structure of </w:t>
      </w:r>
      <w:r w:rsidR="004D429C" w:rsidRPr="00D03EB3">
        <w:rPr>
          <w:rFonts w:ascii="Times" w:hAnsi="Times" w:cs="Times"/>
        </w:rPr>
        <w:t xml:space="preserve">an act of subjective experience. </w:t>
      </w:r>
      <w:r w:rsidR="0072762D" w:rsidRPr="00D03EB3">
        <w:rPr>
          <w:rFonts w:ascii="Times" w:hAnsi="Times" w:cs="Times"/>
        </w:rPr>
        <w:t xml:space="preserve">Whether or not this is </w:t>
      </w:r>
      <w:r w:rsidR="004D429C" w:rsidRPr="00D03EB3">
        <w:rPr>
          <w:rFonts w:ascii="Times" w:hAnsi="Times" w:cs="Times"/>
        </w:rPr>
        <w:t xml:space="preserve">possible is </w:t>
      </w:r>
      <w:r w:rsidR="0072762D" w:rsidRPr="00D03EB3">
        <w:rPr>
          <w:rFonts w:ascii="Times" w:hAnsi="Times" w:cs="Times"/>
        </w:rPr>
        <w:t>un</w:t>
      </w:r>
      <w:r w:rsidR="004D429C" w:rsidRPr="00D03EB3">
        <w:rPr>
          <w:rFonts w:ascii="Times" w:hAnsi="Times" w:cs="Times"/>
        </w:rPr>
        <w:t>clear, as we still don’t know how subjective experiences arise.</w:t>
      </w:r>
    </w:p>
    <w:p w14:paraId="1A6EC6A8" w14:textId="77777777" w:rsidR="00083623" w:rsidRPr="00D03EB3" w:rsidRDefault="00083623" w:rsidP="00083623">
      <w:pPr>
        <w:widowControl w:val="0"/>
        <w:autoSpaceDE w:val="0"/>
        <w:autoSpaceDN w:val="0"/>
        <w:adjustRightInd w:val="0"/>
        <w:spacing w:line="280" w:lineRule="atLeast"/>
        <w:jc w:val="both"/>
        <w:rPr>
          <w:rFonts w:ascii="Times" w:hAnsi="Times" w:cs="Times"/>
        </w:rPr>
      </w:pPr>
    </w:p>
    <w:p w14:paraId="523F21C2" w14:textId="3A3B0EA6" w:rsidR="003D389B" w:rsidRPr="00D03EB3" w:rsidRDefault="00083623" w:rsidP="003D389B">
      <w:pPr>
        <w:widowControl w:val="0"/>
        <w:autoSpaceDE w:val="0"/>
        <w:autoSpaceDN w:val="0"/>
        <w:adjustRightInd w:val="0"/>
        <w:spacing w:line="280" w:lineRule="atLeast"/>
        <w:jc w:val="both"/>
      </w:pPr>
      <w:r w:rsidRPr="00D03EB3">
        <w:t xml:space="preserve">Putnam and Chalmers </w:t>
      </w:r>
      <w:r w:rsidR="005E163B" w:rsidRPr="00D03EB3">
        <w:t>have</w:t>
      </w:r>
      <w:r w:rsidRPr="00D03EB3">
        <w:t xml:space="preserve"> discussed a possibility of computations inside natural physical processes</w:t>
      </w:r>
      <w:r w:rsidR="003D389B" w:rsidRPr="00D03EB3">
        <w:t>, as detailed in “Does a Rock Implement Every Finite-State Automaton?”</w:t>
      </w:r>
      <w:r w:rsidRPr="00D03EB3">
        <w:t xml:space="preserve"> </w:t>
      </w:r>
      <w:r w:rsidRPr="00D03EB3">
        <w:fldChar w:fldCharType="begin"/>
      </w:r>
      <w:r w:rsidRPr="00D03EB3">
        <w:instrText xml:space="preserve"> ADDIN ZOTERO_ITEM CSL_CITATION {"citationID":"AZ7J2V4f","properties":{"formattedCitation":"(Chalmers, 1996)","plainCitation":"(Chalmers, 1996)","noteIndex":0},"citationItems":[{"id":9747,"uris":["http://zotero.org/users/3736454/items/2M27XYD7"],"uri":["http://zotero.org/users/3736454/items/2M27XYD7"],"itemData":{"id":9747,"type":"article-journal","title":"Does a rock implement every finite-state automaton?","container-title":"Synthese","page":"309–333","volume":"108","issue":"3","source":"Google Scholar","author":[{"family":"Chalmers","given":"David J."}],"issued":{"date-parts":[["1996"]]}}}],"schema":"https://github.com/citation-style-language/schema/raw/master/csl-citation.json"} </w:instrText>
      </w:r>
      <w:r w:rsidRPr="00D03EB3">
        <w:fldChar w:fldCharType="separate"/>
      </w:r>
      <w:r w:rsidRPr="00D03EB3">
        <w:rPr>
          <w:noProof/>
        </w:rPr>
        <w:t xml:space="preserve">(Chalmers, </w:t>
      </w:r>
      <w:r w:rsidRPr="00D03EB3">
        <w:rPr>
          <w:noProof/>
        </w:rPr>
        <w:lastRenderedPageBreak/>
        <w:t>1996)</w:t>
      </w:r>
      <w:r w:rsidRPr="00D03EB3">
        <w:fldChar w:fldCharType="end"/>
      </w:r>
      <w:r w:rsidR="00E66F15" w:rsidRPr="00D03EB3">
        <w:t xml:space="preserve">. </w:t>
      </w:r>
      <w:r w:rsidR="003D389B" w:rsidRPr="00D03EB3">
        <w:t xml:space="preserve">In the abstract Chalmers states: </w:t>
      </w:r>
    </w:p>
    <w:p w14:paraId="02BC3DE9" w14:textId="77777777" w:rsidR="003D389B" w:rsidRPr="00D03EB3" w:rsidRDefault="003D389B" w:rsidP="003D389B">
      <w:pPr>
        <w:widowControl w:val="0"/>
        <w:autoSpaceDE w:val="0"/>
        <w:autoSpaceDN w:val="0"/>
        <w:adjustRightInd w:val="0"/>
        <w:spacing w:line="280" w:lineRule="atLeast"/>
        <w:jc w:val="both"/>
      </w:pPr>
    </w:p>
    <w:p w14:paraId="12679DA8" w14:textId="7C483576" w:rsidR="003D389B" w:rsidRPr="00D03EB3" w:rsidRDefault="003D389B" w:rsidP="003D389B">
      <w:pPr>
        <w:widowControl w:val="0"/>
        <w:autoSpaceDE w:val="0"/>
        <w:autoSpaceDN w:val="0"/>
        <w:adjustRightInd w:val="0"/>
        <w:spacing w:line="280" w:lineRule="atLeast"/>
        <w:ind w:left="709"/>
        <w:jc w:val="both"/>
        <w:rPr>
          <w:sz w:val="20"/>
          <w:szCs w:val="20"/>
        </w:rPr>
      </w:pPr>
      <w:r w:rsidRPr="00D03EB3">
        <w:rPr>
          <w:sz w:val="20"/>
          <w:szCs w:val="20"/>
        </w:rPr>
        <w:t>Putnam has argued that computational functionalism cannot serve as a foundation for</w:t>
      </w:r>
    </w:p>
    <w:p w14:paraId="2C17F832" w14:textId="77777777" w:rsidR="003D389B" w:rsidRPr="00D03EB3" w:rsidRDefault="003D389B" w:rsidP="003D389B">
      <w:pPr>
        <w:widowControl w:val="0"/>
        <w:autoSpaceDE w:val="0"/>
        <w:autoSpaceDN w:val="0"/>
        <w:adjustRightInd w:val="0"/>
        <w:spacing w:line="280" w:lineRule="atLeast"/>
        <w:ind w:left="709"/>
        <w:jc w:val="both"/>
        <w:rPr>
          <w:sz w:val="20"/>
          <w:szCs w:val="20"/>
        </w:rPr>
      </w:pPr>
      <w:r w:rsidRPr="00D03EB3">
        <w:rPr>
          <w:sz w:val="20"/>
          <w:szCs w:val="20"/>
        </w:rPr>
        <w:t>the study of the mind, as every ordinary open physical system implements every finite-state</w:t>
      </w:r>
    </w:p>
    <w:p w14:paraId="2E99588D" w14:textId="77777777" w:rsidR="003D389B" w:rsidRPr="00D03EB3" w:rsidRDefault="003D389B" w:rsidP="003D389B">
      <w:pPr>
        <w:widowControl w:val="0"/>
        <w:autoSpaceDE w:val="0"/>
        <w:autoSpaceDN w:val="0"/>
        <w:adjustRightInd w:val="0"/>
        <w:spacing w:line="280" w:lineRule="atLeast"/>
        <w:ind w:left="709"/>
        <w:jc w:val="both"/>
        <w:rPr>
          <w:sz w:val="20"/>
          <w:szCs w:val="20"/>
        </w:rPr>
      </w:pPr>
      <w:r w:rsidRPr="00D03EB3">
        <w:rPr>
          <w:sz w:val="20"/>
          <w:szCs w:val="20"/>
        </w:rPr>
        <w:t>automaton. I argue that Putnam’s argument fails, but that it points out the need for a</w:t>
      </w:r>
    </w:p>
    <w:p w14:paraId="4BE6F084" w14:textId="77777777" w:rsidR="003D389B" w:rsidRPr="00D03EB3" w:rsidRDefault="003D389B" w:rsidP="003D389B">
      <w:pPr>
        <w:widowControl w:val="0"/>
        <w:autoSpaceDE w:val="0"/>
        <w:autoSpaceDN w:val="0"/>
        <w:adjustRightInd w:val="0"/>
        <w:spacing w:line="280" w:lineRule="atLeast"/>
        <w:ind w:left="709"/>
        <w:jc w:val="both"/>
        <w:rPr>
          <w:sz w:val="20"/>
          <w:szCs w:val="20"/>
        </w:rPr>
      </w:pPr>
      <w:r w:rsidRPr="00D03EB3">
        <w:rPr>
          <w:sz w:val="20"/>
          <w:szCs w:val="20"/>
        </w:rPr>
        <w:t>better understanding of the bridge between the theory of computation and the theory of</w:t>
      </w:r>
    </w:p>
    <w:p w14:paraId="75A5C2E1" w14:textId="77777777" w:rsidR="003D389B" w:rsidRPr="00D03EB3" w:rsidRDefault="003D389B" w:rsidP="003D389B">
      <w:pPr>
        <w:widowControl w:val="0"/>
        <w:autoSpaceDE w:val="0"/>
        <w:autoSpaceDN w:val="0"/>
        <w:adjustRightInd w:val="0"/>
        <w:spacing w:line="280" w:lineRule="atLeast"/>
        <w:ind w:left="709"/>
        <w:jc w:val="both"/>
        <w:rPr>
          <w:sz w:val="20"/>
          <w:szCs w:val="20"/>
        </w:rPr>
      </w:pPr>
      <w:r w:rsidRPr="00D03EB3">
        <w:rPr>
          <w:sz w:val="20"/>
          <w:szCs w:val="20"/>
        </w:rPr>
        <w:t>physical systems: the relation of implementation. It also raises questions about the classes</w:t>
      </w:r>
    </w:p>
    <w:p w14:paraId="73322427" w14:textId="77777777" w:rsidR="003D389B" w:rsidRPr="00D03EB3" w:rsidRDefault="003D389B" w:rsidP="003D389B">
      <w:pPr>
        <w:widowControl w:val="0"/>
        <w:autoSpaceDE w:val="0"/>
        <w:autoSpaceDN w:val="0"/>
        <w:adjustRightInd w:val="0"/>
        <w:spacing w:line="280" w:lineRule="atLeast"/>
        <w:ind w:left="709"/>
        <w:jc w:val="both"/>
        <w:rPr>
          <w:sz w:val="20"/>
          <w:szCs w:val="20"/>
        </w:rPr>
      </w:pPr>
      <w:r w:rsidRPr="00D03EB3">
        <w:rPr>
          <w:sz w:val="20"/>
          <w:szCs w:val="20"/>
        </w:rPr>
        <w:t>of automata that can serve as a basis for understanding the mind. I develop an account of</w:t>
      </w:r>
    </w:p>
    <w:p w14:paraId="65A1D417" w14:textId="77777777" w:rsidR="003D389B" w:rsidRPr="00D03EB3" w:rsidRDefault="003D389B" w:rsidP="003D389B">
      <w:pPr>
        <w:widowControl w:val="0"/>
        <w:autoSpaceDE w:val="0"/>
        <w:autoSpaceDN w:val="0"/>
        <w:adjustRightInd w:val="0"/>
        <w:spacing w:line="280" w:lineRule="atLeast"/>
        <w:ind w:left="709"/>
        <w:jc w:val="both"/>
        <w:rPr>
          <w:sz w:val="20"/>
          <w:szCs w:val="20"/>
        </w:rPr>
      </w:pPr>
      <w:r w:rsidRPr="00D03EB3">
        <w:rPr>
          <w:sz w:val="20"/>
          <w:szCs w:val="20"/>
        </w:rPr>
        <w:t>implementation, linked to an appropriate class of automata, such that the requirement that</w:t>
      </w:r>
    </w:p>
    <w:p w14:paraId="39CF6F25" w14:textId="0C52742A" w:rsidR="00083623" w:rsidRPr="00D03EB3" w:rsidRDefault="003D389B" w:rsidP="003D389B">
      <w:pPr>
        <w:widowControl w:val="0"/>
        <w:autoSpaceDE w:val="0"/>
        <w:autoSpaceDN w:val="0"/>
        <w:adjustRightInd w:val="0"/>
        <w:spacing w:line="280" w:lineRule="atLeast"/>
        <w:ind w:left="709"/>
        <w:jc w:val="both"/>
        <w:rPr>
          <w:sz w:val="20"/>
          <w:szCs w:val="20"/>
        </w:rPr>
      </w:pPr>
      <w:r w:rsidRPr="00D03EB3">
        <w:rPr>
          <w:sz w:val="20"/>
          <w:szCs w:val="20"/>
        </w:rPr>
        <w:t>a system implement a given automaton places a very strong constraint on the system.</w:t>
      </w:r>
    </w:p>
    <w:p w14:paraId="2776A35D" w14:textId="77777777" w:rsidR="00ED4AF4" w:rsidRPr="00D03EB3" w:rsidRDefault="00ED4AF4" w:rsidP="003D389B">
      <w:pPr>
        <w:widowControl w:val="0"/>
        <w:autoSpaceDE w:val="0"/>
        <w:autoSpaceDN w:val="0"/>
        <w:adjustRightInd w:val="0"/>
        <w:spacing w:line="280" w:lineRule="atLeast"/>
        <w:ind w:left="709"/>
        <w:jc w:val="both"/>
        <w:rPr>
          <w:sz w:val="20"/>
          <w:szCs w:val="20"/>
        </w:rPr>
      </w:pPr>
    </w:p>
    <w:p w14:paraId="2116A1C1" w14:textId="77777777" w:rsidR="0074219C" w:rsidRPr="00D03EB3" w:rsidRDefault="0074219C" w:rsidP="0074219C">
      <w:pPr>
        <w:jc w:val="both"/>
        <w:rPr>
          <w:rFonts w:eastAsia="Times New Roman"/>
        </w:rPr>
      </w:pPr>
      <w:r w:rsidRPr="00D03EB3">
        <w:t xml:space="preserve">More generally, any complex physical process could be seen as a mathematical function, mapping initial states to outcomes, and thus performing complex computations, which could be interpreted as solutions of some problems. This is known as a “waterfall argument”—for more on this, see the analysis and criticism in this </w:t>
      </w:r>
      <w:hyperlink r:id="rId8" w:history="1">
        <w:r w:rsidRPr="00D03EB3">
          <w:rPr>
            <w:rStyle w:val="Hyperlink"/>
          </w:rPr>
          <w:t>paper</w:t>
        </w:r>
      </w:hyperlink>
      <w:r w:rsidRPr="00D03EB3">
        <w:t xml:space="preserve"> by Scott Aaronson </w:t>
      </w:r>
      <w:r w:rsidRPr="00D03EB3">
        <w:fldChar w:fldCharType="begin"/>
      </w:r>
      <w:r w:rsidRPr="00D03EB3">
        <w:instrText xml:space="preserve"> ADDIN ZOTERO_ITEM CSL_CITATION {"citationID":"PTIS1epo","properties":{"formattedCitation":"(Aaronson, 2012)","plainCitation":"(Aaronson, 2012)","noteIndex":0},"citationItems":[{"id":9730,"uris":["http://zotero.org/users/3736454/items/J4HQJITY"],"uri":["http://zotero.org/users/3736454/items/J4HQJITY"],"itemData":{"id":9730,"type":"paper-conference","title":"Why philosophers should care about computational complexity","container-title":"In Computability: Gödel, Turing, Church, and beyond (eds","publisher":"Citeseer","source":"Google Scholar","author":[{"family":"Aaronson","given":"Scott"}],"issued":{"date-parts":[["2012"]]}}}],"schema":"https://github.com/citation-style-language/schema/raw/master/csl-citation.json"} </w:instrText>
      </w:r>
      <w:r w:rsidRPr="00D03EB3">
        <w:fldChar w:fldCharType="separate"/>
      </w:r>
      <w:r w:rsidRPr="00D03EB3">
        <w:rPr>
          <w:noProof/>
        </w:rPr>
        <w:t>(Aaronson, 2012)</w:t>
      </w:r>
      <w:r w:rsidRPr="00D03EB3">
        <w:fldChar w:fldCharType="end"/>
      </w:r>
      <w:r w:rsidRPr="00D03EB3">
        <w:t>.</w:t>
      </w:r>
    </w:p>
    <w:p w14:paraId="0D65DED6" w14:textId="77777777" w:rsidR="00ED4AF4" w:rsidRPr="00D03EB3" w:rsidRDefault="00ED4AF4" w:rsidP="0015517F">
      <w:pPr>
        <w:widowControl w:val="0"/>
        <w:autoSpaceDE w:val="0"/>
        <w:autoSpaceDN w:val="0"/>
        <w:adjustRightInd w:val="0"/>
        <w:spacing w:line="280" w:lineRule="atLeast"/>
        <w:ind w:firstLine="567"/>
        <w:jc w:val="both"/>
        <w:rPr>
          <w:rFonts w:ascii="Times" w:hAnsi="Times" w:cs="Times"/>
        </w:rPr>
      </w:pPr>
    </w:p>
    <w:p w14:paraId="0EB18B6C" w14:textId="77777777" w:rsidR="005F54F4" w:rsidRPr="00D03EB3" w:rsidRDefault="005F54F4" w:rsidP="00241BC6">
      <w:pPr>
        <w:widowControl w:val="0"/>
        <w:autoSpaceDE w:val="0"/>
        <w:autoSpaceDN w:val="0"/>
        <w:adjustRightInd w:val="0"/>
        <w:spacing w:line="280" w:lineRule="atLeast"/>
        <w:rPr>
          <w:rFonts w:ascii="Times" w:hAnsi="Times" w:cs="Times"/>
        </w:rPr>
      </w:pPr>
    </w:p>
    <w:p w14:paraId="5CD4602E" w14:textId="69A8844D" w:rsidR="00034CDF" w:rsidRPr="00D03EB3" w:rsidRDefault="000B0FA6" w:rsidP="00CB756C">
      <w:pPr>
        <w:pStyle w:val="Heading3"/>
      </w:pPr>
      <w:bookmarkStart w:id="13" w:name="_Toc9798043"/>
      <w:bookmarkStart w:id="14" w:name="_Toc12278211"/>
      <w:r w:rsidRPr="00D03EB3">
        <w:t>2.2.</w:t>
      </w:r>
      <w:r w:rsidR="00034CDF" w:rsidRPr="00D03EB3">
        <w:t>3. Quantum fluctuations create minds</w:t>
      </w:r>
      <w:bookmarkEnd w:id="13"/>
      <w:bookmarkEnd w:id="14"/>
    </w:p>
    <w:p w14:paraId="4C92B25F" w14:textId="3A09372F" w:rsidR="00B9313A" w:rsidRPr="00D03EB3" w:rsidRDefault="00C948EC" w:rsidP="00453689">
      <w:pPr>
        <w:jc w:val="both"/>
      </w:pPr>
      <w:r w:rsidRPr="00D03EB3">
        <w:t>A m</w:t>
      </w:r>
      <w:r w:rsidR="00B9313A" w:rsidRPr="00D03EB3">
        <w:t xml:space="preserve">ore modern idea, which </w:t>
      </w:r>
      <w:r w:rsidRPr="00D03EB3">
        <w:t xml:space="preserve">has </w:t>
      </w:r>
      <w:r w:rsidR="00B9313A" w:rsidRPr="00D03EB3">
        <w:t xml:space="preserve">fueled interest </w:t>
      </w:r>
      <w:r w:rsidRPr="00D03EB3">
        <w:t xml:space="preserve">in </w:t>
      </w:r>
      <w:r w:rsidR="00B9313A" w:rsidRPr="00D03EB3">
        <w:t>BBs</w:t>
      </w:r>
      <w:r w:rsidRPr="00D03EB3">
        <w:t>,</w:t>
      </w:r>
      <w:r w:rsidR="00B9313A" w:rsidRPr="00D03EB3">
        <w:t xml:space="preserve"> is that observers could appear from quantum fluctuations </w:t>
      </w:r>
      <w:r w:rsidRPr="00D03EB3">
        <w:t xml:space="preserve">in </w:t>
      </w:r>
      <w:r w:rsidR="00B9313A" w:rsidRPr="00D03EB3">
        <w:t xml:space="preserve">de Sitter </w:t>
      </w:r>
      <w:r w:rsidR="002A553D" w:rsidRPr="00D03EB3">
        <w:t>space</w:t>
      </w:r>
      <w:r w:rsidR="00B9313A" w:rsidRPr="00D03EB3">
        <w:t xml:space="preserve">. </w:t>
      </w:r>
      <w:r w:rsidR="00256543" w:rsidRPr="00D03EB3">
        <w:t>Heisenberg</w:t>
      </w:r>
      <w:r w:rsidR="002A553D" w:rsidRPr="00D03EB3">
        <w:t>’s</w:t>
      </w:r>
      <w:r w:rsidR="00256543" w:rsidRPr="00D03EB3">
        <w:t xml:space="preserve"> uncertainty principle states that the existence of such </w:t>
      </w:r>
      <w:r w:rsidR="002A553D" w:rsidRPr="00D03EB3">
        <w:t xml:space="preserve">a </w:t>
      </w:r>
      <w:r w:rsidR="00256543" w:rsidRPr="00D03EB3">
        <w:t xml:space="preserve">fluctuation should be extremely short. If it is too short, there will be no time for any acts of observation, as </w:t>
      </w:r>
      <w:r w:rsidR="002A553D" w:rsidRPr="00D03EB3">
        <w:t xml:space="preserve">a </w:t>
      </w:r>
      <w:r w:rsidR="00256543" w:rsidRPr="00D03EB3">
        <w:t>normal brain need</w:t>
      </w:r>
      <w:r w:rsidR="002A553D" w:rsidRPr="00D03EB3">
        <w:t>s</w:t>
      </w:r>
      <w:r w:rsidR="00256543" w:rsidRPr="00D03EB3">
        <w:t xml:space="preserve"> at least one tick of </w:t>
      </w:r>
      <w:r w:rsidR="002A553D" w:rsidRPr="00D03EB3">
        <w:t xml:space="preserve">its </w:t>
      </w:r>
      <w:r w:rsidR="00256543" w:rsidRPr="00D03EB3">
        <w:t xml:space="preserve">internal clock to think a thought (around </w:t>
      </w:r>
      <w:r w:rsidR="009B1441" w:rsidRPr="00D03EB3">
        <w:t>0.1 second</w:t>
      </w:r>
      <w:r w:rsidR="00256543" w:rsidRPr="00D03EB3">
        <w:t xml:space="preserve">). </w:t>
      </w:r>
      <w:r w:rsidR="00015631" w:rsidRPr="00D03EB3">
        <w:t xml:space="preserve">But in </w:t>
      </w:r>
      <w:r w:rsidR="00452068" w:rsidRPr="00D03EB3">
        <w:t xml:space="preserve">the </w:t>
      </w:r>
      <w:r w:rsidR="00015631" w:rsidRPr="00D03EB3">
        <w:t>c</w:t>
      </w:r>
      <w:r w:rsidR="00453689" w:rsidRPr="00D03EB3">
        <w:t>ase of some functional model of the brain</w:t>
      </w:r>
      <w:r w:rsidR="00015631" w:rsidRPr="00D03EB3">
        <w:t xml:space="preserve"> as BB</w:t>
      </w:r>
      <w:r w:rsidR="00453689" w:rsidRPr="00D03EB3">
        <w:t>,</w:t>
      </w:r>
      <w:r w:rsidR="00F85B04" w:rsidRPr="00D03EB3">
        <w:t xml:space="preserve"> the objective existence time</w:t>
      </w:r>
      <w:r w:rsidR="00453689" w:rsidRPr="00D03EB3">
        <w:t xml:space="preserve"> could be compressed relative to what the observer think</w:t>
      </w:r>
      <w:r w:rsidR="007C353A" w:rsidRPr="00D03EB3">
        <w:t>s</w:t>
      </w:r>
      <w:r w:rsidR="00453689" w:rsidRPr="00D03EB3">
        <w:t xml:space="preserve"> about his-her</w:t>
      </w:r>
      <w:r w:rsidR="00F85B04" w:rsidRPr="00D03EB3">
        <w:t xml:space="preserve"> subjective</w:t>
      </w:r>
      <w:r w:rsidR="00453689" w:rsidRPr="00D03EB3">
        <w:t xml:space="preserve"> time</w:t>
      </w:r>
      <w:r w:rsidR="00F85B04" w:rsidRPr="00D03EB3">
        <w:t xml:space="preserve"> of observation</w:t>
      </w:r>
      <w:r w:rsidR="00453689" w:rsidRPr="00D03EB3">
        <w:t>.</w:t>
      </w:r>
    </w:p>
    <w:p w14:paraId="31DEA49D" w14:textId="77777777" w:rsidR="00B9313A" w:rsidRPr="00D03EB3" w:rsidRDefault="00B9313A" w:rsidP="00034CDF"/>
    <w:p w14:paraId="589178CF" w14:textId="0769E9FF" w:rsidR="00487471" w:rsidRPr="00D03EB3" w:rsidRDefault="00452068" w:rsidP="00034CDF">
      <w:r w:rsidRPr="00D03EB3">
        <w:t>In any case</w:t>
      </w:r>
      <w:r w:rsidR="00487471" w:rsidRPr="00D03EB3">
        <w:t>, the need to move from an internal state 1 to an internal state 2 to create conscious experience significantly limit</w:t>
      </w:r>
      <w:r w:rsidRPr="00D03EB3">
        <w:t>s</w:t>
      </w:r>
      <w:r w:rsidR="00487471" w:rsidRPr="00D03EB3">
        <w:t xml:space="preserve"> the possibility of quantum BBs.</w:t>
      </w:r>
    </w:p>
    <w:p w14:paraId="20D00872" w14:textId="77777777" w:rsidR="00487471" w:rsidRPr="00D03EB3" w:rsidRDefault="00487471" w:rsidP="00034CDF"/>
    <w:p w14:paraId="51679F3D" w14:textId="68DFDF52" w:rsidR="00034CDF" w:rsidRPr="00D03EB3" w:rsidRDefault="00034CDF" w:rsidP="00117BDA">
      <w:pPr>
        <w:pStyle w:val="ListParagraph"/>
        <w:widowControl w:val="0"/>
        <w:numPr>
          <w:ilvl w:val="0"/>
          <w:numId w:val="9"/>
        </w:numPr>
        <w:autoSpaceDE w:val="0"/>
        <w:autoSpaceDN w:val="0"/>
        <w:adjustRightInd w:val="0"/>
        <w:spacing w:line="280" w:lineRule="atLeast"/>
        <w:rPr>
          <w:rFonts w:ascii="Times" w:hAnsi="Times" w:cs="Times"/>
        </w:rPr>
      </w:pPr>
      <w:r w:rsidRPr="00D03EB3">
        <w:rPr>
          <w:rFonts w:ascii="Times" w:hAnsi="Times" w:cs="Times"/>
          <w:i/>
        </w:rPr>
        <w:t>A quantum fluctuation creates an observer</w:t>
      </w:r>
      <w:r w:rsidR="003C64F6" w:rsidRPr="00D03EB3">
        <w:rPr>
          <w:rFonts w:ascii="Times" w:hAnsi="Times" w:cs="Times"/>
          <w:i/>
        </w:rPr>
        <w:t xml:space="preserve"> </w:t>
      </w:r>
      <w:r w:rsidRPr="00D03EB3">
        <w:rPr>
          <w:rFonts w:ascii="Times" w:hAnsi="Times" w:cs="Times"/>
          <w:i/>
        </w:rPr>
        <w:t>moment</w:t>
      </w:r>
      <w:r w:rsidRPr="00D03EB3">
        <w:rPr>
          <w:rFonts w:ascii="Times" w:hAnsi="Times" w:cs="Times"/>
        </w:rPr>
        <w:t xml:space="preserve"> by mimicking its causal structure, without cells</w:t>
      </w:r>
      <w:r w:rsidR="00253C2A" w:rsidRPr="00D03EB3">
        <w:rPr>
          <w:rFonts w:ascii="Times" w:hAnsi="Times" w:cs="Times"/>
        </w:rPr>
        <w:t xml:space="preserve"> or other physical media</w:t>
      </w:r>
      <w:r w:rsidRPr="00D03EB3">
        <w:rPr>
          <w:rFonts w:ascii="Times" w:hAnsi="Times" w:cs="Times"/>
        </w:rPr>
        <w:t>.</w:t>
      </w:r>
    </w:p>
    <w:p w14:paraId="3B116A80" w14:textId="63888A46" w:rsidR="00117BDA" w:rsidRPr="00D03EB3" w:rsidRDefault="00117BDA" w:rsidP="00117BDA">
      <w:pPr>
        <w:pStyle w:val="ListParagraph"/>
        <w:widowControl w:val="0"/>
        <w:numPr>
          <w:ilvl w:val="0"/>
          <w:numId w:val="9"/>
        </w:numPr>
        <w:autoSpaceDE w:val="0"/>
        <w:autoSpaceDN w:val="0"/>
        <w:adjustRightInd w:val="0"/>
        <w:spacing w:line="280" w:lineRule="atLeast"/>
        <w:jc w:val="both"/>
        <w:rPr>
          <w:rFonts w:ascii="Times New Roman" w:hAnsi="Times New Roman" w:cs="Times New Roman"/>
        </w:rPr>
      </w:pPr>
      <w:r w:rsidRPr="00D03EB3">
        <w:rPr>
          <w:rFonts w:ascii="Times New Roman" w:hAnsi="Times New Roman" w:cs="Times New Roman"/>
          <w:i/>
        </w:rPr>
        <w:t>Functional model of a mind</w:t>
      </w:r>
      <w:r w:rsidRPr="00D03EB3">
        <w:rPr>
          <w:rFonts w:ascii="Times New Roman" w:hAnsi="Times New Roman" w:cs="Times New Roman"/>
        </w:rPr>
        <w:t>, appearing from a</w:t>
      </w:r>
      <w:r w:rsidR="004E0636" w:rsidRPr="00D03EB3">
        <w:rPr>
          <w:rFonts w:ascii="Times New Roman" w:hAnsi="Times New Roman" w:cs="Times New Roman"/>
        </w:rPr>
        <w:t xml:space="preserve"> quantum</w:t>
      </w:r>
      <w:r w:rsidRPr="00D03EB3">
        <w:rPr>
          <w:rFonts w:ascii="Times New Roman" w:hAnsi="Times New Roman" w:cs="Times New Roman"/>
        </w:rPr>
        <w:t xml:space="preserve"> fluctuation</w:t>
      </w:r>
      <w:r w:rsidR="004E0636" w:rsidRPr="00D03EB3">
        <w:rPr>
          <w:rFonts w:ascii="Times New Roman" w:hAnsi="Times New Roman" w:cs="Times New Roman"/>
        </w:rPr>
        <w:t xml:space="preserve"> in vacuum or thermodynamic fluctuation</w:t>
      </w:r>
      <w:r w:rsidRPr="00D03EB3">
        <w:rPr>
          <w:rFonts w:ascii="Times New Roman" w:hAnsi="Times New Roman" w:cs="Times New Roman"/>
        </w:rPr>
        <w:t xml:space="preserve">. </w:t>
      </w:r>
      <w:r w:rsidR="00253C2A" w:rsidRPr="00D03EB3">
        <w:rPr>
          <w:rFonts w:ascii="Times New Roman" w:hAnsi="Times New Roman" w:cs="Times New Roman"/>
        </w:rPr>
        <w:t>The f</w:t>
      </w:r>
      <w:r w:rsidRPr="00D03EB3">
        <w:rPr>
          <w:rFonts w:ascii="Times New Roman" w:hAnsi="Times New Roman" w:cs="Times New Roman"/>
        </w:rPr>
        <w:t>unctional model is a simpler version of the whole brain, which uses less atoms</w:t>
      </w:r>
      <w:r w:rsidR="00253C2A" w:rsidRPr="00D03EB3">
        <w:rPr>
          <w:rFonts w:ascii="Times New Roman" w:hAnsi="Times New Roman" w:cs="Times New Roman"/>
        </w:rPr>
        <w:t>,</w:t>
      </w:r>
      <w:r w:rsidRPr="00D03EB3">
        <w:rPr>
          <w:rFonts w:ascii="Times New Roman" w:hAnsi="Times New Roman" w:cs="Times New Roman"/>
        </w:rPr>
        <w:t xml:space="preserve"> weigh</w:t>
      </w:r>
      <w:r w:rsidR="00253C2A" w:rsidRPr="00D03EB3">
        <w:rPr>
          <w:rFonts w:ascii="Times New Roman" w:hAnsi="Times New Roman" w:cs="Times New Roman"/>
        </w:rPr>
        <w:t>s</w:t>
      </w:r>
      <w:r w:rsidRPr="00D03EB3">
        <w:rPr>
          <w:rFonts w:ascii="Times New Roman" w:hAnsi="Times New Roman" w:cs="Times New Roman"/>
        </w:rPr>
        <w:t xml:space="preserve"> less, and thus is more probable. For example, a superefficient computer which run</w:t>
      </w:r>
      <w:r w:rsidR="00EA59E1" w:rsidRPr="00D03EB3">
        <w:rPr>
          <w:rFonts w:ascii="Times New Roman" w:hAnsi="Times New Roman" w:cs="Times New Roman"/>
        </w:rPr>
        <w:t>s</w:t>
      </w:r>
      <w:r w:rsidRPr="00D03EB3">
        <w:rPr>
          <w:rFonts w:ascii="Times New Roman" w:hAnsi="Times New Roman" w:cs="Times New Roman"/>
        </w:rPr>
        <w:t xml:space="preserve"> a human upload may weigh just a few milligrams, which makes its appear</w:t>
      </w:r>
      <w:r w:rsidR="00D3556D" w:rsidRPr="00D03EB3">
        <w:rPr>
          <w:rFonts w:ascii="Times New Roman" w:hAnsi="Times New Roman" w:cs="Times New Roman"/>
        </w:rPr>
        <w:t>ance</w:t>
      </w:r>
      <w:r w:rsidRPr="00D03EB3">
        <w:rPr>
          <w:rFonts w:ascii="Times New Roman" w:hAnsi="Times New Roman" w:cs="Times New Roman"/>
        </w:rPr>
        <w:t xml:space="preserve">, via fluctuation or random matter clumping, much more probable than </w:t>
      </w:r>
      <w:r w:rsidR="00D3556D" w:rsidRPr="00D03EB3">
        <w:rPr>
          <w:rFonts w:ascii="Times New Roman" w:hAnsi="Times New Roman" w:cs="Times New Roman"/>
        </w:rPr>
        <w:t xml:space="preserve">the </w:t>
      </w:r>
      <w:r w:rsidRPr="00D03EB3">
        <w:rPr>
          <w:rFonts w:ascii="Times New Roman" w:hAnsi="Times New Roman" w:cs="Times New Roman"/>
        </w:rPr>
        <w:t>appea</w:t>
      </w:r>
      <w:r w:rsidR="00D3556D" w:rsidRPr="00D03EB3">
        <w:rPr>
          <w:rFonts w:ascii="Times New Roman" w:hAnsi="Times New Roman" w:cs="Times New Roman"/>
        </w:rPr>
        <w:t>rance</w:t>
      </w:r>
      <w:r w:rsidRPr="00D03EB3">
        <w:rPr>
          <w:rFonts w:ascii="Times New Roman" w:hAnsi="Times New Roman" w:cs="Times New Roman"/>
        </w:rPr>
        <w:t xml:space="preserve"> </w:t>
      </w:r>
      <w:r w:rsidR="003A6A99" w:rsidRPr="00D03EB3">
        <w:rPr>
          <w:rFonts w:ascii="Times New Roman" w:hAnsi="Times New Roman" w:cs="Times New Roman"/>
        </w:rPr>
        <w:t xml:space="preserve">from nowhere </w:t>
      </w:r>
      <w:r w:rsidRPr="00D03EB3">
        <w:rPr>
          <w:rFonts w:ascii="Times New Roman" w:hAnsi="Times New Roman" w:cs="Times New Roman"/>
        </w:rPr>
        <w:t>of a whole biological brain</w:t>
      </w:r>
      <w:r w:rsidR="00523B7B" w:rsidRPr="00D03EB3">
        <w:rPr>
          <w:rFonts w:ascii="Times New Roman" w:hAnsi="Times New Roman" w:cs="Times New Roman"/>
        </w:rPr>
        <w:t xml:space="preserve"> (and a body supporting it, at least temporary)</w:t>
      </w:r>
      <w:r w:rsidRPr="00D03EB3">
        <w:rPr>
          <w:rFonts w:ascii="Times New Roman" w:hAnsi="Times New Roman" w:cs="Times New Roman"/>
        </w:rPr>
        <w:t>.</w:t>
      </w:r>
    </w:p>
    <w:p w14:paraId="2EC57CFE" w14:textId="77595590" w:rsidR="00117BDA" w:rsidRPr="00D03EB3" w:rsidRDefault="00034CDF" w:rsidP="00241BC6">
      <w:pPr>
        <w:pStyle w:val="ListParagraph"/>
        <w:widowControl w:val="0"/>
        <w:numPr>
          <w:ilvl w:val="0"/>
          <w:numId w:val="9"/>
        </w:numPr>
        <w:autoSpaceDE w:val="0"/>
        <w:autoSpaceDN w:val="0"/>
        <w:adjustRightInd w:val="0"/>
        <w:spacing w:line="280" w:lineRule="atLeast"/>
        <w:rPr>
          <w:rFonts w:ascii="Times" w:hAnsi="Times" w:cs="Times"/>
        </w:rPr>
      </w:pPr>
      <w:r w:rsidRPr="00D03EB3">
        <w:rPr>
          <w:rFonts w:ascii="Times" w:hAnsi="Times" w:cs="Times"/>
          <w:i/>
        </w:rPr>
        <w:t>Biological mind appears as a quantum fluctuation</w:t>
      </w:r>
      <w:r w:rsidRPr="00D03EB3">
        <w:rPr>
          <w:rFonts w:ascii="Times" w:hAnsi="Times" w:cs="Times"/>
        </w:rPr>
        <w:t xml:space="preserve"> in </w:t>
      </w:r>
      <w:r w:rsidR="00B401D6" w:rsidRPr="00D03EB3">
        <w:rPr>
          <w:rFonts w:ascii="Times" w:hAnsi="Times" w:cs="Times"/>
        </w:rPr>
        <w:t xml:space="preserve">an </w:t>
      </w:r>
      <w:r w:rsidRPr="00D03EB3">
        <w:rPr>
          <w:rFonts w:ascii="Times" w:hAnsi="Times" w:cs="Times"/>
        </w:rPr>
        <w:t xml:space="preserve">otherwise empty universe for a very short time, </w:t>
      </w:r>
      <w:r w:rsidR="00B401D6" w:rsidRPr="00D03EB3">
        <w:rPr>
          <w:rFonts w:ascii="Times" w:hAnsi="Times" w:cs="Times"/>
        </w:rPr>
        <w:t xml:space="preserve">just long </w:t>
      </w:r>
      <w:r w:rsidRPr="00D03EB3">
        <w:rPr>
          <w:rFonts w:ascii="Times" w:hAnsi="Times" w:cs="Times"/>
        </w:rPr>
        <w:t>enough to have one thought.</w:t>
      </w:r>
    </w:p>
    <w:p w14:paraId="133B8EB6" w14:textId="1F4C3289" w:rsidR="00034CDF" w:rsidRPr="00D03EB3" w:rsidRDefault="00034CDF" w:rsidP="00241BC6">
      <w:pPr>
        <w:pStyle w:val="ListParagraph"/>
        <w:widowControl w:val="0"/>
        <w:numPr>
          <w:ilvl w:val="0"/>
          <w:numId w:val="9"/>
        </w:numPr>
        <w:autoSpaceDE w:val="0"/>
        <w:autoSpaceDN w:val="0"/>
        <w:adjustRightInd w:val="0"/>
        <w:spacing w:line="280" w:lineRule="atLeast"/>
        <w:rPr>
          <w:rFonts w:ascii="Times" w:hAnsi="Times" w:cs="Times"/>
        </w:rPr>
      </w:pPr>
      <w:r w:rsidRPr="00D03EB3">
        <w:rPr>
          <w:rFonts w:ascii="Times" w:hAnsi="Times" w:cs="Times"/>
          <w:i/>
        </w:rPr>
        <w:t>A quantum fluctuation creates a computer</w:t>
      </w:r>
      <w:r w:rsidRPr="00D03EB3">
        <w:rPr>
          <w:rFonts w:ascii="Times" w:hAnsi="Times" w:cs="Times"/>
        </w:rPr>
        <w:t xml:space="preserve"> which run</w:t>
      </w:r>
      <w:r w:rsidR="00B401D6" w:rsidRPr="00D03EB3">
        <w:rPr>
          <w:rFonts w:ascii="Times" w:hAnsi="Times" w:cs="Times"/>
        </w:rPr>
        <w:t>s</w:t>
      </w:r>
      <w:r w:rsidRPr="00D03EB3">
        <w:rPr>
          <w:rFonts w:ascii="Times" w:hAnsi="Times" w:cs="Times"/>
        </w:rPr>
        <w:t xml:space="preserve"> a model of human mind, which h</w:t>
      </w:r>
      <w:r w:rsidR="00B401D6" w:rsidRPr="00D03EB3">
        <w:rPr>
          <w:rFonts w:ascii="Times" w:hAnsi="Times" w:cs="Times"/>
        </w:rPr>
        <w:t>as</w:t>
      </w:r>
      <w:r w:rsidRPr="00D03EB3">
        <w:rPr>
          <w:rFonts w:ascii="Times" w:hAnsi="Times" w:cs="Times"/>
        </w:rPr>
        <w:t xml:space="preserve"> just one thought</w:t>
      </w:r>
      <w:r w:rsidR="00AB6FE7" w:rsidRPr="00D03EB3">
        <w:rPr>
          <w:rFonts w:ascii="Times" w:hAnsi="Times" w:cs="Times"/>
        </w:rPr>
        <w:t>.</w:t>
      </w:r>
    </w:p>
    <w:p w14:paraId="2A21364B" w14:textId="77777777" w:rsidR="00721469" w:rsidRPr="00D03EB3" w:rsidRDefault="00721469" w:rsidP="00721469">
      <w:pPr>
        <w:widowControl w:val="0"/>
        <w:autoSpaceDE w:val="0"/>
        <w:autoSpaceDN w:val="0"/>
        <w:adjustRightInd w:val="0"/>
        <w:spacing w:line="280" w:lineRule="atLeast"/>
        <w:rPr>
          <w:rFonts w:ascii="Times" w:hAnsi="Times" w:cs="Times"/>
        </w:rPr>
      </w:pPr>
    </w:p>
    <w:p w14:paraId="38353754" w14:textId="00E87B08" w:rsidR="00721469" w:rsidRPr="00D03EB3" w:rsidRDefault="000B0FA6" w:rsidP="00721469">
      <w:pPr>
        <w:pStyle w:val="Heading3"/>
      </w:pPr>
      <w:bookmarkStart w:id="15" w:name="_Toc9798044"/>
      <w:bookmarkStart w:id="16" w:name="_Toc12278212"/>
      <w:r w:rsidRPr="00D03EB3">
        <w:t>2.2.</w:t>
      </w:r>
      <w:r w:rsidR="00721469" w:rsidRPr="00D03EB3">
        <w:t>4. De Sitter vacuum nucleation</w:t>
      </w:r>
      <w:bookmarkEnd w:id="15"/>
      <w:bookmarkEnd w:id="16"/>
    </w:p>
    <w:p w14:paraId="16EF7046" w14:textId="4F551070" w:rsidR="00D85A37" w:rsidRDefault="00D85A37" w:rsidP="00E1711A">
      <w:pPr>
        <w:pStyle w:val="NormalWeb"/>
        <w:shd w:val="clear" w:color="auto" w:fill="FFFFFF"/>
        <w:spacing w:before="0" w:beforeAutospacing="0" w:after="0" w:afterAutospacing="0"/>
        <w:jc w:val="both"/>
        <w:rPr>
          <w:rFonts w:ascii="Times" w:hAnsi="Times" w:cs="Times"/>
        </w:rPr>
      </w:pPr>
      <w:r w:rsidRPr="00D03EB3">
        <w:rPr>
          <w:rFonts w:ascii="Times" w:hAnsi="Times" w:cs="Times"/>
        </w:rPr>
        <w:t xml:space="preserve">Armstrong </w:t>
      </w:r>
      <w:hyperlink r:id="rId9" w:history="1">
        <w:r w:rsidRPr="00D03EB3">
          <w:rPr>
            <w:rStyle w:val="Hyperlink"/>
            <w:rFonts w:ascii="Times" w:hAnsi="Times" w:cs="Times"/>
          </w:rPr>
          <w:t>wrote</w:t>
        </w:r>
      </w:hyperlink>
      <w:r w:rsidRPr="00D03EB3">
        <w:rPr>
          <w:rFonts w:ascii="Times" w:hAnsi="Times" w:cs="Times"/>
        </w:rPr>
        <w:t xml:space="preserve">: </w:t>
      </w:r>
    </w:p>
    <w:p w14:paraId="210B6EEB" w14:textId="77777777" w:rsidR="00D03EB3" w:rsidRPr="00D03EB3" w:rsidRDefault="00D03EB3" w:rsidP="00E1711A">
      <w:pPr>
        <w:pStyle w:val="NormalWeb"/>
        <w:shd w:val="clear" w:color="auto" w:fill="FFFFFF"/>
        <w:spacing w:before="0" w:beforeAutospacing="0" w:after="0" w:afterAutospacing="0"/>
        <w:jc w:val="both"/>
        <w:rPr>
          <w:rFonts w:ascii="Times" w:hAnsi="Times" w:cs="Times"/>
        </w:rPr>
      </w:pPr>
    </w:p>
    <w:p w14:paraId="7ACEE325" w14:textId="3D490C58" w:rsidR="00D85A37" w:rsidRPr="00D03EB3" w:rsidRDefault="00D85A37" w:rsidP="00D85A37">
      <w:pPr>
        <w:pStyle w:val="NormalWeb"/>
        <w:shd w:val="clear" w:color="auto" w:fill="FFFFFF"/>
        <w:spacing w:before="0" w:beforeAutospacing="0" w:after="0" w:afterAutospacing="0"/>
        <w:ind w:left="709" w:firstLine="720"/>
        <w:jc w:val="both"/>
        <w:rPr>
          <w:rFonts w:ascii="Times" w:hAnsi="Times" w:cs="Times"/>
          <w:sz w:val="20"/>
          <w:szCs w:val="20"/>
        </w:rPr>
      </w:pPr>
      <w:r w:rsidRPr="00D03EB3">
        <w:rPr>
          <w:rFonts w:ascii="Times" w:hAnsi="Times" w:cs="Times"/>
          <w:sz w:val="20"/>
          <w:szCs w:val="20"/>
        </w:rPr>
        <w:t>If we understand </w:t>
      </w:r>
      <w:hyperlink r:id="rId10" w:history="1">
        <w:r w:rsidRPr="00D03EB3">
          <w:rPr>
            <w:rFonts w:ascii="Times" w:hAnsi="Times" w:cs="Times"/>
            <w:sz w:val="20"/>
            <w:szCs w:val="20"/>
          </w:rPr>
          <w:t>dark energy</w:t>
        </w:r>
      </w:hyperlink>
      <w:r w:rsidRPr="00D03EB3">
        <w:rPr>
          <w:rFonts w:ascii="Times" w:hAnsi="Times" w:cs="Times"/>
          <w:sz w:val="20"/>
          <w:szCs w:val="20"/>
        </w:rPr>
        <w:t> correctly, it [dark energy] will transform our universe into a </w:t>
      </w:r>
      <w:hyperlink r:id="rId11" w:history="1">
        <w:r w:rsidRPr="00D03EB3">
          <w:rPr>
            <w:rFonts w:ascii="Times" w:hAnsi="Times" w:cs="Times"/>
            <w:sz w:val="20"/>
            <w:szCs w:val="20"/>
          </w:rPr>
          <w:t>de Sitter</w:t>
        </w:r>
      </w:hyperlink>
      <w:r w:rsidR="00710296" w:rsidRPr="00D03EB3">
        <w:rPr>
          <w:rFonts w:ascii="Times" w:hAnsi="Times" w:cs="Times"/>
          <w:sz w:val="20"/>
          <w:szCs w:val="20"/>
        </w:rPr>
        <w:t xml:space="preserve"> </w:t>
      </w:r>
      <w:r w:rsidRPr="00D03EB3">
        <w:rPr>
          <w:rFonts w:ascii="Times" w:hAnsi="Times" w:cs="Times"/>
          <w:sz w:val="20"/>
          <w:szCs w:val="20"/>
        </w:rPr>
        <w:t>universe. In such a universe, the continuing expansion of the universe acts like the event horizon of a black hole, and sometimes, spontaneous objects will be created, similarly to </w:t>
      </w:r>
      <w:hyperlink r:id="rId12" w:history="1">
        <w:r w:rsidRPr="00D03EB3">
          <w:rPr>
            <w:rFonts w:ascii="Times" w:hAnsi="Times" w:cs="Times"/>
            <w:sz w:val="20"/>
            <w:szCs w:val="20"/>
          </w:rPr>
          <w:t>Hawking radiation</w:t>
        </w:r>
      </w:hyperlink>
      <w:r w:rsidRPr="00D03EB3">
        <w:rPr>
          <w:rFonts w:ascii="Times" w:hAnsi="Times" w:cs="Times"/>
          <w:sz w:val="20"/>
          <w:szCs w:val="20"/>
        </w:rPr>
        <w:t>. Thus a de Sitter space can nucleate: spontaneously create objects. The probability of a given object of mass M=1kg being produced is </w:t>
      </w:r>
      <w:hyperlink r:id="rId13" w:history="1">
        <w:r w:rsidRPr="00D03EB3">
          <w:rPr>
            <w:rFonts w:ascii="Times" w:hAnsi="Times" w:cs="Times"/>
            <w:sz w:val="20"/>
            <w:szCs w:val="20"/>
          </w:rPr>
          <w:t>given as</w:t>
        </w:r>
      </w:hyperlink>
      <w:r w:rsidRPr="00D03EB3">
        <w:rPr>
          <w:rFonts w:ascii="Times" w:hAnsi="Times" w:cs="Times"/>
          <w:sz w:val="20"/>
          <w:szCs w:val="20"/>
        </w:rPr>
        <w:t xml:space="preserve"> </w:t>
      </w:r>
      <w:proofErr w:type="spellStart"/>
      <w:r w:rsidRPr="00D03EB3">
        <w:rPr>
          <w:rFonts w:ascii="Times" w:hAnsi="Times" w:cs="Times"/>
          <w:sz w:val="20"/>
          <w:szCs w:val="20"/>
        </w:rPr>
        <w:t>exp</w:t>
      </w:r>
      <w:proofErr w:type="spellEnd"/>
      <w:r w:rsidRPr="00D03EB3">
        <w:rPr>
          <w:rFonts w:ascii="Times" w:hAnsi="Times" w:cs="Times"/>
          <w:sz w:val="20"/>
          <w:szCs w:val="20"/>
        </w:rPr>
        <w:t xml:space="preserve">[−M×1069]. This number is much, much, much, much, ...., much, much, much, much smaller than the quantum fluctuation probability. But notice something interesting about it: it has no </w:t>
      </w:r>
      <w:r w:rsidRPr="00D03EB3">
        <w:rPr>
          <w:rFonts w:ascii="Times" w:hAnsi="Times" w:cs="Times"/>
          <w:sz w:val="20"/>
          <w:szCs w:val="20"/>
        </w:rPr>
        <w:lastRenderedPageBreak/>
        <w:t>time component. Indeed, the objects produced by nucleation are actual objects: they endure. Think a </w:t>
      </w:r>
      <w:hyperlink r:id="rId14" w:history="1">
        <w:r w:rsidRPr="00D03EB3">
          <w:rPr>
            <w:rFonts w:ascii="Times" w:hAnsi="Times" w:cs="Times"/>
            <w:sz w:val="20"/>
            <w:szCs w:val="20"/>
          </w:rPr>
          <w:t>brain in a sealed jar</w:t>
        </w:r>
      </w:hyperlink>
      <w:r w:rsidRPr="00D03EB3">
        <w:rPr>
          <w:rFonts w:ascii="Times" w:hAnsi="Times" w:cs="Times"/>
          <w:sz w:val="20"/>
          <w:szCs w:val="20"/>
        </w:rPr>
        <w:t>, floating through space.</w:t>
      </w:r>
    </w:p>
    <w:p w14:paraId="366B619D" w14:textId="77777777" w:rsidR="007A72F0" w:rsidRPr="00D03EB3" w:rsidRDefault="007A72F0" w:rsidP="00D85A37">
      <w:pPr>
        <w:pStyle w:val="NormalWeb"/>
        <w:shd w:val="clear" w:color="auto" w:fill="FFFFFF"/>
        <w:spacing w:before="0" w:beforeAutospacing="0" w:after="0" w:afterAutospacing="0"/>
        <w:ind w:left="709" w:firstLine="720"/>
        <w:jc w:val="both"/>
        <w:rPr>
          <w:rFonts w:ascii="Times" w:hAnsi="Times" w:cs="Times"/>
          <w:sz w:val="20"/>
          <w:szCs w:val="20"/>
        </w:rPr>
      </w:pPr>
    </w:p>
    <w:p w14:paraId="76F74FD4" w14:textId="008FAA8A" w:rsidR="00721469" w:rsidRPr="00D03EB3" w:rsidRDefault="00D85A37" w:rsidP="00A26FD3">
      <w:pPr>
        <w:jc w:val="both"/>
      </w:pPr>
      <w:r w:rsidRPr="00D03EB3">
        <w:t>Based on this</w:t>
      </w:r>
      <w:r w:rsidR="0005338C" w:rsidRPr="00D03EB3">
        <w:t>,</w:t>
      </w:r>
      <w:r w:rsidRPr="00D03EB3">
        <w:t xml:space="preserve"> he suggested that sealed brains</w:t>
      </w:r>
      <w:r w:rsidR="000D7238" w:rsidRPr="00D03EB3">
        <w:t>’</w:t>
      </w:r>
      <w:r w:rsidRPr="00D03EB3">
        <w:t xml:space="preserve"> OMs will dominate over quantum fluctuation OMs, as</w:t>
      </w:r>
      <w:r w:rsidR="007A72F0" w:rsidRPr="00D03EB3">
        <w:t>,</w:t>
      </w:r>
      <w:r w:rsidRPr="00D03EB3">
        <w:t xml:space="preserve"> being less probable, they could create </w:t>
      </w:r>
      <w:r w:rsidR="007A72F0" w:rsidRPr="00D03EB3">
        <w:t xml:space="preserve">many </w:t>
      </w:r>
      <w:r w:rsidRPr="00D03EB3">
        <w:t>more OM</w:t>
      </w:r>
      <w:r w:rsidR="007A72F0" w:rsidRPr="00D03EB3">
        <w:t>s</w:t>
      </w:r>
      <w:r w:rsidRPr="00D03EB3">
        <w:t>, compensat</w:t>
      </w:r>
      <w:r w:rsidR="007A72F0" w:rsidRPr="00D03EB3">
        <w:t xml:space="preserve">ing for their lower </w:t>
      </w:r>
      <w:r w:rsidRPr="00D03EB3">
        <w:t xml:space="preserve">probability. </w:t>
      </w:r>
      <w:r w:rsidR="007F6B64" w:rsidRPr="00D03EB3">
        <w:t xml:space="preserve">Such </w:t>
      </w:r>
      <w:r w:rsidR="00C94D73" w:rsidRPr="00D03EB3">
        <w:t xml:space="preserve">a </w:t>
      </w:r>
      <w:r w:rsidR="007F6B64" w:rsidRPr="00D03EB3">
        <w:t xml:space="preserve">nucleated brain </w:t>
      </w:r>
      <w:r w:rsidR="00C94D73" w:rsidRPr="00D03EB3">
        <w:t xml:space="preserve">could also be </w:t>
      </w:r>
      <w:r w:rsidR="007F6B64" w:rsidRPr="00D03EB3">
        <w:t xml:space="preserve">called </w:t>
      </w:r>
      <w:r w:rsidR="00C94D73" w:rsidRPr="00D03EB3">
        <w:t xml:space="preserve">a </w:t>
      </w:r>
      <w:r w:rsidR="007F6B64" w:rsidRPr="00D03EB3">
        <w:t>“Boltzmann astronaut” (BA), and Armstrong assumes that some such BA</w:t>
      </w:r>
      <w:r w:rsidR="00C94D73" w:rsidRPr="00D03EB3">
        <w:t>s</w:t>
      </w:r>
      <w:r w:rsidR="007F6B64" w:rsidRPr="00D03EB3">
        <w:t xml:space="preserve"> could be equipped with a very effective source of energy, maybe even antimatter, which would allow it to work for a very long time.</w:t>
      </w:r>
    </w:p>
    <w:p w14:paraId="03F7D668" w14:textId="77777777" w:rsidR="00AA1548" w:rsidRPr="00D03EB3" w:rsidRDefault="00AA1548" w:rsidP="00E1711A">
      <w:pPr>
        <w:jc w:val="both"/>
      </w:pPr>
    </w:p>
    <w:p w14:paraId="6B77D2A6" w14:textId="70E3ED63" w:rsidR="00D0209A" w:rsidRPr="00D03EB3" w:rsidRDefault="00D0209A" w:rsidP="00E1711A">
      <w:pPr>
        <w:jc w:val="both"/>
      </w:pPr>
      <w:r w:rsidRPr="00D03EB3">
        <w:t xml:space="preserve">However, Donald Hobson replied that </w:t>
      </w:r>
      <w:r w:rsidR="0002206E" w:rsidRPr="00D03EB3">
        <w:t>2</w:t>
      </w:r>
      <w:r w:rsidR="00B65428" w:rsidRPr="00D03EB3">
        <w:t xml:space="preserve"> </w:t>
      </w:r>
      <w:r w:rsidR="0002206E" w:rsidRPr="00D03EB3">
        <w:t xml:space="preserve">kg BB nucleation is </w:t>
      </w:r>
      <w:proofErr w:type="spellStart"/>
      <w:proofErr w:type="gramStart"/>
      <w:r w:rsidR="0002206E" w:rsidRPr="00D03EB3">
        <w:t>exp</w:t>
      </w:r>
      <w:proofErr w:type="spellEnd"/>
      <w:r w:rsidR="0002206E" w:rsidRPr="00D03EB3">
        <w:t>[</w:t>
      </w:r>
      <w:proofErr w:type="gramEnd"/>
      <w:r w:rsidR="0002206E" w:rsidRPr="00D03EB3">
        <w:t>−10</w:t>
      </w:r>
      <w:r w:rsidR="0002206E" w:rsidRPr="00D03EB3">
        <w:rPr>
          <w:vertAlign w:val="superscript"/>
        </w:rPr>
        <w:t>69</w:t>
      </w:r>
      <w:r w:rsidR="0002206E" w:rsidRPr="00D03EB3">
        <w:t>] less likely than 1</w:t>
      </w:r>
      <w:r w:rsidR="00B65428" w:rsidRPr="00D03EB3">
        <w:t xml:space="preserve"> </w:t>
      </w:r>
      <w:r w:rsidR="0002206E" w:rsidRPr="00D03EB3">
        <w:t xml:space="preserve">kg BB nucleation, and assuming that the additional 1 kg </w:t>
      </w:r>
      <w:r w:rsidR="00B65428" w:rsidRPr="00D03EB3">
        <w:t xml:space="preserve">is </w:t>
      </w:r>
      <w:r w:rsidR="0002206E" w:rsidRPr="00D03EB3">
        <w:t xml:space="preserve">energy support, it should be able to provide energy for </w:t>
      </w:r>
      <w:proofErr w:type="spellStart"/>
      <w:r w:rsidR="0002206E" w:rsidRPr="00D03EB3">
        <w:t>exp</w:t>
      </w:r>
      <w:proofErr w:type="spellEnd"/>
      <w:r w:rsidR="0002206E" w:rsidRPr="00D03EB3">
        <w:t>[−10</w:t>
      </w:r>
      <w:r w:rsidR="0002206E" w:rsidRPr="00D03EB3">
        <w:rPr>
          <w:vertAlign w:val="superscript"/>
        </w:rPr>
        <w:t>69</w:t>
      </w:r>
      <w:r w:rsidR="0002206E" w:rsidRPr="00D03EB3">
        <w:t xml:space="preserve">] seconds, which seems impossible, as it is </w:t>
      </w:r>
      <w:r w:rsidR="00B65428" w:rsidRPr="00D03EB3">
        <w:t xml:space="preserve">an </w:t>
      </w:r>
      <w:r w:rsidR="0002206E" w:rsidRPr="00D03EB3">
        <w:t>extremely long time.</w:t>
      </w:r>
      <w:r w:rsidR="00D6695E" w:rsidRPr="00D03EB3">
        <w:t xml:space="preserve"> A possible replace</w:t>
      </w:r>
      <w:r w:rsidR="00B65428" w:rsidRPr="00D03EB3">
        <w:t>ment</w:t>
      </w:r>
      <w:r w:rsidR="00D6695E" w:rsidRPr="00D03EB3">
        <w:t xml:space="preserve"> of a biological mind on a small computer brain model doesn’t change this </w:t>
      </w:r>
      <w:r w:rsidR="00824C1C" w:rsidRPr="00D03EB3">
        <w:t>calculation</w:t>
      </w:r>
      <w:r w:rsidR="00D6695E" w:rsidRPr="00D03EB3">
        <w:t xml:space="preserve">, as again computers without </w:t>
      </w:r>
      <w:r w:rsidR="00B65428" w:rsidRPr="00D03EB3">
        <w:t xml:space="preserve">an </w:t>
      </w:r>
      <w:r w:rsidR="00D6695E" w:rsidRPr="00D03EB3">
        <w:t xml:space="preserve">energy source </w:t>
      </w:r>
      <w:r w:rsidR="00B65428" w:rsidRPr="00D03EB3">
        <w:t xml:space="preserve">are </w:t>
      </w:r>
      <w:r w:rsidR="00213419" w:rsidRPr="00D03EB3">
        <w:t xml:space="preserve">much </w:t>
      </w:r>
      <w:r w:rsidR="00AE3B11" w:rsidRPr="00D03EB3">
        <w:t>more</w:t>
      </w:r>
      <w:r w:rsidR="00D6695E" w:rsidRPr="00D03EB3">
        <w:t xml:space="preserve"> likely. </w:t>
      </w:r>
    </w:p>
    <w:p w14:paraId="04254ACA" w14:textId="77777777" w:rsidR="00923BEF" w:rsidRPr="00D03EB3" w:rsidRDefault="00923BEF" w:rsidP="00E1711A">
      <w:pPr>
        <w:jc w:val="both"/>
      </w:pPr>
    </w:p>
    <w:p w14:paraId="25B2CEDF" w14:textId="328AA3DE" w:rsidR="00923BEF" w:rsidRPr="00D03EB3" w:rsidRDefault="00923BEF" w:rsidP="00E1711A">
      <w:pPr>
        <w:jc w:val="both"/>
      </w:pPr>
      <w:r w:rsidRPr="00D03EB3">
        <w:t>Linde et al</w:t>
      </w:r>
      <w:r w:rsidR="00607A47" w:rsidRPr="00D03EB3">
        <w:t xml:space="preserve"> </w:t>
      </w:r>
      <w:r w:rsidR="00607A47" w:rsidRPr="00D03EB3">
        <w:fldChar w:fldCharType="begin"/>
      </w:r>
      <w:r w:rsidR="00607A47" w:rsidRPr="00D03EB3">
        <w:instrText xml:space="preserve"> ADDIN ZOTERO_ITEM CSL_CITATION {"citationID":"luhA7kNX","properties":{"formattedCitation":"(De Simone et al., 2010)","plainCitation":"(De Simone et al., 2010)","noteIndex":0},"citationItems":[{"id":9769,"uris":["http://zotero.org/users/3736454/items/CU4BDQW7"],"uri":["http://zotero.org/users/3736454/items/CU4BDQW7"],"itemData":{"id":9769,"type":"article-journal","title":"Boltzmann brains and the scale-factor cutoff measure of the multiverse","container-title":"Physical Review D","page":"063520","volume":"82","issue":"6","source":"Google Scholar","author":[{"family":"De Simone","given":"Andrea"},{"family":"Guth","given":"Alan H."},{"family":"Linde","given":"Andrei"},{"family":"Noorbala","given":"Mahdiyar"},{"family":"Salem","given":"Michael P."},{"family":"Vilenkin","given":"Alexander"}],"issued":{"date-parts":[["2010"]]}}}],"schema":"https://github.com/citation-style-language/schema/raw/master/csl-citation.json"} </w:instrText>
      </w:r>
      <w:r w:rsidR="00607A47" w:rsidRPr="00D03EB3">
        <w:fldChar w:fldCharType="separate"/>
      </w:r>
      <w:r w:rsidR="00607A47" w:rsidRPr="00D03EB3">
        <w:rPr>
          <w:noProof/>
        </w:rPr>
        <w:t>(De Simone et al., 2010)</w:t>
      </w:r>
      <w:r w:rsidR="00607A47" w:rsidRPr="00D03EB3">
        <w:fldChar w:fldCharType="end"/>
      </w:r>
      <w:r w:rsidRPr="00D03EB3">
        <w:t xml:space="preserve"> suggested several types of BBs which could nuclea</w:t>
      </w:r>
      <w:r w:rsidR="00607A47" w:rsidRPr="00D03EB3">
        <w:t xml:space="preserve">te, ordered from less probable to the most ubiquitous: </w:t>
      </w:r>
    </w:p>
    <w:p w14:paraId="4373EEE3" w14:textId="77777777" w:rsidR="00607A47" w:rsidRPr="00D03EB3" w:rsidRDefault="00607A47" w:rsidP="00E1711A">
      <w:pPr>
        <w:jc w:val="both"/>
      </w:pPr>
    </w:p>
    <w:p w14:paraId="0FEE7914" w14:textId="0D373521" w:rsidR="00607A47" w:rsidRPr="00D03EB3" w:rsidRDefault="00607A47" w:rsidP="00607A47">
      <w:pPr>
        <w:pStyle w:val="ListParagraph"/>
        <w:numPr>
          <w:ilvl w:val="0"/>
          <w:numId w:val="10"/>
        </w:numPr>
        <w:jc w:val="both"/>
        <w:rPr>
          <w:rFonts w:ascii="Times New Roman" w:hAnsi="Times New Roman" w:cs="Times New Roman"/>
        </w:rPr>
      </w:pPr>
      <w:r w:rsidRPr="00D03EB3">
        <w:rPr>
          <w:rFonts w:ascii="Times New Roman" w:hAnsi="Times New Roman" w:cs="Times New Roman"/>
        </w:rPr>
        <w:t>Solar system size BBs,</w:t>
      </w:r>
    </w:p>
    <w:p w14:paraId="7D3AB61C" w14:textId="5A39DF7F" w:rsidR="00607A47" w:rsidRPr="00D03EB3" w:rsidRDefault="00607A47" w:rsidP="00607A47">
      <w:pPr>
        <w:pStyle w:val="ListParagraph"/>
        <w:numPr>
          <w:ilvl w:val="0"/>
          <w:numId w:val="10"/>
        </w:numPr>
        <w:jc w:val="both"/>
        <w:rPr>
          <w:rFonts w:ascii="Times New Roman" w:hAnsi="Times New Roman" w:cs="Times New Roman"/>
        </w:rPr>
      </w:pPr>
      <w:r w:rsidRPr="00D03EB3">
        <w:rPr>
          <w:rFonts w:ascii="Times New Roman" w:hAnsi="Times New Roman" w:cs="Times New Roman"/>
        </w:rPr>
        <w:t>Biological brain BB,</w:t>
      </w:r>
    </w:p>
    <w:p w14:paraId="794002F2" w14:textId="19FDDCF3" w:rsidR="00607A47" w:rsidRPr="00D03EB3" w:rsidRDefault="00607A47" w:rsidP="00607A47">
      <w:pPr>
        <w:pStyle w:val="ListParagraph"/>
        <w:numPr>
          <w:ilvl w:val="0"/>
          <w:numId w:val="10"/>
        </w:numPr>
        <w:jc w:val="both"/>
        <w:rPr>
          <w:rFonts w:ascii="Times New Roman" w:hAnsi="Times New Roman" w:cs="Times New Roman"/>
        </w:rPr>
      </w:pPr>
      <w:r w:rsidRPr="00D03EB3">
        <w:rPr>
          <w:rFonts w:ascii="Times New Roman" w:hAnsi="Times New Roman" w:cs="Times New Roman"/>
        </w:rPr>
        <w:t>BB, powered by computations on the border of small black hole,</w:t>
      </w:r>
    </w:p>
    <w:p w14:paraId="78AB712D" w14:textId="196C9D13" w:rsidR="00607A47" w:rsidRPr="00D03EB3" w:rsidRDefault="00607A47" w:rsidP="00607A47">
      <w:pPr>
        <w:pStyle w:val="ListParagraph"/>
        <w:numPr>
          <w:ilvl w:val="0"/>
          <w:numId w:val="10"/>
        </w:numPr>
        <w:jc w:val="both"/>
        <w:rPr>
          <w:rFonts w:ascii="Times New Roman" w:hAnsi="Times New Roman" w:cs="Times New Roman"/>
        </w:rPr>
      </w:pPr>
      <w:r w:rsidRPr="00D03EB3">
        <w:rPr>
          <w:rFonts w:ascii="Times New Roman" w:hAnsi="Times New Roman" w:cs="Times New Roman"/>
        </w:rPr>
        <w:t xml:space="preserve">Diffuse gas BBs, where smallest amount of particle on lowest possible temperature is mimicking causal structure of the process inside an observer mind. </w:t>
      </w:r>
    </w:p>
    <w:p w14:paraId="27BDE8C3" w14:textId="77777777" w:rsidR="00607A47" w:rsidRPr="00D03EB3" w:rsidRDefault="00607A47" w:rsidP="00E1711A">
      <w:pPr>
        <w:jc w:val="both"/>
      </w:pPr>
    </w:p>
    <w:p w14:paraId="5C076289" w14:textId="77777777" w:rsidR="00241BC6" w:rsidRPr="00D03EB3" w:rsidRDefault="00241BC6" w:rsidP="00241BC6">
      <w:pPr>
        <w:widowControl w:val="0"/>
        <w:autoSpaceDE w:val="0"/>
        <w:autoSpaceDN w:val="0"/>
        <w:adjustRightInd w:val="0"/>
        <w:spacing w:line="280" w:lineRule="atLeast"/>
        <w:rPr>
          <w:rFonts w:ascii="Times" w:hAnsi="Times" w:cs="Times"/>
        </w:rPr>
      </w:pPr>
    </w:p>
    <w:p w14:paraId="60D68A81" w14:textId="71C49B73" w:rsidR="00241BC6" w:rsidRPr="00D03EB3" w:rsidRDefault="000B0FA6" w:rsidP="00AB6FE7">
      <w:pPr>
        <w:pStyle w:val="Heading3"/>
      </w:pPr>
      <w:bookmarkStart w:id="17" w:name="_Toc9798045"/>
      <w:bookmarkStart w:id="18" w:name="_Toc12278213"/>
      <w:r w:rsidRPr="00D03EB3">
        <w:t>2.2.</w:t>
      </w:r>
      <w:r w:rsidR="00721469" w:rsidRPr="00D03EB3">
        <w:t>5</w:t>
      </w:r>
      <w:r w:rsidR="00AB6FE7" w:rsidRPr="00D03EB3">
        <w:t>. Qualia BBs</w:t>
      </w:r>
      <w:bookmarkEnd w:id="17"/>
      <w:bookmarkEnd w:id="18"/>
    </w:p>
    <w:p w14:paraId="77F98B89" w14:textId="69B4D7C1" w:rsidR="00AB6FE7" w:rsidRPr="00D03EB3" w:rsidRDefault="00AB6FE7" w:rsidP="00AB6FE7">
      <w:pPr>
        <w:widowControl w:val="0"/>
        <w:autoSpaceDE w:val="0"/>
        <w:autoSpaceDN w:val="0"/>
        <w:adjustRightInd w:val="0"/>
        <w:spacing w:line="280" w:lineRule="atLeast"/>
        <w:jc w:val="both"/>
        <w:rPr>
          <w:rFonts w:ascii="Times" w:hAnsi="Times" w:cs="Times"/>
        </w:rPr>
      </w:pPr>
      <w:r w:rsidRPr="00D03EB3">
        <w:rPr>
          <w:rFonts w:ascii="Times" w:hAnsi="Times" w:cs="Times"/>
        </w:rPr>
        <w:t xml:space="preserve">Let's assume that qualia actually exist as </w:t>
      </w:r>
      <w:r w:rsidR="002C4E48" w:rsidRPr="00D03EB3">
        <w:rPr>
          <w:rFonts w:ascii="Times" w:hAnsi="Times" w:cs="Times"/>
        </w:rPr>
        <w:t>part of consciousness, and more</w:t>
      </w:r>
      <w:r w:rsidRPr="00D03EB3">
        <w:rPr>
          <w:rFonts w:ascii="Times" w:hAnsi="Times" w:cs="Times"/>
        </w:rPr>
        <w:t>over</w:t>
      </w:r>
      <w:r w:rsidR="00144F70" w:rsidRPr="00D03EB3">
        <w:rPr>
          <w:rFonts w:ascii="Times" w:hAnsi="Times" w:cs="Times"/>
        </w:rPr>
        <w:t>,</w:t>
      </w:r>
      <w:r w:rsidRPr="00D03EB3">
        <w:rPr>
          <w:rFonts w:ascii="Times" w:hAnsi="Times" w:cs="Times"/>
        </w:rPr>
        <w:t xml:space="preserve"> they have independent oncological status, so they can't</w:t>
      </w:r>
      <w:r w:rsidR="00F4668C" w:rsidRPr="00D03EB3">
        <w:rPr>
          <w:rFonts w:ascii="Times" w:hAnsi="Times" w:cs="Times"/>
        </w:rPr>
        <w:t xml:space="preserve"> be derived from physics</w:t>
      </w:r>
      <w:r w:rsidRPr="00D03EB3">
        <w:rPr>
          <w:rFonts w:ascii="Times" w:hAnsi="Times" w:cs="Times"/>
        </w:rPr>
        <w:t xml:space="preserve">. </w:t>
      </w:r>
      <w:r w:rsidR="00144F70" w:rsidRPr="00D03EB3">
        <w:rPr>
          <w:rFonts w:ascii="Times" w:hAnsi="Times" w:cs="Times"/>
        </w:rPr>
        <w:t xml:space="preserve">In other words, assume </w:t>
      </w:r>
      <w:r w:rsidRPr="00D03EB3">
        <w:rPr>
          <w:rFonts w:ascii="Times" w:hAnsi="Times" w:cs="Times"/>
        </w:rPr>
        <w:t xml:space="preserve">that qualia are new type of mathematical objects, </w:t>
      </w:r>
      <w:r w:rsidR="00144F70" w:rsidRPr="00D03EB3">
        <w:rPr>
          <w:rFonts w:ascii="Times" w:hAnsi="Times" w:cs="Times"/>
        </w:rPr>
        <w:t xml:space="preserve">and </w:t>
      </w:r>
      <w:r w:rsidRPr="00D03EB3">
        <w:rPr>
          <w:rFonts w:ascii="Times" w:hAnsi="Times" w:cs="Times"/>
        </w:rPr>
        <w:t xml:space="preserve">each </w:t>
      </w:r>
      <w:r w:rsidR="00144F70" w:rsidRPr="00D03EB3">
        <w:rPr>
          <w:rFonts w:ascii="Times" w:hAnsi="Times" w:cs="Times"/>
        </w:rPr>
        <w:t>quale</w:t>
      </w:r>
      <w:r w:rsidRPr="00D03EB3">
        <w:rPr>
          <w:rFonts w:ascii="Times" w:hAnsi="Times" w:cs="Times"/>
        </w:rPr>
        <w:t xml:space="preserve"> is an axiom. Thus, </w:t>
      </w:r>
      <w:r w:rsidR="00A41E5A" w:rsidRPr="00D03EB3">
        <w:rPr>
          <w:rFonts w:ascii="Times" w:hAnsi="Times" w:cs="Times"/>
        </w:rPr>
        <w:t xml:space="preserve">they </w:t>
      </w:r>
      <w:r w:rsidRPr="00D03EB3">
        <w:rPr>
          <w:rFonts w:ascii="Times" w:hAnsi="Times" w:cs="Times"/>
        </w:rPr>
        <w:t>should not be derived from anything else</w:t>
      </w:r>
      <w:r w:rsidR="00A41E5A" w:rsidRPr="00D03EB3">
        <w:rPr>
          <w:rFonts w:ascii="Times" w:hAnsi="Times" w:cs="Times"/>
        </w:rPr>
        <w:t xml:space="preserve">, but instead </w:t>
      </w:r>
      <w:r w:rsidRPr="00D03EB3">
        <w:rPr>
          <w:rFonts w:ascii="Times" w:hAnsi="Times" w:cs="Times"/>
        </w:rPr>
        <w:t xml:space="preserve">are self-born. For example, anything which creates qualia of red should have something red in itself. </w:t>
      </w:r>
      <w:r w:rsidR="00466CB5" w:rsidRPr="00D03EB3">
        <w:rPr>
          <w:rFonts w:ascii="Times" w:hAnsi="Times" w:cs="Times"/>
        </w:rPr>
        <w:t>Thus, red</w:t>
      </w:r>
      <w:r w:rsidR="003C4549" w:rsidRPr="00D03EB3">
        <w:rPr>
          <w:rFonts w:ascii="Times" w:hAnsi="Times" w:cs="Times"/>
        </w:rPr>
        <w:t xml:space="preserve"> </w:t>
      </w:r>
      <w:r w:rsidR="00466CB5" w:rsidRPr="00D03EB3">
        <w:rPr>
          <w:rFonts w:ascii="Times" w:hAnsi="Times" w:cs="Times"/>
        </w:rPr>
        <w:t>doesn’t</w:t>
      </w:r>
      <w:r w:rsidR="00687978" w:rsidRPr="00D03EB3">
        <w:rPr>
          <w:rFonts w:ascii="Times" w:hAnsi="Times" w:cs="Times"/>
        </w:rPr>
        <w:t xml:space="preserve"> depend</w:t>
      </w:r>
      <w:r w:rsidR="00466CB5" w:rsidRPr="00D03EB3">
        <w:rPr>
          <w:rFonts w:ascii="Times" w:hAnsi="Times" w:cs="Times"/>
        </w:rPr>
        <w:t xml:space="preserve"> on anything except red.</w:t>
      </w:r>
    </w:p>
    <w:p w14:paraId="21A78B8D" w14:textId="77777777" w:rsidR="00AB6FE7" w:rsidRPr="00D03EB3" w:rsidRDefault="00AB6FE7" w:rsidP="00241BC6">
      <w:pPr>
        <w:widowControl w:val="0"/>
        <w:autoSpaceDE w:val="0"/>
        <w:autoSpaceDN w:val="0"/>
        <w:adjustRightInd w:val="0"/>
        <w:spacing w:line="280" w:lineRule="atLeast"/>
        <w:rPr>
          <w:rFonts w:ascii="Times" w:hAnsi="Times" w:cs="Times"/>
        </w:rPr>
      </w:pPr>
    </w:p>
    <w:p w14:paraId="15811E6A" w14:textId="1AE6618D" w:rsidR="00AB6FE7" w:rsidRPr="00D03EB3" w:rsidRDefault="00466CB5" w:rsidP="00AB6FE7">
      <w:pPr>
        <w:pStyle w:val="ListParagraph"/>
        <w:widowControl w:val="0"/>
        <w:numPr>
          <w:ilvl w:val="0"/>
          <w:numId w:val="5"/>
        </w:numPr>
        <w:autoSpaceDE w:val="0"/>
        <w:autoSpaceDN w:val="0"/>
        <w:adjustRightInd w:val="0"/>
        <w:spacing w:line="280" w:lineRule="atLeast"/>
        <w:rPr>
          <w:rFonts w:ascii="Times" w:hAnsi="Times" w:cs="Times"/>
        </w:rPr>
      </w:pPr>
      <w:r w:rsidRPr="00D03EB3">
        <w:rPr>
          <w:rFonts w:ascii="Times" w:hAnsi="Times" w:cs="Times"/>
          <w:i/>
        </w:rPr>
        <w:t>Combinations of qualia</w:t>
      </w:r>
      <w:r w:rsidRPr="00D03EB3">
        <w:rPr>
          <w:rFonts w:ascii="Times" w:hAnsi="Times" w:cs="Times"/>
        </w:rPr>
        <w:t xml:space="preserve">. </w:t>
      </w:r>
      <w:r w:rsidR="00AB6FE7" w:rsidRPr="00D03EB3">
        <w:rPr>
          <w:rFonts w:ascii="Times" w:hAnsi="Times" w:cs="Times"/>
        </w:rPr>
        <w:t>BB as a random combination of qualia</w:t>
      </w:r>
      <w:r w:rsidR="009C3E92" w:rsidRPr="00D03EB3">
        <w:rPr>
          <w:rFonts w:ascii="Times" w:hAnsi="Times" w:cs="Times"/>
        </w:rPr>
        <w:t>.</w:t>
      </w:r>
    </w:p>
    <w:p w14:paraId="6F831F86" w14:textId="1B4A74AA" w:rsidR="00AB6FE7" w:rsidRPr="00D03EB3" w:rsidRDefault="00AB6FE7" w:rsidP="00AB6FE7">
      <w:pPr>
        <w:pStyle w:val="ListParagraph"/>
        <w:widowControl w:val="0"/>
        <w:numPr>
          <w:ilvl w:val="0"/>
          <w:numId w:val="5"/>
        </w:numPr>
        <w:autoSpaceDE w:val="0"/>
        <w:autoSpaceDN w:val="0"/>
        <w:adjustRightInd w:val="0"/>
        <w:spacing w:line="280" w:lineRule="atLeast"/>
        <w:rPr>
          <w:rFonts w:ascii="Times" w:hAnsi="Times" w:cs="Times"/>
        </w:rPr>
      </w:pPr>
      <w:r w:rsidRPr="00D03EB3">
        <w:rPr>
          <w:rFonts w:ascii="Times" w:hAnsi="Times" w:cs="Times"/>
          <w:i/>
        </w:rPr>
        <w:t>One qual</w:t>
      </w:r>
      <w:r w:rsidR="00195E9C" w:rsidRPr="00D03EB3">
        <w:rPr>
          <w:rFonts w:ascii="Times" w:hAnsi="Times" w:cs="Times"/>
          <w:i/>
        </w:rPr>
        <w:t>e,</w:t>
      </w:r>
      <w:r w:rsidRPr="00D03EB3">
        <w:rPr>
          <w:rFonts w:ascii="Times" w:hAnsi="Times" w:cs="Times"/>
        </w:rPr>
        <w:t xml:space="preserve"> whic</w:t>
      </w:r>
      <w:r w:rsidR="00195E9C" w:rsidRPr="00D03EB3">
        <w:rPr>
          <w:rFonts w:ascii="Times" w:hAnsi="Times" w:cs="Times"/>
        </w:rPr>
        <w:t>h, in an</w:t>
      </w:r>
      <w:r w:rsidRPr="00D03EB3">
        <w:rPr>
          <w:rFonts w:ascii="Times" w:hAnsi="Times" w:cs="Times"/>
        </w:rPr>
        <w:t xml:space="preserve"> illusionary</w:t>
      </w:r>
      <w:r w:rsidR="00195E9C" w:rsidRPr="00D03EB3">
        <w:rPr>
          <w:rFonts w:ascii="Times" w:hAnsi="Times" w:cs="Times"/>
        </w:rPr>
        <w:t xml:space="preserve"> manner,</w:t>
      </w:r>
      <w:r w:rsidRPr="00D03EB3">
        <w:rPr>
          <w:rFonts w:ascii="Times" w:hAnsi="Times" w:cs="Times"/>
        </w:rPr>
        <w:t xml:space="preserve"> represent</w:t>
      </w:r>
      <w:r w:rsidR="00195E9C" w:rsidRPr="00D03EB3">
        <w:rPr>
          <w:rFonts w:ascii="Times" w:hAnsi="Times" w:cs="Times"/>
        </w:rPr>
        <w:t>s</w:t>
      </w:r>
      <w:r w:rsidRPr="00D03EB3">
        <w:rPr>
          <w:rFonts w:ascii="Times" w:hAnsi="Times" w:cs="Times"/>
        </w:rPr>
        <w:t xml:space="preserve"> multitudes of qualia, and is equal to just one observer moment.</w:t>
      </w:r>
    </w:p>
    <w:p w14:paraId="1405BBD8" w14:textId="384835CD" w:rsidR="00466CB5" w:rsidRPr="00D03EB3" w:rsidRDefault="00466CB5" w:rsidP="00874BF2">
      <w:pPr>
        <w:pStyle w:val="ListParagraph"/>
        <w:widowControl w:val="0"/>
        <w:numPr>
          <w:ilvl w:val="0"/>
          <w:numId w:val="5"/>
        </w:numPr>
        <w:autoSpaceDE w:val="0"/>
        <w:autoSpaceDN w:val="0"/>
        <w:adjustRightInd w:val="0"/>
        <w:spacing w:line="280" w:lineRule="atLeast"/>
        <w:jc w:val="both"/>
        <w:rPr>
          <w:rFonts w:ascii="Times" w:hAnsi="Times" w:cs="Times"/>
        </w:rPr>
      </w:pPr>
      <w:r w:rsidRPr="00D03EB3">
        <w:rPr>
          <w:rFonts w:ascii="Times" w:hAnsi="Times" w:cs="Times"/>
          <w:i/>
        </w:rPr>
        <w:t xml:space="preserve">Ordered platonic qualia. </w:t>
      </w:r>
      <w:r w:rsidRPr="00D03EB3">
        <w:rPr>
          <w:rFonts w:ascii="Times" w:hAnsi="Times" w:cs="Times"/>
        </w:rPr>
        <w:t xml:space="preserve">In this case, </w:t>
      </w:r>
      <w:r w:rsidR="006B105B" w:rsidRPr="00D03EB3">
        <w:rPr>
          <w:rFonts w:ascii="Times" w:hAnsi="Times" w:cs="Times"/>
        </w:rPr>
        <w:t xml:space="preserve">we </w:t>
      </w:r>
      <w:r w:rsidRPr="00D03EB3">
        <w:rPr>
          <w:rFonts w:ascii="Times" w:hAnsi="Times" w:cs="Times"/>
        </w:rPr>
        <w:t xml:space="preserve">assume that there are qualia of ideas, and that such qualia are related to the lower-level qualia of experiences. For example, </w:t>
      </w:r>
      <w:r w:rsidR="005F45F6" w:rsidRPr="00D03EB3">
        <w:rPr>
          <w:rFonts w:ascii="Times" w:hAnsi="Times" w:cs="Times"/>
        </w:rPr>
        <w:t xml:space="preserve">the </w:t>
      </w:r>
      <w:r w:rsidR="004E0636" w:rsidRPr="00D03EB3">
        <w:rPr>
          <w:rFonts w:ascii="Times" w:hAnsi="Times" w:cs="Times"/>
        </w:rPr>
        <w:t>quale</w:t>
      </w:r>
      <w:r w:rsidRPr="00D03EB3">
        <w:rPr>
          <w:rFonts w:ascii="Times" w:hAnsi="Times" w:cs="Times"/>
        </w:rPr>
        <w:t xml:space="preserve"> of space control</w:t>
      </w:r>
      <w:r w:rsidR="008F5FDC" w:rsidRPr="00D03EB3">
        <w:rPr>
          <w:rFonts w:ascii="Times" w:hAnsi="Times" w:cs="Times"/>
        </w:rPr>
        <w:t>s the</w:t>
      </w:r>
      <w:r w:rsidR="004E0636" w:rsidRPr="00D03EB3">
        <w:rPr>
          <w:rFonts w:ascii="Times" w:hAnsi="Times" w:cs="Times"/>
        </w:rPr>
        <w:t xml:space="preserve"> qualia</w:t>
      </w:r>
      <w:r w:rsidRPr="00D03EB3">
        <w:rPr>
          <w:rFonts w:ascii="Times" w:hAnsi="Times" w:cs="Times"/>
        </w:rPr>
        <w:t xml:space="preserve"> of colors. This create</w:t>
      </w:r>
      <w:r w:rsidR="005F45F6" w:rsidRPr="00D03EB3">
        <w:rPr>
          <w:rFonts w:ascii="Times" w:hAnsi="Times" w:cs="Times"/>
        </w:rPr>
        <w:t>s</w:t>
      </w:r>
      <w:r w:rsidRPr="00D03EB3">
        <w:rPr>
          <w:rFonts w:ascii="Times" w:hAnsi="Times" w:cs="Times"/>
        </w:rPr>
        <w:t xml:space="preserve"> a</w:t>
      </w:r>
      <w:r w:rsidR="003C4549" w:rsidRPr="00D03EB3">
        <w:rPr>
          <w:rFonts w:ascii="Times" w:hAnsi="Times" w:cs="Times"/>
        </w:rPr>
        <w:t xml:space="preserve"> </w:t>
      </w:r>
      <w:r w:rsidRPr="00D03EB3">
        <w:rPr>
          <w:rFonts w:ascii="Times" w:hAnsi="Times" w:cs="Times"/>
        </w:rPr>
        <w:t xml:space="preserve">hierarchy of possible colors (similar to </w:t>
      </w:r>
      <w:r w:rsidR="005F45F6" w:rsidRPr="00D03EB3">
        <w:rPr>
          <w:rFonts w:ascii="Times" w:hAnsi="Times" w:cs="Times"/>
        </w:rPr>
        <w:t xml:space="preserve">a </w:t>
      </w:r>
      <w:r w:rsidRPr="00D03EB3">
        <w:rPr>
          <w:rFonts w:ascii="Times" w:hAnsi="Times" w:cs="Times"/>
        </w:rPr>
        <w:t>platonic hierarchy of ideas), and any given observer</w:t>
      </w:r>
      <w:r w:rsidR="003C64F6" w:rsidRPr="00D03EB3">
        <w:rPr>
          <w:rFonts w:ascii="Times" w:hAnsi="Times" w:cs="Times"/>
        </w:rPr>
        <w:t xml:space="preserve"> </w:t>
      </w:r>
      <w:r w:rsidRPr="00D03EB3">
        <w:rPr>
          <w:rFonts w:ascii="Times" w:hAnsi="Times" w:cs="Times"/>
        </w:rPr>
        <w:t xml:space="preserve">moment is a random subset of </w:t>
      </w:r>
      <w:r w:rsidR="005F45F6" w:rsidRPr="00D03EB3">
        <w:rPr>
          <w:rFonts w:ascii="Times" w:hAnsi="Times" w:cs="Times"/>
        </w:rPr>
        <w:t xml:space="preserve">a </w:t>
      </w:r>
      <w:r w:rsidRPr="00D03EB3">
        <w:rPr>
          <w:rFonts w:ascii="Times" w:hAnsi="Times" w:cs="Times"/>
        </w:rPr>
        <w:t xml:space="preserve">such hierarchy. Order grows from the higher level of qualia to </w:t>
      </w:r>
      <w:r w:rsidR="004C7289" w:rsidRPr="00D03EB3">
        <w:rPr>
          <w:rFonts w:ascii="Times" w:hAnsi="Times" w:cs="Times"/>
        </w:rPr>
        <w:t xml:space="preserve">the </w:t>
      </w:r>
      <w:r w:rsidRPr="00D03EB3">
        <w:rPr>
          <w:rFonts w:ascii="Times" w:hAnsi="Times" w:cs="Times"/>
        </w:rPr>
        <w:t xml:space="preserve">lower level, </w:t>
      </w:r>
      <w:r w:rsidR="004C7289" w:rsidRPr="00D03EB3">
        <w:rPr>
          <w:rFonts w:ascii="Times" w:hAnsi="Times" w:cs="Times"/>
        </w:rPr>
        <w:t xml:space="preserve">in </w:t>
      </w:r>
      <w:r w:rsidRPr="00D03EB3">
        <w:rPr>
          <w:rFonts w:ascii="Times" w:hAnsi="Times" w:cs="Times"/>
        </w:rPr>
        <w:t xml:space="preserve">the same way </w:t>
      </w:r>
      <w:r w:rsidR="004C7289" w:rsidRPr="00D03EB3">
        <w:rPr>
          <w:rFonts w:ascii="Times" w:hAnsi="Times" w:cs="Times"/>
        </w:rPr>
        <w:t xml:space="preserve">in which if we were to </w:t>
      </w:r>
      <w:r w:rsidRPr="00D03EB3">
        <w:rPr>
          <w:rFonts w:ascii="Times" w:hAnsi="Times" w:cs="Times"/>
        </w:rPr>
        <w:t>create a universe with a random set of laws, the thing</w:t>
      </w:r>
      <w:r w:rsidR="00D16FEB" w:rsidRPr="00D03EB3">
        <w:rPr>
          <w:rFonts w:ascii="Times" w:hAnsi="Times" w:cs="Times"/>
        </w:rPr>
        <w:t>s</w:t>
      </w:r>
      <w:r w:rsidRPr="00D03EB3">
        <w:rPr>
          <w:rFonts w:ascii="Times" w:hAnsi="Times" w:cs="Times"/>
        </w:rPr>
        <w:t xml:space="preserve"> inside this universe</w:t>
      </w:r>
      <w:r w:rsidR="00D16FEB" w:rsidRPr="00D03EB3">
        <w:rPr>
          <w:rFonts w:ascii="Times" w:hAnsi="Times" w:cs="Times"/>
        </w:rPr>
        <w:t xml:space="preserve"> </w:t>
      </w:r>
      <w:r w:rsidR="004C7289" w:rsidRPr="00D03EB3">
        <w:rPr>
          <w:rFonts w:ascii="Times" w:hAnsi="Times" w:cs="Times"/>
        </w:rPr>
        <w:t xml:space="preserve">would </w:t>
      </w:r>
      <w:r w:rsidR="00D16FEB" w:rsidRPr="00D03EB3">
        <w:rPr>
          <w:rFonts w:ascii="Times" w:hAnsi="Times" w:cs="Times"/>
        </w:rPr>
        <w:t>be more ordered than its laws.</w:t>
      </w:r>
    </w:p>
    <w:p w14:paraId="09FD2F0C" w14:textId="77777777" w:rsidR="00044AE7" w:rsidRPr="00D03EB3" w:rsidRDefault="00044AE7" w:rsidP="00044AE7">
      <w:pPr>
        <w:pStyle w:val="ListParagraph"/>
        <w:widowControl w:val="0"/>
        <w:autoSpaceDE w:val="0"/>
        <w:autoSpaceDN w:val="0"/>
        <w:adjustRightInd w:val="0"/>
        <w:spacing w:line="280" w:lineRule="atLeast"/>
        <w:rPr>
          <w:rFonts w:ascii="Times" w:hAnsi="Times" w:cs="Times"/>
        </w:rPr>
      </w:pPr>
    </w:p>
    <w:p w14:paraId="133928B4" w14:textId="75D1A037" w:rsidR="009C3E92" w:rsidRPr="00D03EB3" w:rsidRDefault="00044AE7" w:rsidP="00705528">
      <w:pPr>
        <w:jc w:val="both"/>
        <w:rPr>
          <w:rFonts w:ascii="Times" w:hAnsi="Times" w:cs="Times"/>
        </w:rPr>
      </w:pPr>
      <w:r w:rsidRPr="00D03EB3">
        <w:rPr>
          <w:rFonts w:ascii="Times" w:hAnsi="Times" w:cs="Times"/>
        </w:rPr>
        <w:t xml:space="preserve">There is a form of panpsychism which claims that any causal </w:t>
      </w:r>
      <w:r w:rsidR="00200EB6" w:rsidRPr="00D03EB3">
        <w:rPr>
          <w:rFonts w:ascii="Times" w:hAnsi="Times" w:cs="Times"/>
        </w:rPr>
        <w:t>physical</w:t>
      </w:r>
      <w:r w:rsidRPr="00D03EB3">
        <w:rPr>
          <w:rFonts w:ascii="Times" w:hAnsi="Times" w:cs="Times"/>
        </w:rPr>
        <w:t xml:space="preserve"> process must have internal experience. </w:t>
      </w:r>
      <w:proofErr w:type="spellStart"/>
      <w:r w:rsidRPr="00D03EB3">
        <w:rPr>
          <w:rFonts w:ascii="Times" w:hAnsi="Times" w:cs="Times"/>
        </w:rPr>
        <w:t>Argonov</w:t>
      </w:r>
      <w:proofErr w:type="spellEnd"/>
      <w:r w:rsidRPr="00D03EB3">
        <w:rPr>
          <w:rFonts w:ascii="Times" w:hAnsi="Times" w:cs="Times"/>
        </w:rPr>
        <w:t xml:space="preserve"> wrote that consciousness may be a property of a single electron</w:t>
      </w:r>
      <w:r w:rsidR="00D05428" w:rsidRPr="00D03EB3">
        <w:rPr>
          <w:rFonts w:ascii="Times" w:hAnsi="Times" w:cs="Times"/>
        </w:rPr>
        <w:t xml:space="preserve"> </w:t>
      </w:r>
      <w:r w:rsidR="001E3FCE" w:rsidRPr="00D03EB3">
        <w:rPr>
          <w:rFonts w:ascii="Times" w:hAnsi="Times" w:cs="Times"/>
        </w:rPr>
        <w:fldChar w:fldCharType="begin"/>
      </w:r>
      <w:r w:rsidR="001E3FCE" w:rsidRPr="00D03EB3">
        <w:rPr>
          <w:rFonts w:ascii="Times" w:hAnsi="Times" w:cs="Times"/>
        </w:rPr>
        <w:instrText xml:space="preserve"> ADDIN ZOTERO_ITEM CSL_CITATION {"citationID":"1r7EPjFP","properties":{"formattedCitation":"(Argonov, 2012)","plainCitation":"(Argonov, 2012)","noteIndex":0},"citationItems":[{"id":3269,"uris":["http://zotero.org/users/3736454/items/AWNJFMK2"],"uri":["http://zotero.org/users/3736454/items/AWNJFMK2"],"itemData":{"id":3269,"type":"article-journal","title":"Neural Correlate of Consciousness in a Single Electron: Radical Answer to “Quantum Theories of Consciousness”","container-title":"NeuroQuantology","volume":"10","issue":"2","source":"Google Scholar","URL":"http://neuroquantology.com/index.php/journal/article/view/548","title-short":"Neural Correlate of Consciousness in a Single Electron","author":[{"family":"Argonov","given":"Victor Yu"}],"issued":{"date-parts":[["2012"]]}}}],"schema":"https://github.com/citation-style-language/schema/raw/master/csl-citation.json"} </w:instrText>
      </w:r>
      <w:r w:rsidR="001E3FCE" w:rsidRPr="00D03EB3">
        <w:rPr>
          <w:rFonts w:ascii="Times" w:hAnsi="Times" w:cs="Times"/>
        </w:rPr>
        <w:fldChar w:fldCharType="separate"/>
      </w:r>
      <w:r w:rsidR="001E3FCE" w:rsidRPr="00D03EB3">
        <w:rPr>
          <w:rFonts w:ascii="Times" w:hAnsi="Times" w:cs="Times"/>
          <w:noProof/>
        </w:rPr>
        <w:t>(Argonov, 2012)</w:t>
      </w:r>
      <w:r w:rsidR="001E3FCE" w:rsidRPr="00D03EB3">
        <w:rPr>
          <w:rFonts w:ascii="Times" w:hAnsi="Times" w:cs="Times"/>
        </w:rPr>
        <w:fldChar w:fldCharType="end"/>
      </w:r>
      <w:r w:rsidR="001E3FCE" w:rsidRPr="00D03EB3">
        <w:rPr>
          <w:rFonts w:ascii="Times" w:hAnsi="Times" w:cs="Times"/>
        </w:rPr>
        <w:t xml:space="preserve">, while </w:t>
      </w:r>
      <w:r w:rsidR="002B1A7C" w:rsidRPr="00D03EB3">
        <w:rPr>
          <w:rFonts w:ascii="Times" w:hAnsi="Times" w:cs="Times"/>
        </w:rPr>
        <w:t>Yudkowsk</w:t>
      </w:r>
      <w:r w:rsidRPr="00D03EB3">
        <w:rPr>
          <w:rFonts w:ascii="Times" w:hAnsi="Times" w:cs="Times"/>
        </w:rPr>
        <w:t xml:space="preserve">y </w:t>
      </w:r>
      <w:r w:rsidR="001E3FCE" w:rsidRPr="00D03EB3">
        <w:rPr>
          <w:rFonts w:ascii="Times" w:hAnsi="Times" w:cs="Times"/>
        </w:rPr>
        <w:t xml:space="preserve">wrote about </w:t>
      </w:r>
      <w:r w:rsidRPr="00D03EB3">
        <w:rPr>
          <w:rFonts w:ascii="Times" w:hAnsi="Times" w:cs="Times"/>
        </w:rPr>
        <w:t>“</w:t>
      </w:r>
      <w:hyperlink r:id="rId15" w:history="1">
        <w:r w:rsidRPr="00D03EB3">
          <w:rPr>
            <w:rStyle w:val="Hyperlink"/>
            <w:rFonts w:ascii="Times" w:hAnsi="Times" w:cs="Times"/>
          </w:rPr>
          <w:t>how the algorithm feels from inside</w:t>
        </w:r>
      </w:hyperlink>
      <w:r w:rsidRPr="00D03EB3">
        <w:rPr>
          <w:rFonts w:ascii="Times" w:hAnsi="Times" w:cs="Times"/>
        </w:rPr>
        <w:t>”</w:t>
      </w:r>
      <w:r w:rsidR="00705528" w:rsidRPr="00D03EB3">
        <w:rPr>
          <w:rFonts w:ascii="Times" w:hAnsi="Times" w:cs="Times"/>
        </w:rPr>
        <w:t xml:space="preserve"> </w:t>
      </w:r>
      <w:r w:rsidR="00705528" w:rsidRPr="00D03EB3">
        <w:rPr>
          <w:rFonts w:ascii="Times" w:hAnsi="Times" w:cs="Times"/>
        </w:rPr>
        <w:fldChar w:fldCharType="begin"/>
      </w:r>
      <w:r w:rsidR="004E433A" w:rsidRPr="00D03EB3">
        <w:rPr>
          <w:rFonts w:ascii="Times" w:hAnsi="Times" w:cs="Times"/>
        </w:rPr>
        <w:instrText xml:space="preserve"> ADDIN ZOTERO_ITEM CSL_CITATION {"citationID":"Plf8v7tf","properties":{"formattedCitation":"(E. Yudkowsky, 2008a)","plainCitation":"(E. Yudkowsky, 2008a)","noteIndex":0},"citationItems":[{"id":9708,"uris":["http://zotero.org/users/3736454/items/XH367SCM"],"uri":["http://zotero.org/users/3736454/items/XH367SCM"],"itemData":{"id":9708,"type":"post-weblog","title":"How An Algorithm Feels From Inside - LessWrong 2.0","container-title":"LessWrong","URL":"https://www.lesswrong.com/posts/yA4gF5KrboK2m2Xu7/how-an-algorithm-feels-from-inside","author":[{"family":"Yudkowsky","given":"E."}],"issued":{"date-parts":[["2008"]]},"accessed":{"date-parts":[["2019",5,17]]}}}],"schema":"https://github.com/citation-style-language/schema/raw/master/csl-citation.json"} </w:instrText>
      </w:r>
      <w:r w:rsidR="00705528" w:rsidRPr="00D03EB3">
        <w:rPr>
          <w:rFonts w:ascii="Times" w:hAnsi="Times" w:cs="Times"/>
        </w:rPr>
        <w:fldChar w:fldCharType="separate"/>
      </w:r>
      <w:r w:rsidR="004E433A" w:rsidRPr="00D03EB3">
        <w:rPr>
          <w:rFonts w:ascii="Times" w:hAnsi="Times" w:cs="Times"/>
          <w:noProof/>
        </w:rPr>
        <w:t>(E. Yudkowsky, 2008a)</w:t>
      </w:r>
      <w:r w:rsidR="00705528" w:rsidRPr="00D03EB3">
        <w:rPr>
          <w:rFonts w:ascii="Times" w:hAnsi="Times" w:cs="Times"/>
        </w:rPr>
        <w:fldChar w:fldCharType="end"/>
      </w:r>
      <w:r w:rsidR="00705528" w:rsidRPr="00D03EB3">
        <w:rPr>
          <w:rFonts w:ascii="Times" w:hAnsi="Times" w:cs="Times"/>
        </w:rPr>
        <w:t>.</w:t>
      </w:r>
      <w:r w:rsidR="00200EB6" w:rsidRPr="00D03EB3">
        <w:rPr>
          <w:rFonts w:ascii="Times" w:hAnsi="Times" w:cs="Times"/>
        </w:rPr>
        <w:t xml:space="preserve"> Such </w:t>
      </w:r>
      <w:r w:rsidR="002631C8" w:rsidRPr="00D03EB3">
        <w:rPr>
          <w:rFonts w:ascii="Times" w:hAnsi="Times" w:cs="Times"/>
        </w:rPr>
        <w:t xml:space="preserve">qualia-based </w:t>
      </w:r>
      <w:r w:rsidR="00200EB6" w:rsidRPr="00D03EB3">
        <w:rPr>
          <w:rFonts w:ascii="Times" w:hAnsi="Times" w:cs="Times"/>
        </w:rPr>
        <w:t xml:space="preserve">panpsychism is essentially a claim that the whole universe is full of BBs, which </w:t>
      </w:r>
      <w:r w:rsidR="001E3FCE" w:rsidRPr="00D03EB3">
        <w:rPr>
          <w:rFonts w:ascii="Times" w:hAnsi="Times" w:cs="Times"/>
        </w:rPr>
        <w:t xml:space="preserve">are </w:t>
      </w:r>
      <w:r w:rsidR="00200EB6" w:rsidRPr="00D03EB3">
        <w:rPr>
          <w:rFonts w:ascii="Times" w:hAnsi="Times" w:cs="Times"/>
        </w:rPr>
        <w:t xml:space="preserve">capable </w:t>
      </w:r>
      <w:r w:rsidR="001E3FCE" w:rsidRPr="00D03EB3">
        <w:rPr>
          <w:rFonts w:ascii="Times" w:hAnsi="Times" w:cs="Times"/>
        </w:rPr>
        <w:t xml:space="preserve">of </w:t>
      </w:r>
      <w:r w:rsidR="00200EB6" w:rsidRPr="00D03EB3">
        <w:rPr>
          <w:rFonts w:ascii="Times" w:hAnsi="Times" w:cs="Times"/>
        </w:rPr>
        <w:t>hav</w:t>
      </w:r>
      <w:r w:rsidR="001E3FCE" w:rsidRPr="00D03EB3">
        <w:rPr>
          <w:rFonts w:ascii="Times" w:hAnsi="Times" w:cs="Times"/>
        </w:rPr>
        <w:t>ing</w:t>
      </w:r>
      <w:r w:rsidR="00200EB6" w:rsidRPr="00D03EB3">
        <w:rPr>
          <w:rFonts w:ascii="Times" w:hAnsi="Times" w:cs="Times"/>
        </w:rPr>
        <w:t xml:space="preserve"> qualia</w:t>
      </w:r>
      <w:r w:rsidR="001E3FCE" w:rsidRPr="00D03EB3">
        <w:rPr>
          <w:rFonts w:ascii="Times" w:hAnsi="Times" w:cs="Times"/>
        </w:rPr>
        <w:t>,</w:t>
      </w:r>
      <w:r w:rsidR="00200EB6" w:rsidRPr="00D03EB3">
        <w:rPr>
          <w:rFonts w:ascii="Times" w:hAnsi="Times" w:cs="Times"/>
        </w:rPr>
        <w:t xml:space="preserve"> but not </w:t>
      </w:r>
      <w:r w:rsidR="001E3FCE" w:rsidRPr="00D03EB3">
        <w:rPr>
          <w:rFonts w:ascii="Times" w:hAnsi="Times" w:cs="Times"/>
        </w:rPr>
        <w:t xml:space="preserve">of </w:t>
      </w:r>
      <w:r w:rsidR="00200EB6" w:rsidRPr="00D03EB3">
        <w:rPr>
          <w:rFonts w:ascii="Times" w:hAnsi="Times" w:cs="Times"/>
        </w:rPr>
        <w:t>reasoning.</w:t>
      </w:r>
    </w:p>
    <w:p w14:paraId="418C5A1F" w14:textId="77777777" w:rsidR="00291FA2" w:rsidRPr="00D03EB3" w:rsidRDefault="00291FA2" w:rsidP="00291FA2">
      <w:pPr>
        <w:widowControl w:val="0"/>
        <w:autoSpaceDE w:val="0"/>
        <w:autoSpaceDN w:val="0"/>
        <w:adjustRightInd w:val="0"/>
        <w:spacing w:line="280" w:lineRule="atLeast"/>
        <w:rPr>
          <w:rFonts w:ascii="Times" w:hAnsi="Times" w:cs="Times"/>
        </w:rPr>
      </w:pPr>
    </w:p>
    <w:p w14:paraId="7B13F844" w14:textId="25ECD7F6" w:rsidR="00747044" w:rsidRPr="00D03EB3" w:rsidRDefault="000B0FA6" w:rsidP="0007662F">
      <w:pPr>
        <w:pStyle w:val="Heading3"/>
      </w:pPr>
      <w:bookmarkStart w:id="19" w:name="_Toc9798046"/>
      <w:bookmarkStart w:id="20" w:name="_Toc12278214"/>
      <w:r w:rsidRPr="00D03EB3">
        <w:t>2.2.</w:t>
      </w:r>
      <w:r w:rsidR="00721469" w:rsidRPr="00D03EB3">
        <w:t>6</w:t>
      </w:r>
      <w:r w:rsidR="00291FA2" w:rsidRPr="00D03EB3">
        <w:t>. Modal realism also implies BBs</w:t>
      </w:r>
      <w:bookmarkEnd w:id="19"/>
      <w:bookmarkEnd w:id="20"/>
    </w:p>
    <w:p w14:paraId="0FE7C6A4" w14:textId="0832D3E3" w:rsidR="00241BC6" w:rsidRPr="00D03EB3" w:rsidRDefault="00747044" w:rsidP="00241BC6">
      <w:pPr>
        <w:widowControl w:val="0"/>
        <w:autoSpaceDE w:val="0"/>
        <w:autoSpaceDN w:val="0"/>
        <w:adjustRightInd w:val="0"/>
        <w:spacing w:line="280" w:lineRule="atLeast"/>
        <w:rPr>
          <w:rFonts w:ascii="Times" w:hAnsi="Times" w:cs="Times"/>
        </w:rPr>
      </w:pPr>
      <w:r w:rsidRPr="00D03EB3">
        <w:rPr>
          <w:rFonts w:ascii="Times" w:hAnsi="Times" w:cs="Times"/>
        </w:rPr>
        <w:t>If everything possible exists, all possible random minds also exist</w:t>
      </w:r>
      <w:r w:rsidR="002A1C8A" w:rsidRPr="00D03EB3">
        <w:rPr>
          <w:rFonts w:ascii="Times" w:hAnsi="Times" w:cs="Times"/>
        </w:rPr>
        <w:t>.</w:t>
      </w:r>
    </w:p>
    <w:p w14:paraId="482853C5" w14:textId="77777777" w:rsidR="00747044" w:rsidRPr="00D03EB3" w:rsidRDefault="00747044" w:rsidP="00241BC6">
      <w:pPr>
        <w:widowControl w:val="0"/>
        <w:autoSpaceDE w:val="0"/>
        <w:autoSpaceDN w:val="0"/>
        <w:adjustRightInd w:val="0"/>
        <w:spacing w:line="280" w:lineRule="atLeast"/>
        <w:rPr>
          <w:rFonts w:ascii="Times" w:hAnsi="Times" w:cs="Times"/>
        </w:rPr>
      </w:pPr>
    </w:p>
    <w:p w14:paraId="63F6F857" w14:textId="0A25B896" w:rsidR="00346321" w:rsidRPr="00D03EB3" w:rsidRDefault="000B0FA6" w:rsidP="0007662F">
      <w:pPr>
        <w:pStyle w:val="Heading3"/>
      </w:pPr>
      <w:bookmarkStart w:id="21" w:name="_Toc9798047"/>
      <w:bookmarkStart w:id="22" w:name="_Toc12278215"/>
      <w:r w:rsidRPr="00D03EB3">
        <w:lastRenderedPageBreak/>
        <w:t>2.2.</w:t>
      </w:r>
      <w:r w:rsidR="003673CA" w:rsidRPr="00D03EB3">
        <w:t xml:space="preserve">7. </w:t>
      </w:r>
      <w:proofErr w:type="spellStart"/>
      <w:r w:rsidR="003673CA" w:rsidRPr="00D03EB3">
        <w:t>Everettian</w:t>
      </w:r>
      <w:proofErr w:type="spellEnd"/>
      <w:r w:rsidR="003673CA" w:rsidRPr="00D03EB3">
        <w:t xml:space="preserve"> BBs</w:t>
      </w:r>
      <w:bookmarkEnd w:id="21"/>
      <w:bookmarkEnd w:id="22"/>
    </w:p>
    <w:p w14:paraId="139C1BFD" w14:textId="1A185695" w:rsidR="003673CA" w:rsidRPr="00D03EB3" w:rsidRDefault="003673CA" w:rsidP="003673CA">
      <w:r w:rsidRPr="00D03EB3">
        <w:t xml:space="preserve">If </w:t>
      </w:r>
      <w:proofErr w:type="spellStart"/>
      <w:r w:rsidRPr="00D03EB3">
        <w:t>Everettian</w:t>
      </w:r>
      <w:proofErr w:type="spellEnd"/>
      <w:r w:rsidRPr="00D03EB3">
        <w:t xml:space="preserve"> multiverse is </w:t>
      </w:r>
      <w:r w:rsidR="00643644" w:rsidRPr="00D03EB3">
        <w:t>possible</w:t>
      </w:r>
      <w:r w:rsidRPr="00D03EB3">
        <w:t xml:space="preserve">, then </w:t>
      </w:r>
      <w:r w:rsidR="00643644" w:rsidRPr="00D03EB3">
        <w:t xml:space="preserve">within it, </w:t>
      </w:r>
      <w:r w:rsidRPr="00D03EB3">
        <w:t xml:space="preserve">every piece of vacuum has </w:t>
      </w:r>
      <w:r w:rsidR="00643644" w:rsidRPr="00D03EB3">
        <w:t xml:space="preserve">a </w:t>
      </w:r>
      <w:r w:rsidRPr="00D03EB3">
        <w:t xml:space="preserve">non-zero measure of creating any possible brain, and </w:t>
      </w:r>
      <w:r w:rsidR="00643644" w:rsidRPr="00D03EB3">
        <w:t xml:space="preserve">thus, </w:t>
      </w:r>
      <w:r w:rsidRPr="00D03EB3">
        <w:t>we could</w:t>
      </w:r>
      <w:r w:rsidR="005D6994" w:rsidRPr="00D03EB3">
        <w:t xml:space="preserve"> say</w:t>
      </w:r>
      <w:r w:rsidRPr="00D03EB3">
        <w:t xml:space="preserve"> that it exists</w:t>
      </w:r>
      <w:r w:rsidR="00643644" w:rsidRPr="00D03EB3">
        <w:t xml:space="preserve"> in some sense</w:t>
      </w:r>
      <w:r w:rsidRPr="00D03EB3">
        <w:t>.</w:t>
      </w:r>
    </w:p>
    <w:p w14:paraId="2840332B" w14:textId="77777777" w:rsidR="00346321" w:rsidRPr="00D03EB3" w:rsidRDefault="00346321" w:rsidP="003673CA"/>
    <w:p w14:paraId="4D0F6461" w14:textId="6861A2E4" w:rsidR="00A100F1" w:rsidRPr="00D03EB3" w:rsidRDefault="000B0FA6" w:rsidP="00F33226">
      <w:pPr>
        <w:pStyle w:val="Heading3"/>
      </w:pPr>
      <w:bookmarkStart w:id="23" w:name="_Toc9798048"/>
      <w:bookmarkStart w:id="24" w:name="_Toc12278216"/>
      <w:r w:rsidRPr="00D03EB3">
        <w:t>2.2.</w:t>
      </w:r>
      <w:r w:rsidR="00346321" w:rsidRPr="00D03EB3">
        <w:t>8. Artificial BBs</w:t>
      </w:r>
      <w:bookmarkEnd w:id="23"/>
      <w:bookmarkEnd w:id="24"/>
    </w:p>
    <w:p w14:paraId="5B3ACB93" w14:textId="52F42C74" w:rsidR="00346321" w:rsidRPr="00D03EB3" w:rsidRDefault="00346321" w:rsidP="005D6994">
      <w:pPr>
        <w:jc w:val="both"/>
      </w:pPr>
      <w:r w:rsidRPr="00D03EB3">
        <w:t>Almond</w:t>
      </w:r>
      <w:r w:rsidR="00037729" w:rsidRPr="00D03EB3">
        <w:t xml:space="preserve"> </w:t>
      </w:r>
      <w:r w:rsidR="00841C0B" w:rsidRPr="00D03EB3">
        <w:fldChar w:fldCharType="begin"/>
      </w:r>
      <w:r w:rsidR="00841C0B" w:rsidRPr="00D03EB3">
        <w:instrText xml:space="preserve"> ADDIN ZOTERO_ITEM CSL_CITATION {"citationID":"vIRMPOj2","properties":{"formattedCitation":"(Almond, 2003)","plainCitation":"(Almond, 2003)","noteIndex":0},"citationItems":[{"id":7025,"uris":["http://zotero.org/users/3736454/items/8RL9ASKF"],"uri":["http://zotero.org/users/3736454/items/8RL9ASKF"],"itemData":{"id":7025,"type":"article-journal","title":"Indirect Mind Uploading: Using AI to Avoid Staying Dead","URL":"https://web.archive.org/web/20120310211305/http://www.paul-almond.com/IndirectMindUploading.htm","author":[{"family":"Almond","given":"P."}],"issued":{"date-parts":[["2003"]]}}}],"schema":"https://github.com/citation-style-language/schema/raw/master/csl-citation.json"} </w:instrText>
      </w:r>
      <w:r w:rsidR="00841C0B" w:rsidRPr="00D03EB3">
        <w:fldChar w:fldCharType="separate"/>
      </w:r>
      <w:r w:rsidR="00841C0B" w:rsidRPr="00D03EB3">
        <w:rPr>
          <w:noProof/>
        </w:rPr>
        <w:t>(Almond, 2003)</w:t>
      </w:r>
      <w:r w:rsidR="00841C0B" w:rsidRPr="00D03EB3">
        <w:fldChar w:fldCharType="end"/>
      </w:r>
      <w:r w:rsidRPr="00D03EB3">
        <w:t xml:space="preserve"> suggested </w:t>
      </w:r>
      <w:r w:rsidRPr="00D03EB3">
        <w:rPr>
          <w:i/>
        </w:rPr>
        <w:t>indirect mind uploading via quantum randomness generator</w:t>
      </w:r>
      <w:r w:rsidR="006942F2" w:rsidRPr="00D03EB3">
        <w:t xml:space="preserve"> as an instrument </w:t>
      </w:r>
      <w:r w:rsidR="00FD0A29" w:rsidRPr="00D03EB3">
        <w:t xml:space="preserve">for mass </w:t>
      </w:r>
      <w:r w:rsidR="006942F2" w:rsidRPr="00D03EB3">
        <w:t>resurrect</w:t>
      </w:r>
      <w:r w:rsidR="00FD0A29" w:rsidRPr="00D03EB3">
        <w:t>ion</w:t>
      </w:r>
      <w:r w:rsidR="006942F2" w:rsidRPr="00D03EB3">
        <w:t>.</w:t>
      </w:r>
      <w:r w:rsidRPr="00D03EB3">
        <w:t xml:space="preserve"> Such </w:t>
      </w:r>
      <w:r w:rsidR="00FD0A29" w:rsidRPr="00D03EB3">
        <w:t xml:space="preserve">a </w:t>
      </w:r>
      <w:r w:rsidRPr="00D03EB3">
        <w:t xml:space="preserve">generator </w:t>
      </w:r>
      <w:r w:rsidR="00FD0A29" w:rsidRPr="00D03EB3">
        <w:t xml:space="preserve">creates a </w:t>
      </w:r>
      <w:r w:rsidRPr="00D03EB3">
        <w:t>long string of numbers, which is put into a computer memory and treated as an executable file</w:t>
      </w:r>
      <w:r w:rsidR="005D6994" w:rsidRPr="00D03EB3">
        <w:t xml:space="preserve">. In some </w:t>
      </w:r>
      <w:proofErr w:type="spellStart"/>
      <w:r w:rsidR="005D6994" w:rsidRPr="00D03EB3">
        <w:t>Everettian</w:t>
      </w:r>
      <w:proofErr w:type="spellEnd"/>
      <w:r w:rsidR="005D6994" w:rsidRPr="00D03EB3">
        <w:t xml:space="preserve"> branches, any possible mind will </w:t>
      </w:r>
      <w:r w:rsidR="00A100F1" w:rsidRPr="00D03EB3">
        <w:t>appear with very small measure (as well as any possible AI</w:t>
      </w:r>
      <w:r w:rsidR="00FD0A29" w:rsidRPr="00D03EB3">
        <w:t xml:space="preserve">—this is </w:t>
      </w:r>
      <w:r w:rsidR="00A100F1" w:rsidRPr="00D03EB3">
        <w:t>limited only by the length of the string of numbers).</w:t>
      </w:r>
    </w:p>
    <w:p w14:paraId="374B7432" w14:textId="77777777" w:rsidR="00A100F1" w:rsidRPr="00D03EB3" w:rsidRDefault="00A100F1" w:rsidP="005D6994">
      <w:pPr>
        <w:jc w:val="both"/>
      </w:pPr>
    </w:p>
    <w:p w14:paraId="21B3806B" w14:textId="1B9191CC" w:rsidR="00A100F1" w:rsidRPr="00D03EB3" w:rsidRDefault="00A100F1" w:rsidP="005D6994">
      <w:pPr>
        <w:jc w:val="both"/>
      </w:pPr>
      <w:r w:rsidRPr="00D03EB3">
        <w:t>Moreover, such minds could appear “randomly” in our computers</w:t>
      </w:r>
      <w:r w:rsidR="00DC4E36" w:rsidRPr="00D03EB3">
        <w:t>,</w:t>
      </w:r>
      <w:r w:rsidRPr="00D03EB3">
        <w:t xml:space="preserve"> in </w:t>
      </w:r>
      <w:r w:rsidR="00DC4E36" w:rsidRPr="00D03EB3">
        <w:t xml:space="preserve">the </w:t>
      </w:r>
      <w:r w:rsidRPr="00D03EB3">
        <w:t xml:space="preserve">case of “soft” disk errors caused by cosmic rays. But most computers have protection against </w:t>
      </w:r>
      <w:r w:rsidR="00DC4E36" w:rsidRPr="00D03EB3">
        <w:t xml:space="preserve">this phenomenon, </w:t>
      </w:r>
      <w:r w:rsidRPr="00D03EB3">
        <w:t xml:space="preserve">like </w:t>
      </w:r>
      <w:r w:rsidR="00874BF2" w:rsidRPr="00D03EB3">
        <w:t xml:space="preserve">checksum </w:t>
      </w:r>
      <w:r w:rsidRPr="00D03EB3">
        <w:t>of critical files.</w:t>
      </w:r>
      <w:r w:rsidR="006942F2" w:rsidRPr="00D03EB3">
        <w:t xml:space="preserve"> We now have billions of computers running millions of seconds</w:t>
      </w:r>
      <w:r w:rsidR="00316241" w:rsidRPr="00D03EB3">
        <w:t>,</w:t>
      </w:r>
      <w:r w:rsidR="006942F2" w:rsidRPr="00D03EB3">
        <w:t xml:space="preserve"> and </w:t>
      </w:r>
      <w:r w:rsidR="00316241" w:rsidRPr="00D03EB3">
        <w:t xml:space="preserve">in theory, </w:t>
      </w:r>
      <w:r w:rsidR="006942F2" w:rsidRPr="00D03EB3">
        <w:t xml:space="preserve">each could become a BB after some combination of soft errors (but multiplying </w:t>
      </w:r>
      <w:r w:rsidR="00316241" w:rsidRPr="00D03EB3">
        <w:t xml:space="preserve">by </w:t>
      </w:r>
      <w:r w:rsidR="006942F2" w:rsidRPr="00D03EB3">
        <w:t xml:space="preserve">billions here doesn’t changes </w:t>
      </w:r>
      <w:r w:rsidR="00316241" w:rsidRPr="00D03EB3">
        <w:t xml:space="preserve">the </w:t>
      </w:r>
      <w:r w:rsidR="006942F2" w:rsidRPr="00D03EB3">
        <w:t>overall probability distribution</w:t>
      </w:r>
      <w:r w:rsidR="00316241" w:rsidRPr="00D03EB3">
        <w:t>,</w:t>
      </w:r>
      <w:r w:rsidR="006942F2" w:rsidRPr="00D03EB3">
        <w:t xml:space="preserve"> which is dominated by </w:t>
      </w:r>
      <w:r w:rsidR="00316241" w:rsidRPr="00D03EB3">
        <w:t xml:space="preserve">a </w:t>
      </w:r>
      <w:r w:rsidR="006942F2" w:rsidRPr="00D03EB3">
        <w:rPr>
          <w:i/>
        </w:rPr>
        <w:t>very</w:t>
      </w:r>
      <w:r w:rsidR="006942F2" w:rsidRPr="00D03EB3">
        <w:t xml:space="preserve"> large number of </w:t>
      </w:r>
      <w:r w:rsidR="00316241" w:rsidRPr="00D03EB3">
        <w:t>necessary</w:t>
      </w:r>
      <w:r w:rsidR="007F55BA" w:rsidRPr="00D03EB3">
        <w:t xml:space="preserve"> </w:t>
      </w:r>
      <w:r w:rsidR="006942F2" w:rsidRPr="00D03EB3">
        <w:t>combinations.)</w:t>
      </w:r>
    </w:p>
    <w:p w14:paraId="5CB54C0A" w14:textId="77777777" w:rsidR="006942F2" w:rsidRPr="00D03EB3" w:rsidRDefault="006942F2" w:rsidP="005D6994">
      <w:pPr>
        <w:jc w:val="both"/>
      </w:pPr>
    </w:p>
    <w:p w14:paraId="68AF63BE" w14:textId="0639E371" w:rsidR="006942F2" w:rsidRPr="00D03EB3" w:rsidRDefault="006942F2" w:rsidP="005D6994">
      <w:pPr>
        <w:jc w:val="both"/>
      </w:pPr>
      <w:r w:rsidRPr="00D03EB3">
        <w:t xml:space="preserve">The main feature of </w:t>
      </w:r>
      <w:r w:rsidR="007F55BA" w:rsidRPr="00D03EB3">
        <w:t xml:space="preserve">a such a </w:t>
      </w:r>
      <w:r w:rsidRPr="00D03EB3">
        <w:t xml:space="preserve">computer-BB is that it will not, in most cases, disappear after the first moment of existence, and, if internally stable, could exist long after </w:t>
      </w:r>
      <w:r w:rsidR="007F55BA" w:rsidRPr="00D03EB3">
        <w:t xml:space="preserve">the </w:t>
      </w:r>
      <w:r w:rsidRPr="00D03EB3">
        <w:t>computer</w:t>
      </w:r>
      <w:r w:rsidR="007F55BA" w:rsidRPr="00D03EB3">
        <w:t xml:space="preserve"> is</w:t>
      </w:r>
      <w:r w:rsidRPr="00D03EB3">
        <w:t xml:space="preserve"> reboot</w:t>
      </w:r>
      <w:r w:rsidR="007F55BA" w:rsidRPr="00D03EB3">
        <w:t>ed</w:t>
      </w:r>
      <w:r w:rsidRPr="00D03EB3">
        <w:t>. This increase</w:t>
      </w:r>
      <w:r w:rsidR="00392028" w:rsidRPr="00D03EB3">
        <w:t>s the</w:t>
      </w:r>
      <w:r w:rsidRPr="00D03EB3">
        <w:t xml:space="preserve"> chance of Boltzmannian simulations.</w:t>
      </w:r>
    </w:p>
    <w:p w14:paraId="18CCF889" w14:textId="77777777" w:rsidR="00FF24B6" w:rsidRPr="00D03EB3" w:rsidRDefault="00FF24B6" w:rsidP="00FF24B6">
      <w:pPr>
        <w:jc w:val="both"/>
      </w:pPr>
    </w:p>
    <w:p w14:paraId="5D23A2F2" w14:textId="05AD2F16" w:rsidR="00377403" w:rsidRPr="00D03EB3" w:rsidRDefault="00FF24B6" w:rsidP="005D6994">
      <w:pPr>
        <w:jc w:val="both"/>
      </w:pPr>
      <w:r w:rsidRPr="00D03EB3">
        <w:t>Another type of BBs in a computer is “</w:t>
      </w:r>
      <w:hyperlink r:id="rId16" w:history="1">
        <w:r w:rsidRPr="00D03EB3">
          <w:rPr>
            <w:rStyle w:val="Hyperlink"/>
          </w:rPr>
          <w:t>suffering subro</w:t>
        </w:r>
        <w:r w:rsidR="00A15850" w:rsidRPr="00D03EB3">
          <w:rPr>
            <w:rStyle w:val="Hyperlink"/>
          </w:rPr>
          <w:t>u</w:t>
        </w:r>
        <w:r w:rsidRPr="00D03EB3">
          <w:rPr>
            <w:rStyle w:val="Hyperlink"/>
          </w:rPr>
          <w:t>tines</w:t>
        </w:r>
      </w:hyperlink>
      <w:r w:rsidRPr="00D03EB3">
        <w:t>”</w:t>
      </w:r>
      <w:r w:rsidR="00A15850" w:rsidRPr="00D03EB3">
        <w:t xml:space="preserve"> </w:t>
      </w:r>
      <w:r w:rsidR="00A15850" w:rsidRPr="00D03EB3">
        <w:fldChar w:fldCharType="begin"/>
      </w:r>
      <w:r w:rsidR="00A15850" w:rsidRPr="00D03EB3">
        <w:instrText xml:space="preserve"> ADDIN ZOTERO_ITEM CSL_CITATION {"citationID":"89ZRjSjP","properties":{"formattedCitation":"(Tomasik, 2019)","plainCitation":"(Tomasik, 2019)","noteIndex":0},"citationItems":[{"id":9732,"uris":["http://zotero.org/users/3736454/items/UK9EMD9I"],"uri":["http://zotero.org/users/3736454/items/UK9EMD9I"],"itemData":{"id":9732,"type":"post-weblog","title":"What Are Suffering Subroutines?","container-title":"Reducing Risks of Future Suffering","URL":"https://reducing-suffering.org/what-are-suffering-subroutines/?fbclid=IwAR2y8eP71cCNF6YL5uICmEIV04n_W8XzjdkcCuAq8cKZ9PYlsMEZK2eXoBc","author":[{"family":"Tomasik","given":"Brian"}],"issued":{"date-parts":[["2019"]]},"accessed":{"date-parts":[["2019",5,26]]}}}],"schema":"https://github.com/citation-style-language/schema/raw/master/csl-citation.json"} </w:instrText>
      </w:r>
      <w:r w:rsidR="00A15850" w:rsidRPr="00D03EB3">
        <w:fldChar w:fldCharType="separate"/>
      </w:r>
      <w:r w:rsidR="00A15850" w:rsidRPr="00D03EB3">
        <w:rPr>
          <w:noProof/>
        </w:rPr>
        <w:t>(Tomasik, 2019)</w:t>
      </w:r>
      <w:r w:rsidR="00A15850" w:rsidRPr="00D03EB3">
        <w:fldChar w:fldCharType="end"/>
      </w:r>
      <w:r w:rsidRPr="00D03EB3">
        <w:t xml:space="preserve">, that is, a computation which has </w:t>
      </w:r>
      <w:r w:rsidR="00123A37" w:rsidRPr="00D03EB3">
        <w:t xml:space="preserve">an </w:t>
      </w:r>
      <w:r w:rsidRPr="00D03EB3">
        <w:t xml:space="preserve">internal experiences of suffering, which could </w:t>
      </w:r>
      <w:r w:rsidR="00123A37" w:rsidRPr="00D03EB3">
        <w:t xml:space="preserve">arise while </w:t>
      </w:r>
      <w:r w:rsidRPr="00D03EB3">
        <w:t>training of neural nets via reward.</w:t>
      </w:r>
      <w:r w:rsidR="002631C8" w:rsidRPr="00D03EB3">
        <w:t xml:space="preserve"> Any random quale could appear inside a neural net which is performing some other task, and it could “feel” nostalgia or any other experience for a short moment. As we don’t know yet was is the neural correlate of consciousness and qualia, we don’t know which types of computations are capable to generate temporal observers. Moreover, even if some non-Turing computations are needed for subjective experiences, like quantum computers </w:t>
      </w:r>
      <w:r w:rsidR="002631C8" w:rsidRPr="00D03EB3">
        <w:fldChar w:fldCharType="begin"/>
      </w:r>
      <w:r w:rsidR="00EA1885" w:rsidRPr="00D03EB3">
        <w:instrText xml:space="preserve"> ADDIN ZOTERO_ITEM CSL_CITATION {"citationID":"yFtm0kus","properties":{"formattedCitation":"(Penrose &amp; Gardner, 2002)","plainCitation":"(Penrose &amp; Gardner, 2002)","noteIndex":0},"citationItems":[{"id":3429,"uris":["http://zotero.org/users/3736454/items/NJM4VDU5"],"uri":["http://zotero.org/users/3736454/items/NJM4VDU5"],"itemData":{"id":3429,"type":"book","title":"The Emperor's New Mind: Concerning Computers, Minds, and the Laws of Physics","publisher":"Oxford University Press","publisher-place":"Oxford","number-of-pages":"640","edition":"1 edition","source":"Amazon","event-place":"Oxford","abstract":"For decades, proponents of artificial intelligence have argued that computers will soon be doing everything that a human mind can do. Admittedly, computers now play chess at the grandmaster level, but do they understand the game as we do? Can a computer eventually do everything a human mind can do? In this absorbing and frequently contentious book, Roger Penrose--eminent physicist and winner, with Stephen Hawking, of the prestigious Wolf prize--puts forward his view that there are some facets of human thinking that can never be emulated by a machine. Penrose examines what physics and mathematics can tell us about how the mind works, what they can't, and what we need to know to understand the physical processes of consciousness. He is among a growing number of physicists who think Einstein wasn't being stubborn when he said his \"little finger\" told him that quantum mechanics is incomplete, and he concludes that laws even deeper than quantum mechanics are essential for the operation of a mind. To support this contention, Penrose takes the reader on a dazzling tour that covers such topics as complex numbers, Turing machines, complexity theory, quantum mechanics, formal systems, Godel undecidability, phase spaces, Hilbert spaces, black holes, white holes, Hawking radiation, entropy, quasicrystals, the structure of the brain, and scores of other subjects. The Emperor's New Mind will appeal to anyone with a serious interest in modern physics and its relation to philosophical issues, as well as to physicists, mathematicians, philosophers and those on either side of the AI debate.","ISBN":"978-0-19-286198-6","title-short":"The Emperor's New Mind","language":"English","author":[{"family":"Penrose","given":"Roger"},{"family":"Gardner","given":"Martin"}],"issued":{"date-parts":[["2002",12,12]]}}}],"schema":"https://github.com/citation-style-language/schema/raw/master/csl-citation.json"} </w:instrText>
      </w:r>
      <w:r w:rsidR="002631C8" w:rsidRPr="00D03EB3">
        <w:fldChar w:fldCharType="separate"/>
      </w:r>
      <w:r w:rsidR="00EA1885" w:rsidRPr="00D03EB3">
        <w:rPr>
          <w:noProof/>
        </w:rPr>
        <w:t>(Penrose &amp; Gardner, 2002)</w:t>
      </w:r>
      <w:r w:rsidR="002631C8" w:rsidRPr="00D03EB3">
        <w:fldChar w:fldCharType="end"/>
      </w:r>
      <w:r w:rsidR="002631C8" w:rsidRPr="00D03EB3">
        <w:t>, they again could be mimicked by some natural quantum processes.</w:t>
      </w:r>
    </w:p>
    <w:p w14:paraId="27ED73CD" w14:textId="77777777" w:rsidR="009C6039" w:rsidRPr="00D03EB3" w:rsidRDefault="009C6039" w:rsidP="005D6994">
      <w:pPr>
        <w:jc w:val="both"/>
      </w:pPr>
    </w:p>
    <w:p w14:paraId="3804BA49" w14:textId="04B2F3A7" w:rsidR="00377403" w:rsidRPr="00D03EB3" w:rsidRDefault="000B0FA6" w:rsidP="00FC22AB">
      <w:pPr>
        <w:pStyle w:val="Heading3"/>
      </w:pPr>
      <w:bookmarkStart w:id="25" w:name="_Toc9798049"/>
      <w:bookmarkStart w:id="26" w:name="_Toc12278217"/>
      <w:r w:rsidRPr="00D03EB3">
        <w:t>2.2.</w:t>
      </w:r>
      <w:r w:rsidR="00377403" w:rsidRPr="00D03EB3">
        <w:t>9. Panps</w:t>
      </w:r>
      <w:r w:rsidR="00475CE5" w:rsidRPr="00D03EB3">
        <w:t>ychism</w:t>
      </w:r>
      <w:bookmarkEnd w:id="25"/>
      <w:bookmarkEnd w:id="26"/>
      <w:r w:rsidR="00475CE5" w:rsidRPr="00D03EB3">
        <w:t xml:space="preserve"> </w:t>
      </w:r>
    </w:p>
    <w:p w14:paraId="33EA63FC" w14:textId="6426F927" w:rsidR="00874BF2" w:rsidRPr="00D03EB3" w:rsidRDefault="00475CE5" w:rsidP="005D6994">
      <w:pPr>
        <w:jc w:val="both"/>
      </w:pPr>
      <w:r w:rsidRPr="00D03EB3">
        <w:t xml:space="preserve">One of the interpretations of panpsychism is that any causal process has </w:t>
      </w:r>
      <w:r w:rsidR="00F33226" w:rsidRPr="00D03EB3">
        <w:t>some rudimentary phenomenological consciousness, or qualia (see e</w:t>
      </w:r>
      <w:r w:rsidR="000A0372" w:rsidRPr="00D03EB3">
        <w:t>.</w:t>
      </w:r>
      <w:r w:rsidR="00F33226" w:rsidRPr="00D03EB3">
        <w:t xml:space="preserve">g. </w:t>
      </w:r>
      <w:proofErr w:type="spellStart"/>
      <w:r w:rsidR="00F33226" w:rsidRPr="00D03EB3">
        <w:t>Argonov</w:t>
      </w:r>
      <w:r w:rsidR="000A0372" w:rsidRPr="00D03EB3">
        <w:t>’s</w:t>
      </w:r>
      <w:proofErr w:type="spellEnd"/>
      <w:r w:rsidR="00F33226" w:rsidRPr="00D03EB3">
        <w:t xml:space="preserve"> “One electron theory of consciousness”</w:t>
      </w:r>
      <w:r w:rsidR="00A15850" w:rsidRPr="00D03EB3">
        <w:t xml:space="preserve"> </w:t>
      </w:r>
      <w:r w:rsidR="00A15850" w:rsidRPr="00D03EB3">
        <w:fldChar w:fldCharType="begin"/>
      </w:r>
      <w:r w:rsidR="00A15850" w:rsidRPr="00D03EB3">
        <w:instrText xml:space="preserve"> ADDIN ZOTERO_ITEM CSL_CITATION {"citationID":"yMZvR1aG","properties":{"formattedCitation":"(Argonov, 2012)","plainCitation":"(Argonov, 2012)","noteIndex":0},"citationItems":[{"id":3269,"uris":["http://zotero.org/users/3736454/items/AWNJFMK2"],"uri":["http://zotero.org/users/3736454/items/AWNJFMK2"],"itemData":{"id":3269,"type":"article-journal","title":"Neural Correlate of Consciousness in a Single Electron: Radical Answer to “Quantum Theories of Consciousness”","container-title":"NeuroQuantology","volume":"10","issue":"2","source":"Google Scholar","URL":"http://neuroquantology.com/index.php/journal/article/view/548","title-short":"Neural Correlate of Consciousness in a Single Electron","author":[{"family":"Argonov","given":"Victor Yu"}],"issued":{"date-parts":[["2012"]]}}}],"schema":"https://github.com/citation-style-language/schema/raw/master/csl-citation.json"} </w:instrText>
      </w:r>
      <w:r w:rsidR="00A15850" w:rsidRPr="00D03EB3">
        <w:fldChar w:fldCharType="separate"/>
      </w:r>
      <w:r w:rsidR="00A15850" w:rsidRPr="00D03EB3">
        <w:rPr>
          <w:noProof/>
        </w:rPr>
        <w:t>(Argonov, 2012)</w:t>
      </w:r>
      <w:r w:rsidR="00A15850" w:rsidRPr="00D03EB3">
        <w:fldChar w:fldCharType="end"/>
      </w:r>
      <w:r w:rsidR="00F33226" w:rsidRPr="00D03EB3">
        <w:t xml:space="preserve">). This idea </w:t>
      </w:r>
      <w:r w:rsidR="000A0372" w:rsidRPr="00D03EB3">
        <w:t xml:space="preserve">has been rejected </w:t>
      </w:r>
      <w:r w:rsidR="00F33226" w:rsidRPr="00D03EB3">
        <w:t xml:space="preserve">on grounds similar to </w:t>
      </w:r>
      <w:r w:rsidR="005C2E2C" w:rsidRPr="00D03EB3">
        <w:t xml:space="preserve">the logic used to reject </w:t>
      </w:r>
      <w:r w:rsidR="00F33226" w:rsidRPr="00D03EB3">
        <w:t xml:space="preserve">Boltzmann brains: that if it were true, I, as an observer, am unlikely to be </w:t>
      </w:r>
      <w:r w:rsidR="000A0372" w:rsidRPr="00D03EB3">
        <w:t xml:space="preserve">a </w:t>
      </w:r>
      <w:r w:rsidR="00F33226" w:rsidRPr="00D03EB3">
        <w:t xml:space="preserve">human person, but </w:t>
      </w:r>
      <w:r w:rsidR="000A0372" w:rsidRPr="00D03EB3">
        <w:t xml:space="preserve">instead </w:t>
      </w:r>
      <w:r w:rsidR="00F33226" w:rsidRPr="00D03EB3">
        <w:t>more likely to be a random causal process in the world. As we will see later</w:t>
      </w:r>
      <w:r w:rsidR="000A0372" w:rsidRPr="00D03EB3">
        <w:t>,</w:t>
      </w:r>
      <w:r w:rsidR="00F33226" w:rsidRPr="00D03EB3">
        <w:t xml:space="preserve"> this argument doesn’t </w:t>
      </w:r>
      <w:r w:rsidR="00A902E1" w:rsidRPr="00D03EB3">
        <w:t>hold</w:t>
      </w:r>
      <w:r w:rsidR="00F33226" w:rsidRPr="00D03EB3">
        <w:t xml:space="preserve">, as we should count only those observers who are able to ask this question. </w:t>
      </w:r>
    </w:p>
    <w:p w14:paraId="162828A2" w14:textId="77777777" w:rsidR="003673CA" w:rsidRPr="00D03EB3" w:rsidRDefault="003673CA" w:rsidP="003673CA"/>
    <w:p w14:paraId="3445B457" w14:textId="7B826506" w:rsidR="00D16FEB" w:rsidRPr="00D03EB3" w:rsidRDefault="00236668" w:rsidP="00A15850">
      <w:pPr>
        <w:pStyle w:val="Heading2"/>
      </w:pPr>
      <w:bookmarkStart w:id="27" w:name="_Toc9798050"/>
      <w:bookmarkStart w:id="28" w:name="_Toc12278218"/>
      <w:r w:rsidRPr="00D03EB3">
        <w:t xml:space="preserve">2.3. </w:t>
      </w:r>
      <w:r w:rsidR="00D16FEB" w:rsidRPr="00D03EB3">
        <w:t>Boltzmann typewriters</w:t>
      </w:r>
      <w:bookmarkEnd w:id="27"/>
      <w:bookmarkEnd w:id="28"/>
    </w:p>
    <w:p w14:paraId="71244BA3" w14:textId="1B7E19BE" w:rsidR="00D16FEB" w:rsidRPr="00D03EB3" w:rsidRDefault="00D16FEB">
      <w:pPr>
        <w:jc w:val="both"/>
      </w:pPr>
      <w:r w:rsidRPr="00D03EB3">
        <w:t>In a classical example, a monkey randomly hitting a typewriter</w:t>
      </w:r>
      <w:r w:rsidR="00812D27" w:rsidRPr="00D03EB3">
        <w:t xml:space="preserve"> for extremely long time</w:t>
      </w:r>
      <w:r w:rsidRPr="00D03EB3">
        <w:t xml:space="preserve"> could write a famous novel (</w:t>
      </w:r>
      <w:r w:rsidR="0046093A" w:rsidRPr="00D03EB3">
        <w:t xml:space="preserve">for example, </w:t>
      </w:r>
      <w:r w:rsidRPr="00D03EB3">
        <w:t>“</w:t>
      </w:r>
      <w:r w:rsidR="0046093A" w:rsidRPr="00D03EB3">
        <w:t xml:space="preserve">War </w:t>
      </w:r>
      <w:r w:rsidRPr="00D03EB3">
        <w:t xml:space="preserve">and </w:t>
      </w:r>
      <w:r w:rsidR="0046093A" w:rsidRPr="00D03EB3">
        <w:t>Peace</w:t>
      </w:r>
      <w:r w:rsidRPr="00D03EB3">
        <w:t>”).</w:t>
      </w:r>
      <w:r w:rsidR="00DA391D" w:rsidRPr="00D03EB3">
        <w:t xml:space="preserve"> If two things could appear randomly </w:t>
      </w:r>
      <w:r w:rsidR="00DA391D" w:rsidRPr="00D03EB3">
        <w:rPr>
          <w:i/>
        </w:rPr>
        <w:t>with equal probability</w:t>
      </w:r>
      <w:r w:rsidR="00DA391D" w:rsidRPr="00D03EB3">
        <w:t xml:space="preserve"> from noting: </w:t>
      </w:r>
      <w:r w:rsidRPr="00D03EB3">
        <w:t xml:space="preserve"> </w:t>
      </w:r>
      <w:r w:rsidR="00DA391D" w:rsidRPr="00D03EB3">
        <w:t xml:space="preserve">either a book or a monkey with a typewriter who will later print many random books, then most random books will be printed by such monkey. </w:t>
      </w:r>
    </w:p>
    <w:p w14:paraId="13419DEA" w14:textId="77777777" w:rsidR="009C4E3C" w:rsidRPr="00D03EB3" w:rsidRDefault="009C4E3C" w:rsidP="00D16FEB"/>
    <w:p w14:paraId="5753C59D" w14:textId="366F5D15" w:rsidR="009C4E3C" w:rsidRPr="00D03EB3" w:rsidRDefault="009C4E3C" w:rsidP="00493AC4">
      <w:pPr>
        <w:jc w:val="both"/>
      </w:pPr>
      <w:r w:rsidRPr="00D03EB3">
        <w:t xml:space="preserve">We will call </w:t>
      </w:r>
      <w:r w:rsidR="008421CB" w:rsidRPr="00D03EB3">
        <w:t xml:space="preserve">the </w:t>
      </w:r>
      <w:r w:rsidRPr="00D03EB3">
        <w:t xml:space="preserve">type of fluctuation capable </w:t>
      </w:r>
      <w:r w:rsidR="008421CB" w:rsidRPr="00D03EB3">
        <w:t xml:space="preserve">of </w:t>
      </w:r>
      <w:r w:rsidRPr="00D03EB3">
        <w:t>creat</w:t>
      </w:r>
      <w:r w:rsidR="008421CB" w:rsidRPr="00D03EB3">
        <w:t>ing</w:t>
      </w:r>
      <w:r w:rsidRPr="00D03EB3">
        <w:t xml:space="preserve"> a lot of observer</w:t>
      </w:r>
      <w:r w:rsidR="003C64F6" w:rsidRPr="00D03EB3">
        <w:t xml:space="preserve"> </w:t>
      </w:r>
      <w:r w:rsidRPr="00D03EB3">
        <w:t>moments inside it</w:t>
      </w:r>
      <w:r w:rsidR="008421CB" w:rsidRPr="00D03EB3">
        <w:t xml:space="preserve"> a “Boltzmann typewriter”</w:t>
      </w:r>
      <w:r w:rsidRPr="00D03EB3">
        <w:t xml:space="preserve">. Boltzmann typewriters </w:t>
      </w:r>
      <w:r w:rsidR="000949A7" w:rsidRPr="00D03EB3">
        <w:t xml:space="preserve">(B-typewriters) </w:t>
      </w:r>
      <w:r w:rsidRPr="00D03EB3">
        <w:t>seem to be important</w:t>
      </w:r>
      <w:r w:rsidR="00C90B62" w:rsidRPr="00D03EB3">
        <w:t>,</w:t>
      </w:r>
      <w:r w:rsidRPr="00D03EB3">
        <w:t xml:space="preserve"> as they </w:t>
      </w:r>
      <w:r w:rsidR="00493AC4" w:rsidRPr="00D03EB3">
        <w:t>may be</w:t>
      </w:r>
      <w:r w:rsidRPr="00D03EB3">
        <w:t xml:space="preserve"> capable </w:t>
      </w:r>
      <w:r w:rsidR="00C90B62" w:rsidRPr="00D03EB3">
        <w:t xml:space="preserve">of </w:t>
      </w:r>
      <w:r w:rsidRPr="00D03EB3">
        <w:t>outperform</w:t>
      </w:r>
      <w:r w:rsidR="00C90B62" w:rsidRPr="00D03EB3">
        <w:t>ing</w:t>
      </w:r>
      <w:r w:rsidRPr="00D03EB3">
        <w:t xml:space="preserve"> b</w:t>
      </w:r>
      <w:r w:rsidR="00493AC4" w:rsidRPr="00D03EB3">
        <w:t xml:space="preserve">oth </w:t>
      </w:r>
      <w:r w:rsidR="00C90B62" w:rsidRPr="00D03EB3">
        <w:t>real-</w:t>
      </w:r>
      <w:r w:rsidR="00493AC4" w:rsidRPr="00D03EB3">
        <w:t>world and classical BBs in their</w:t>
      </w:r>
      <w:r w:rsidRPr="00D03EB3">
        <w:t xml:space="preserve"> ability</w:t>
      </w:r>
      <w:r w:rsidR="00493AC4" w:rsidRPr="00D03EB3">
        <w:t xml:space="preserve"> to create random minds; </w:t>
      </w:r>
      <w:r w:rsidR="00C90B62" w:rsidRPr="00D03EB3">
        <w:t xml:space="preserve">they also </w:t>
      </w:r>
      <w:r w:rsidR="00493AC4" w:rsidRPr="00D03EB3">
        <w:t xml:space="preserve">create </w:t>
      </w:r>
      <w:r w:rsidR="00C90B62" w:rsidRPr="00D03EB3">
        <w:t>less-</w:t>
      </w:r>
      <w:r w:rsidR="00493AC4" w:rsidRPr="00D03EB3">
        <w:t>random minds than pure fluctuations</w:t>
      </w:r>
      <w:r w:rsidR="00C90B62" w:rsidRPr="00D03EB3">
        <w:t xml:space="preserve"> do,</w:t>
      </w:r>
      <w:r w:rsidR="00493AC4" w:rsidRPr="00D03EB3">
        <w:t xml:space="preserve"> which could explain why we are not in </w:t>
      </w:r>
      <w:r w:rsidR="00C90B62" w:rsidRPr="00D03EB3">
        <w:t xml:space="preserve">a </w:t>
      </w:r>
      <w:r w:rsidR="00493AC4" w:rsidRPr="00D03EB3">
        <w:t>completely random world.</w:t>
      </w:r>
    </w:p>
    <w:p w14:paraId="1D399AAB" w14:textId="77777777" w:rsidR="00493AC4" w:rsidRPr="00D03EB3" w:rsidRDefault="00493AC4" w:rsidP="00D16FEB"/>
    <w:p w14:paraId="3F6ED507" w14:textId="3912B42E" w:rsidR="00394DA7" w:rsidRPr="00D03EB3" w:rsidRDefault="00493AC4" w:rsidP="00DA391D">
      <w:pPr>
        <w:jc w:val="both"/>
      </w:pPr>
      <w:r w:rsidRPr="00D03EB3">
        <w:lastRenderedPageBreak/>
        <w:t xml:space="preserve">The most obvious example of </w:t>
      </w:r>
      <w:r w:rsidR="0096537E" w:rsidRPr="00D03EB3">
        <w:t xml:space="preserve">a </w:t>
      </w:r>
      <w:r w:rsidRPr="00D03EB3">
        <w:t>B-typewriter is our universe itself</w:t>
      </w:r>
      <w:r w:rsidR="00394DA7" w:rsidRPr="00D03EB3">
        <w:t>, as it supposedly was created from quantum fluctuation</w:t>
      </w:r>
      <w:r w:rsidR="0096537E" w:rsidRPr="00D03EB3">
        <w:t>,</w:t>
      </w:r>
      <w:r w:rsidR="00394DA7" w:rsidRPr="00D03EB3">
        <w:t xml:space="preserve"> and the process of evolution on Earth is using something akin to B-typewriters to search for most </w:t>
      </w:r>
      <w:r w:rsidR="0096537E" w:rsidRPr="00D03EB3">
        <w:t>well-</w:t>
      </w:r>
      <w:r w:rsidR="00394DA7" w:rsidRPr="00D03EB3">
        <w:t>adapted organisms. Thus, it creates 100 billion people</w:t>
      </w:r>
      <w:r w:rsidR="0096537E" w:rsidRPr="00D03EB3">
        <w:t>,</w:t>
      </w:r>
      <w:r w:rsidR="00394DA7" w:rsidRPr="00D03EB3">
        <w:t xml:space="preserve"> and each has at least a billion observer moments, so the total number of human observer moments is around 10</w:t>
      </w:r>
      <w:r w:rsidR="00394DA7" w:rsidRPr="00D03EB3">
        <w:rPr>
          <w:vertAlign w:val="superscript"/>
        </w:rPr>
        <w:t>20</w:t>
      </w:r>
      <w:r w:rsidR="00394DA7" w:rsidRPr="00D03EB3">
        <w:t>. However, we actually need to count only BB-aware observer moments, as we will discuss later.</w:t>
      </w:r>
      <w:r w:rsidR="00A472FE" w:rsidRPr="00D03EB3">
        <w:t xml:space="preserve"> </w:t>
      </w:r>
      <w:r w:rsidR="00394DA7" w:rsidRPr="00D03EB3">
        <w:t>Another type of B-typewriter, Boltzmann simulations</w:t>
      </w:r>
      <w:r w:rsidR="00264CB9" w:rsidRPr="00D03EB3">
        <w:t xml:space="preserve">, </w:t>
      </w:r>
      <w:r w:rsidR="00394DA7" w:rsidRPr="00D03EB3">
        <w:t>an AI which appear</w:t>
      </w:r>
      <w:r w:rsidR="00137AF2" w:rsidRPr="00D03EB3">
        <w:t>s</w:t>
      </w:r>
      <w:r w:rsidR="001A6594" w:rsidRPr="00D03EB3">
        <w:t xml:space="preserve"> out of</w:t>
      </w:r>
      <w:r w:rsidR="00394DA7" w:rsidRPr="00D03EB3">
        <w:t xml:space="preserve"> nothing and run</w:t>
      </w:r>
      <w:r w:rsidR="00137AF2" w:rsidRPr="00D03EB3">
        <w:t>s</w:t>
      </w:r>
      <w:r w:rsidR="00394DA7" w:rsidRPr="00D03EB3">
        <w:t xml:space="preserve"> a simulation of many minds</w:t>
      </w:r>
      <w:r w:rsidR="00264CB9" w:rsidRPr="00D03EB3">
        <w:t xml:space="preserve">, was suggested by Armstrong </w:t>
      </w:r>
      <w:r w:rsidR="00264CB9" w:rsidRPr="00D03EB3">
        <w:fldChar w:fldCharType="begin"/>
      </w:r>
      <w:r w:rsidR="00264CB9" w:rsidRPr="00D03EB3">
        <w:instrText xml:space="preserve"> ADDIN ZOTERO_ITEM CSL_CITATION {"citationID":"vn4AGtBR","properties":{"formattedCitation":"(Armstrong, 2018)","plainCitation":"(Armstrong, 2018)","noteIndex":0},"citationItems":[{"id":9412,"uris":["http://zotero.org/users/3736454/items/6MCS4FBC"],"uri":["http://zotero.org/users/3736454/items/6MCS4FBC"],"itemData":{"id":9412,"type":"post-weblog","title":"Are you in a Boltzmann simulation? - LessWrong 2.0","container-title":"LessWrong","URL":"https://www.lesswrong.com/posts/ygELzNSAF5nzLXD7j/are-you-in-a-boltzmann-simulation","title-short":"Are you in a Boltzmann simulation?","author":[{"family":"Armstrong","given":"S."}],"issued":{"date-parts":[["2018"]]},"accessed":{"date-parts":[["2019",2,4]]}}}],"schema":"https://github.com/citation-style-language/schema/raw/master/csl-citation.json"} </w:instrText>
      </w:r>
      <w:r w:rsidR="00264CB9" w:rsidRPr="00D03EB3">
        <w:fldChar w:fldCharType="separate"/>
      </w:r>
      <w:r w:rsidR="00264CB9" w:rsidRPr="00D03EB3">
        <w:rPr>
          <w:noProof/>
        </w:rPr>
        <w:t>(Armstrong, 2018)</w:t>
      </w:r>
      <w:r w:rsidR="00264CB9" w:rsidRPr="00D03EB3">
        <w:fldChar w:fldCharType="end"/>
      </w:r>
      <w:r w:rsidR="00394DA7" w:rsidRPr="00D03EB3">
        <w:t>.</w:t>
      </w:r>
    </w:p>
    <w:p w14:paraId="31182E77" w14:textId="77777777" w:rsidR="00137AF2" w:rsidRPr="00D03EB3" w:rsidRDefault="00137AF2" w:rsidP="00D16FEB"/>
    <w:p w14:paraId="04782FAC" w14:textId="5C039033" w:rsidR="00D723B4" w:rsidRPr="00D03EB3" w:rsidRDefault="00137AF2" w:rsidP="00137AF2">
      <w:pPr>
        <w:jc w:val="both"/>
      </w:pPr>
      <w:r w:rsidRPr="00D03EB3">
        <w:t>The most interesting question</w:t>
      </w:r>
      <w:r w:rsidR="002B464A" w:rsidRPr="00D03EB3">
        <w:t xml:space="preserve"> is why B-typewriters</w:t>
      </w:r>
      <w:r w:rsidR="00EA29EA" w:rsidRPr="00D03EB3">
        <w:t xml:space="preserve"> are not most probable type of the observer-generating environments? </w:t>
      </w:r>
      <w:r w:rsidRPr="00D03EB3">
        <w:t>For example, if a cloud of gas appears at the size of Solar system and it collapse</w:t>
      </w:r>
      <w:r w:rsidR="00923BCC" w:rsidRPr="00D03EB3">
        <w:t>s</w:t>
      </w:r>
      <w:r w:rsidRPr="00D03EB3">
        <w:t xml:space="preserve"> into the Solar system, it would be enough </w:t>
      </w:r>
      <w:r w:rsidR="00923BCC" w:rsidRPr="00D03EB3">
        <w:t xml:space="preserve">to trigger the </w:t>
      </w:r>
      <w:r w:rsidRPr="00D03EB3">
        <w:t>creation of the Earth and many observers, but we will not observe the stars. On</w:t>
      </w:r>
      <w:r w:rsidR="00923BCC" w:rsidRPr="00D03EB3">
        <w:t>e</w:t>
      </w:r>
      <w:r w:rsidRPr="00D03EB3">
        <w:t xml:space="preserve"> answer may be that it is simpler to start eternal inflation than to create just </w:t>
      </w:r>
      <w:r w:rsidR="00923BCC" w:rsidRPr="00D03EB3">
        <w:t xml:space="preserve">a </w:t>
      </w:r>
      <w:r w:rsidRPr="00D03EB3">
        <w:t xml:space="preserve">finite amount of perfectly composed gas, as it </w:t>
      </w:r>
      <w:r w:rsidR="00923BCC" w:rsidRPr="00D03EB3">
        <w:t xml:space="preserve">must </w:t>
      </w:r>
      <w:r w:rsidRPr="00D03EB3">
        <w:t xml:space="preserve">be enriched with heavy elements from nearby supernovas </w:t>
      </w:r>
      <w:r w:rsidR="00923BCC" w:rsidRPr="00D03EB3">
        <w:t xml:space="preserve">to create </w:t>
      </w:r>
      <w:r w:rsidRPr="00D03EB3">
        <w:t>the Earth.</w:t>
      </w:r>
      <w:r w:rsidR="00D723B4" w:rsidRPr="00D03EB3">
        <w:t xml:space="preserve"> </w:t>
      </w:r>
    </w:p>
    <w:p w14:paraId="7EE36BFF" w14:textId="77777777" w:rsidR="00D723B4" w:rsidRPr="00D03EB3" w:rsidRDefault="00D723B4" w:rsidP="00137AF2">
      <w:pPr>
        <w:jc w:val="both"/>
      </w:pPr>
    </w:p>
    <w:p w14:paraId="07BB45E7" w14:textId="5F44E0BE" w:rsidR="00137AF2" w:rsidRPr="00D03EB3" w:rsidRDefault="00D723B4" w:rsidP="00137AF2">
      <w:pPr>
        <w:jc w:val="both"/>
      </w:pPr>
      <w:r w:rsidRPr="00D03EB3">
        <w:t xml:space="preserve">The classification of B-typewriters overlaps with the physical mechanisms of BBs, as any such mechanism could also create </w:t>
      </w:r>
      <w:r w:rsidR="008D575A" w:rsidRPr="00D03EB3">
        <w:t xml:space="preserve">a </w:t>
      </w:r>
      <w:r w:rsidRPr="00D03EB3">
        <w:t>B-typewriter.</w:t>
      </w:r>
    </w:p>
    <w:p w14:paraId="1C8CD449" w14:textId="77777777" w:rsidR="008F37DF" w:rsidRPr="00D03EB3" w:rsidRDefault="008F37DF" w:rsidP="008F37DF">
      <w:pPr>
        <w:jc w:val="both"/>
      </w:pPr>
    </w:p>
    <w:p w14:paraId="738A5D24" w14:textId="665425F7" w:rsidR="00D723B4" w:rsidRPr="00D03EB3" w:rsidRDefault="008F37DF" w:rsidP="003958F9">
      <w:pPr>
        <w:pStyle w:val="ListParagraph"/>
        <w:numPr>
          <w:ilvl w:val="0"/>
          <w:numId w:val="7"/>
        </w:numPr>
        <w:jc w:val="both"/>
        <w:rPr>
          <w:rFonts w:ascii="Times New Roman" w:hAnsi="Times New Roman" w:cs="Times New Roman"/>
        </w:rPr>
      </w:pPr>
      <w:r w:rsidRPr="00D03EB3">
        <w:rPr>
          <w:rFonts w:ascii="Times New Roman" w:hAnsi="Times New Roman" w:cs="Times New Roman"/>
          <w:i/>
        </w:rPr>
        <w:t>Generators of random numbers</w:t>
      </w:r>
      <w:r w:rsidRPr="00D03EB3">
        <w:rPr>
          <w:rFonts w:ascii="Times New Roman" w:hAnsi="Times New Roman" w:cs="Times New Roman"/>
        </w:rPr>
        <w:t xml:space="preserve"> which </w:t>
      </w:r>
      <w:r w:rsidR="00862D24" w:rsidRPr="00D03EB3">
        <w:rPr>
          <w:rFonts w:ascii="Times New Roman" w:hAnsi="Times New Roman" w:cs="Times New Roman"/>
        </w:rPr>
        <w:t xml:space="preserve">themselves </w:t>
      </w:r>
      <w:r w:rsidRPr="00D03EB3">
        <w:rPr>
          <w:rFonts w:ascii="Times New Roman" w:hAnsi="Times New Roman" w:cs="Times New Roman"/>
        </w:rPr>
        <w:t>randomly appear</w:t>
      </w:r>
    </w:p>
    <w:p w14:paraId="6BD42020" w14:textId="45416D71" w:rsidR="00D723B4" w:rsidRPr="00D03EB3" w:rsidRDefault="00D723B4" w:rsidP="003958F9">
      <w:pPr>
        <w:pStyle w:val="ListParagraph"/>
        <w:numPr>
          <w:ilvl w:val="0"/>
          <w:numId w:val="7"/>
        </w:numPr>
        <w:jc w:val="both"/>
        <w:rPr>
          <w:rFonts w:ascii="Times New Roman" w:hAnsi="Times New Roman" w:cs="Times New Roman"/>
        </w:rPr>
      </w:pPr>
      <w:r w:rsidRPr="00D03EB3">
        <w:rPr>
          <w:rFonts w:ascii="Times New Roman" w:hAnsi="Times New Roman" w:cs="Times New Roman"/>
          <w:i/>
        </w:rPr>
        <w:t>Physical universes</w:t>
      </w:r>
      <w:r w:rsidRPr="00D03EB3">
        <w:rPr>
          <w:rFonts w:ascii="Times New Roman" w:hAnsi="Times New Roman" w:cs="Times New Roman"/>
        </w:rPr>
        <w:t xml:space="preserve"> optimized to create minds</w:t>
      </w:r>
    </w:p>
    <w:p w14:paraId="21ACD518" w14:textId="7A10536D" w:rsidR="00D723B4" w:rsidRPr="00D03EB3" w:rsidRDefault="004F23DC" w:rsidP="003958F9">
      <w:pPr>
        <w:pStyle w:val="ListParagraph"/>
        <w:numPr>
          <w:ilvl w:val="0"/>
          <w:numId w:val="7"/>
        </w:numPr>
        <w:jc w:val="both"/>
        <w:rPr>
          <w:rFonts w:ascii="Times New Roman" w:hAnsi="Times New Roman" w:cs="Times New Roman"/>
        </w:rPr>
      </w:pPr>
      <w:r w:rsidRPr="00D03EB3">
        <w:rPr>
          <w:rFonts w:ascii="Times New Roman" w:hAnsi="Times New Roman" w:cs="Times New Roman"/>
          <w:i/>
        </w:rPr>
        <w:t>Small</w:t>
      </w:r>
      <w:r w:rsidR="00862D24" w:rsidRPr="00D03EB3">
        <w:rPr>
          <w:rFonts w:ascii="Times New Roman" w:hAnsi="Times New Roman" w:cs="Times New Roman"/>
          <w:i/>
        </w:rPr>
        <w:t>,</w:t>
      </w:r>
      <w:r w:rsidRPr="00D03EB3">
        <w:rPr>
          <w:rFonts w:ascii="Times New Roman" w:hAnsi="Times New Roman" w:cs="Times New Roman"/>
          <w:i/>
        </w:rPr>
        <w:t xml:space="preserve"> one-planet u</w:t>
      </w:r>
      <w:r w:rsidR="00D723B4" w:rsidRPr="00D03EB3">
        <w:rPr>
          <w:rFonts w:ascii="Times New Roman" w:hAnsi="Times New Roman" w:cs="Times New Roman"/>
          <w:i/>
        </w:rPr>
        <w:t>n</w:t>
      </w:r>
      <w:r w:rsidRPr="00D03EB3">
        <w:rPr>
          <w:rFonts w:ascii="Times New Roman" w:hAnsi="Times New Roman" w:cs="Times New Roman"/>
          <w:i/>
        </w:rPr>
        <w:t>i</w:t>
      </w:r>
      <w:r w:rsidR="00D723B4" w:rsidRPr="00D03EB3">
        <w:rPr>
          <w:rFonts w:ascii="Times New Roman" w:hAnsi="Times New Roman" w:cs="Times New Roman"/>
          <w:i/>
        </w:rPr>
        <w:t>verses</w:t>
      </w:r>
      <w:r w:rsidR="00862D24" w:rsidRPr="00D03EB3">
        <w:rPr>
          <w:rFonts w:ascii="Times New Roman" w:hAnsi="Times New Roman" w:cs="Times New Roman"/>
          <w:i/>
        </w:rPr>
        <w:t>,</w:t>
      </w:r>
      <w:r w:rsidR="00D723B4" w:rsidRPr="00D03EB3">
        <w:rPr>
          <w:rFonts w:ascii="Times New Roman" w:hAnsi="Times New Roman" w:cs="Times New Roman"/>
        </w:rPr>
        <w:t xml:space="preserve"> optimized to create minds</w:t>
      </w:r>
      <w:r w:rsidR="008F37DF" w:rsidRPr="00D03EB3">
        <w:rPr>
          <w:rFonts w:ascii="Times New Roman" w:hAnsi="Times New Roman" w:cs="Times New Roman"/>
        </w:rPr>
        <w:t>.</w:t>
      </w:r>
    </w:p>
    <w:p w14:paraId="3F541A5B" w14:textId="52B60927" w:rsidR="008F37DF" w:rsidRPr="00D03EB3" w:rsidRDefault="002B464A" w:rsidP="003958F9">
      <w:pPr>
        <w:pStyle w:val="ListParagraph"/>
        <w:numPr>
          <w:ilvl w:val="0"/>
          <w:numId w:val="7"/>
        </w:numPr>
        <w:jc w:val="both"/>
        <w:rPr>
          <w:rFonts w:ascii="Times New Roman" w:hAnsi="Times New Roman" w:cs="Times New Roman"/>
        </w:rPr>
      </w:pPr>
      <w:r w:rsidRPr="00D03EB3">
        <w:rPr>
          <w:rFonts w:ascii="Times New Roman" w:hAnsi="Times New Roman" w:cs="Times New Roman"/>
          <w:i/>
        </w:rPr>
        <w:t xml:space="preserve">Minds directly appearing from primordial soup of amino acid which supposedly was capable to create first living cell (let’s call it </w:t>
      </w:r>
      <w:r w:rsidR="007019AF" w:rsidRPr="00D03EB3">
        <w:rPr>
          <w:rFonts w:ascii="Times New Roman" w:hAnsi="Times New Roman" w:cs="Times New Roman"/>
          <w:i/>
        </w:rPr>
        <w:t>“</w:t>
      </w:r>
      <w:r w:rsidR="004F23DC" w:rsidRPr="00D03EB3">
        <w:rPr>
          <w:rFonts w:ascii="Times New Roman" w:hAnsi="Times New Roman" w:cs="Times New Roman"/>
          <w:i/>
        </w:rPr>
        <w:t>amino-soup</w:t>
      </w:r>
      <w:r w:rsidR="007019AF" w:rsidRPr="00D03EB3">
        <w:rPr>
          <w:rFonts w:ascii="Times New Roman" w:hAnsi="Times New Roman" w:cs="Times New Roman"/>
          <w:i/>
        </w:rPr>
        <w:t>”</w:t>
      </w:r>
      <w:r w:rsidRPr="00D03EB3">
        <w:rPr>
          <w:rFonts w:ascii="Times New Roman" w:hAnsi="Times New Roman" w:cs="Times New Roman"/>
          <w:i/>
        </w:rPr>
        <w:t>)</w:t>
      </w:r>
      <w:r w:rsidR="00862D24" w:rsidRPr="00D03EB3">
        <w:rPr>
          <w:rFonts w:ascii="Times New Roman" w:hAnsi="Times New Roman" w:cs="Times New Roman"/>
        </w:rPr>
        <w:t xml:space="preserve">, </w:t>
      </w:r>
      <w:r w:rsidR="008F37DF" w:rsidRPr="00D03EB3">
        <w:rPr>
          <w:rFonts w:ascii="Times New Roman" w:hAnsi="Times New Roman" w:cs="Times New Roman"/>
        </w:rPr>
        <w:t>which appear without previous biological</w:t>
      </w:r>
      <w:r w:rsidR="004F23DC" w:rsidRPr="00D03EB3">
        <w:rPr>
          <w:rFonts w:ascii="Times New Roman" w:hAnsi="Times New Roman" w:cs="Times New Roman"/>
        </w:rPr>
        <w:t xml:space="preserve"> evolution, but on physically real planets. Such </w:t>
      </w:r>
      <w:r w:rsidR="007019AF" w:rsidRPr="00D03EB3">
        <w:rPr>
          <w:rFonts w:ascii="Times New Roman" w:hAnsi="Times New Roman" w:cs="Times New Roman"/>
        </w:rPr>
        <w:t xml:space="preserve">a </w:t>
      </w:r>
      <w:r w:rsidR="004F23DC" w:rsidRPr="00D03EB3">
        <w:rPr>
          <w:rFonts w:ascii="Times New Roman" w:hAnsi="Times New Roman" w:cs="Times New Roman"/>
        </w:rPr>
        <w:t>planet is a B-typewriter.</w:t>
      </w:r>
    </w:p>
    <w:p w14:paraId="61C9EDF0" w14:textId="2E65D112" w:rsidR="00D723B4" w:rsidRPr="00D03EB3" w:rsidRDefault="00D723B4" w:rsidP="003958F9">
      <w:pPr>
        <w:pStyle w:val="ListParagraph"/>
        <w:numPr>
          <w:ilvl w:val="0"/>
          <w:numId w:val="7"/>
        </w:numPr>
        <w:jc w:val="both"/>
        <w:rPr>
          <w:rFonts w:ascii="Times New Roman" w:hAnsi="Times New Roman" w:cs="Times New Roman"/>
        </w:rPr>
      </w:pPr>
      <w:r w:rsidRPr="00D03EB3">
        <w:rPr>
          <w:rFonts w:ascii="Times New Roman" w:hAnsi="Times New Roman" w:cs="Times New Roman"/>
          <w:i/>
        </w:rPr>
        <w:t>Boltz</w:t>
      </w:r>
      <w:r w:rsidR="003958F9" w:rsidRPr="00D03EB3">
        <w:rPr>
          <w:rFonts w:ascii="Times New Roman" w:hAnsi="Times New Roman" w:cs="Times New Roman"/>
          <w:i/>
        </w:rPr>
        <w:t>mannian simulations</w:t>
      </w:r>
      <w:r w:rsidR="002F7A6A" w:rsidRPr="00D03EB3">
        <w:rPr>
          <w:rFonts w:ascii="Times New Roman" w:hAnsi="Times New Roman" w:cs="Times New Roman"/>
        </w:rPr>
        <w:t xml:space="preserve">, </w:t>
      </w:r>
      <w:r w:rsidR="003958F9" w:rsidRPr="00D03EB3">
        <w:rPr>
          <w:rFonts w:ascii="Times New Roman" w:hAnsi="Times New Roman" w:cs="Times New Roman"/>
        </w:rPr>
        <w:t xml:space="preserve">random AIs appearing as quantum fluctuations. They may be more probable than biological fluctuated minds, as they weigh less. </w:t>
      </w:r>
    </w:p>
    <w:p w14:paraId="038D7943" w14:textId="6805D4BA" w:rsidR="008F37DF" w:rsidRPr="00D03EB3" w:rsidRDefault="008F37DF" w:rsidP="003958F9">
      <w:pPr>
        <w:pStyle w:val="ListParagraph"/>
        <w:numPr>
          <w:ilvl w:val="0"/>
          <w:numId w:val="7"/>
        </w:numPr>
        <w:jc w:val="both"/>
        <w:rPr>
          <w:rFonts w:ascii="Times New Roman" w:hAnsi="Times New Roman" w:cs="Times New Roman"/>
        </w:rPr>
      </w:pPr>
      <w:r w:rsidRPr="00D03EB3">
        <w:rPr>
          <w:rFonts w:ascii="Times New Roman" w:hAnsi="Times New Roman" w:cs="Times New Roman"/>
          <w:i/>
        </w:rPr>
        <w:t xml:space="preserve">Random minds in real </w:t>
      </w:r>
      <w:r w:rsidR="002F7A6A" w:rsidRPr="00D03EB3">
        <w:rPr>
          <w:rFonts w:ascii="Times New Roman" w:hAnsi="Times New Roman" w:cs="Times New Roman"/>
          <w:i/>
        </w:rPr>
        <w:t xml:space="preserve">computer </w:t>
      </w:r>
      <w:r w:rsidRPr="00D03EB3">
        <w:rPr>
          <w:rFonts w:ascii="Times New Roman" w:hAnsi="Times New Roman" w:cs="Times New Roman"/>
          <w:i/>
        </w:rPr>
        <w:t>simulations</w:t>
      </w:r>
      <w:r w:rsidR="00056318" w:rsidRPr="00D03EB3">
        <w:rPr>
          <w:rFonts w:ascii="Times New Roman" w:hAnsi="Times New Roman" w:cs="Times New Roman"/>
        </w:rPr>
        <w:t>.</w:t>
      </w:r>
      <w:r w:rsidR="002F7A6A" w:rsidRPr="00D03EB3">
        <w:rPr>
          <w:rFonts w:ascii="Times New Roman" w:hAnsi="Times New Roman" w:cs="Times New Roman"/>
        </w:rPr>
        <w:t xml:space="preserve"> </w:t>
      </w:r>
      <w:r w:rsidRPr="00D03EB3">
        <w:rPr>
          <w:rFonts w:ascii="Times New Roman" w:hAnsi="Times New Roman" w:cs="Times New Roman"/>
        </w:rPr>
        <w:t xml:space="preserve">If, according to </w:t>
      </w:r>
      <w:proofErr w:type="spellStart"/>
      <w:r w:rsidRPr="00D03EB3">
        <w:rPr>
          <w:rFonts w:ascii="Times New Roman" w:hAnsi="Times New Roman" w:cs="Times New Roman"/>
        </w:rPr>
        <w:t>Bostrom’s</w:t>
      </w:r>
      <w:proofErr w:type="spellEnd"/>
      <w:r w:rsidRPr="00D03EB3">
        <w:rPr>
          <w:rFonts w:ascii="Times New Roman" w:hAnsi="Times New Roman" w:cs="Times New Roman"/>
        </w:rPr>
        <w:t xml:space="preserve"> Simulation</w:t>
      </w:r>
      <w:r w:rsidR="00622107" w:rsidRPr="00D03EB3">
        <w:rPr>
          <w:rFonts w:ascii="Times New Roman" w:hAnsi="Times New Roman" w:cs="Times New Roman"/>
        </w:rPr>
        <w:t xml:space="preserve"> </w:t>
      </w:r>
      <w:r w:rsidR="00056318" w:rsidRPr="00D03EB3">
        <w:rPr>
          <w:rFonts w:ascii="Times New Roman" w:hAnsi="Times New Roman" w:cs="Times New Roman"/>
        </w:rPr>
        <w:t xml:space="preserve">arguments </w:t>
      </w:r>
      <w:r w:rsidR="00622107" w:rsidRPr="00D03EB3">
        <w:rPr>
          <w:rFonts w:ascii="Times New Roman" w:hAnsi="Times New Roman" w:cs="Times New Roman"/>
        </w:rPr>
        <w:fldChar w:fldCharType="begin"/>
      </w:r>
      <w:r w:rsidR="00622107" w:rsidRPr="00D03EB3">
        <w:rPr>
          <w:rFonts w:ascii="Times New Roman" w:hAnsi="Times New Roman" w:cs="Times New Roman"/>
        </w:rPr>
        <w:instrText xml:space="preserve"> ADDIN ZOTERO_ITEM CSL_CITATION {"citationID":"hcVHpwC8","properties":{"formattedCitation":"(Bostrom, 2003)","plainCitation":"(Bostrom, 2003)","noteIndex":0},"citationItems":[{"id":463,"uris":["http://zotero.org/users/3736454/items/ZRDAGDBA"],"uri":["http://zotero.org/users/3736454/items/ZRDAGDBA"],"itemData":{"id":463,"type":"article-journal","title":"Are You Living In a Computer Simulation?","container-title":"Published in Philosophical Quarterly (2003) Vol. 53, No. 211, pp. 243-255.","language":"en","author":[{"family":"Bostrom","given":"N."}],"issued":{"date-parts":[["2003"]]}}}],"schema":"https://github.com/citation-style-language/schema/raw/master/csl-citation.json"} </w:instrText>
      </w:r>
      <w:r w:rsidR="00622107" w:rsidRPr="00D03EB3">
        <w:rPr>
          <w:rFonts w:ascii="Times New Roman" w:hAnsi="Times New Roman" w:cs="Times New Roman"/>
        </w:rPr>
        <w:fldChar w:fldCharType="separate"/>
      </w:r>
      <w:r w:rsidR="00622107" w:rsidRPr="00D03EB3">
        <w:rPr>
          <w:rFonts w:ascii="Times New Roman" w:hAnsi="Times New Roman" w:cs="Times New Roman"/>
          <w:noProof/>
        </w:rPr>
        <w:t>(Bostrom, 2003)</w:t>
      </w:r>
      <w:r w:rsidR="00622107" w:rsidRPr="00D03EB3">
        <w:rPr>
          <w:rFonts w:ascii="Times New Roman" w:hAnsi="Times New Roman" w:cs="Times New Roman"/>
        </w:rPr>
        <w:fldChar w:fldCharType="end"/>
      </w:r>
      <w:r w:rsidRPr="00D03EB3">
        <w:rPr>
          <w:rFonts w:ascii="Times New Roman" w:hAnsi="Times New Roman" w:cs="Times New Roman"/>
        </w:rPr>
        <w:t>, there will be many simulations</w:t>
      </w:r>
      <w:r w:rsidR="003958F9" w:rsidRPr="00D03EB3">
        <w:rPr>
          <w:rFonts w:ascii="Times New Roman" w:hAnsi="Times New Roman" w:cs="Times New Roman"/>
        </w:rPr>
        <w:t xml:space="preserve"> run by future AI, such simulations will simulate more minds than real minds</w:t>
      </w:r>
      <w:r w:rsidR="00056318" w:rsidRPr="00D03EB3">
        <w:rPr>
          <w:rFonts w:ascii="Times New Roman" w:hAnsi="Times New Roman" w:cs="Times New Roman"/>
        </w:rPr>
        <w:t xml:space="preserve"> that have existed</w:t>
      </w:r>
      <w:r w:rsidR="003958F9" w:rsidRPr="00D03EB3">
        <w:rPr>
          <w:rFonts w:ascii="Times New Roman" w:hAnsi="Times New Roman" w:cs="Times New Roman"/>
        </w:rPr>
        <w:t xml:space="preserve">, and some such minds will be completely random; in other words, for any </w:t>
      </w:r>
      <w:r w:rsidR="00056318" w:rsidRPr="00D03EB3">
        <w:rPr>
          <w:rFonts w:ascii="Times New Roman" w:hAnsi="Times New Roman" w:cs="Times New Roman"/>
        </w:rPr>
        <w:t xml:space="preserve">given </w:t>
      </w:r>
      <w:r w:rsidR="003958F9" w:rsidRPr="00D03EB3">
        <w:rPr>
          <w:rFonts w:ascii="Times New Roman" w:hAnsi="Times New Roman" w:cs="Times New Roman"/>
        </w:rPr>
        <w:t>mind there will be a simulation which will s</w:t>
      </w:r>
      <w:r w:rsidR="002B464A" w:rsidRPr="00D03EB3">
        <w:rPr>
          <w:rFonts w:ascii="Times New Roman" w:hAnsi="Times New Roman" w:cs="Times New Roman"/>
        </w:rPr>
        <w:t>im</w:t>
      </w:r>
      <w:r w:rsidR="003958F9" w:rsidRPr="00D03EB3">
        <w:rPr>
          <w:rFonts w:ascii="Times New Roman" w:hAnsi="Times New Roman" w:cs="Times New Roman"/>
        </w:rPr>
        <w:t>u</w:t>
      </w:r>
      <w:r w:rsidR="002B464A" w:rsidRPr="00D03EB3">
        <w:rPr>
          <w:rFonts w:ascii="Times New Roman" w:hAnsi="Times New Roman" w:cs="Times New Roman"/>
        </w:rPr>
        <w:t>l</w:t>
      </w:r>
      <w:r w:rsidR="003958F9" w:rsidRPr="00D03EB3">
        <w:rPr>
          <w:rFonts w:ascii="Times New Roman" w:hAnsi="Times New Roman" w:cs="Times New Roman"/>
        </w:rPr>
        <w:t xml:space="preserve">ate it, even for completely random and chaotic minds. </w:t>
      </w:r>
    </w:p>
    <w:p w14:paraId="2E57AC90" w14:textId="42BECE1E" w:rsidR="004F23DC" w:rsidRDefault="003958F9" w:rsidP="005A02D2">
      <w:pPr>
        <w:pStyle w:val="ListParagraph"/>
        <w:numPr>
          <w:ilvl w:val="0"/>
          <w:numId w:val="7"/>
        </w:numPr>
        <w:jc w:val="both"/>
        <w:rPr>
          <w:rFonts w:ascii="Times New Roman" w:hAnsi="Times New Roman" w:cs="Times New Roman"/>
        </w:rPr>
      </w:pPr>
      <w:r w:rsidRPr="00D03EB3">
        <w:rPr>
          <w:rFonts w:ascii="Times New Roman" w:hAnsi="Times New Roman" w:cs="Times New Roman"/>
          <w:i/>
        </w:rPr>
        <w:t>Quantum resurrection machine</w:t>
      </w:r>
      <w:r w:rsidR="002B464A" w:rsidRPr="00D03EB3">
        <w:rPr>
          <w:rFonts w:ascii="Times New Roman" w:hAnsi="Times New Roman" w:cs="Times New Roman"/>
        </w:rPr>
        <w:t xml:space="preserve"> described in section 2.2.8.</w:t>
      </w:r>
    </w:p>
    <w:p w14:paraId="4EAAFED1" w14:textId="77777777" w:rsidR="00D03EB3" w:rsidRPr="00D03EB3" w:rsidRDefault="00D03EB3" w:rsidP="00D03EB3">
      <w:pPr>
        <w:pStyle w:val="ListParagraph"/>
        <w:jc w:val="both"/>
        <w:rPr>
          <w:rFonts w:ascii="Times New Roman" w:hAnsi="Times New Roman" w:cs="Times New Roman"/>
        </w:rPr>
      </w:pPr>
    </w:p>
    <w:p w14:paraId="75D28061" w14:textId="16527A7B" w:rsidR="00526A25" w:rsidRPr="00D03EB3" w:rsidRDefault="004F23DC" w:rsidP="00236668">
      <w:pPr>
        <w:jc w:val="both"/>
      </w:pPr>
      <w:r w:rsidRPr="00D03EB3">
        <w:t xml:space="preserve">B-typewriters work as cosmological inflation for experience: they dilute </w:t>
      </w:r>
      <w:r w:rsidR="001F5CB3" w:rsidRPr="00D03EB3">
        <w:t xml:space="preserve">the </w:t>
      </w:r>
      <w:r w:rsidRPr="00D03EB3">
        <w:t>randomness of experience</w:t>
      </w:r>
      <w:r w:rsidR="001F5CB3" w:rsidRPr="00D03EB3">
        <w:t>,</w:t>
      </w:r>
      <w:r w:rsidRPr="00D03EB3">
        <w:t xml:space="preserve"> and thus experience is more ordered in them, but </w:t>
      </w:r>
      <w:r w:rsidR="001F5CB3" w:rsidRPr="00D03EB3">
        <w:t xml:space="preserve">still </w:t>
      </w:r>
      <w:r w:rsidRPr="00D03EB3">
        <w:t xml:space="preserve">less ordered </w:t>
      </w:r>
      <w:r w:rsidR="001F5CB3" w:rsidRPr="00D03EB3">
        <w:t xml:space="preserve">than </w:t>
      </w:r>
      <w:r w:rsidRPr="00D03EB3">
        <w:t xml:space="preserve">it </w:t>
      </w:r>
      <w:r w:rsidR="001F5CB3" w:rsidRPr="00D03EB3">
        <w:t xml:space="preserve">is </w:t>
      </w:r>
      <w:r w:rsidRPr="00D03EB3">
        <w:t xml:space="preserve">in </w:t>
      </w:r>
      <w:r w:rsidR="001F5CB3" w:rsidRPr="00D03EB3">
        <w:t xml:space="preserve">the </w:t>
      </w:r>
      <w:r w:rsidRPr="00D03EB3">
        <w:t xml:space="preserve">completely real universe. </w:t>
      </w:r>
      <w:r w:rsidR="001F5CB3" w:rsidRPr="00D03EB3">
        <w:t xml:space="preserve">In the </w:t>
      </w:r>
      <w:r w:rsidRPr="00D03EB3">
        <w:t>same way</w:t>
      </w:r>
      <w:r w:rsidR="001F5CB3" w:rsidRPr="00D03EB3">
        <w:t>,</w:t>
      </w:r>
      <w:r w:rsidRPr="00D03EB3">
        <w:t xml:space="preserve"> cosmological inflation dilutes the concentration of magnetic monopoles is our world and make</w:t>
      </w:r>
      <w:r w:rsidR="001F5CB3" w:rsidRPr="00D03EB3">
        <w:t>s</w:t>
      </w:r>
      <w:r w:rsidRPr="00D03EB3">
        <w:t xml:space="preserve"> them completely unobservable. </w:t>
      </w:r>
    </w:p>
    <w:p w14:paraId="71602368" w14:textId="77777777" w:rsidR="0046566E" w:rsidRPr="00D03EB3" w:rsidRDefault="0046566E" w:rsidP="00236668">
      <w:pPr>
        <w:jc w:val="both"/>
      </w:pPr>
    </w:p>
    <w:p w14:paraId="4DE2B2D8" w14:textId="463142E1" w:rsidR="0046566E" w:rsidRPr="00D03EB3" w:rsidRDefault="0046566E" w:rsidP="0007662F">
      <w:pPr>
        <w:pStyle w:val="Heading2"/>
      </w:pPr>
      <w:bookmarkStart w:id="29" w:name="_Toc9798051"/>
      <w:bookmarkStart w:id="30" w:name="_Toc12278219"/>
      <w:r w:rsidRPr="00D03EB3">
        <w:t xml:space="preserve">2.4. </w:t>
      </w:r>
      <w:r w:rsidR="00A612DB" w:rsidRPr="00D03EB3">
        <w:t>Observer</w:t>
      </w:r>
      <w:r w:rsidR="00250FC0" w:rsidRPr="00D03EB3">
        <w:t xml:space="preserve"> </w:t>
      </w:r>
      <w:r w:rsidR="00A612DB" w:rsidRPr="00D03EB3">
        <w:t>moments and BBs may have convolutional structure</w:t>
      </w:r>
      <w:bookmarkEnd w:id="29"/>
      <w:bookmarkEnd w:id="30"/>
    </w:p>
    <w:p w14:paraId="05E143FC" w14:textId="27DE7FBF" w:rsidR="0046566E" w:rsidRPr="00D03EB3" w:rsidRDefault="00CF0E9F" w:rsidP="00236668">
      <w:pPr>
        <w:jc w:val="both"/>
      </w:pPr>
      <w:r w:rsidRPr="00D03EB3">
        <w:t xml:space="preserve">Typically, </w:t>
      </w:r>
      <w:r w:rsidR="00250FC0" w:rsidRPr="00D03EB3">
        <w:t xml:space="preserve">a </w:t>
      </w:r>
      <w:r w:rsidRPr="00D03EB3">
        <w:t>BB</w:t>
      </w:r>
      <w:r w:rsidR="0046566E" w:rsidRPr="00D03EB3">
        <w:t xml:space="preserve"> is assumed </w:t>
      </w:r>
      <w:r w:rsidR="00250FC0" w:rsidRPr="00D03EB3">
        <w:t xml:space="preserve">to be </w:t>
      </w:r>
      <w:r w:rsidR="0046566E" w:rsidRPr="00D03EB3">
        <w:t xml:space="preserve">a structure-less clump of atoms or bits, like a string of numbers. </w:t>
      </w:r>
      <w:r w:rsidR="00250FC0" w:rsidRPr="00D03EB3">
        <w:t xml:space="preserve">In the </w:t>
      </w:r>
      <w:r w:rsidR="0046566E" w:rsidRPr="00D03EB3">
        <w:t>same way</w:t>
      </w:r>
      <w:r w:rsidR="00250FC0" w:rsidRPr="00D03EB3">
        <w:t>,</w:t>
      </w:r>
      <w:r w:rsidR="0046566E" w:rsidRPr="00D03EB3">
        <w:t xml:space="preserve"> an observer</w:t>
      </w:r>
      <w:r w:rsidR="00250FC0" w:rsidRPr="00D03EB3">
        <w:t xml:space="preserve"> </w:t>
      </w:r>
      <w:r w:rsidR="0046566E" w:rsidRPr="00D03EB3">
        <w:t xml:space="preserve">moment is also assumed </w:t>
      </w:r>
      <w:r w:rsidR="00250FC0" w:rsidRPr="00D03EB3">
        <w:t xml:space="preserve">to be </w:t>
      </w:r>
      <w:r w:rsidR="0046566E" w:rsidRPr="00D03EB3">
        <w:t xml:space="preserve">an object without structure, like a screenshot </w:t>
      </w:r>
      <w:r w:rsidR="00250FC0" w:rsidRPr="00D03EB3">
        <w:t>or a</w:t>
      </w:r>
      <w:r w:rsidR="0046566E" w:rsidRPr="00D03EB3">
        <w:t xml:space="preserve"> 2D picture of visually observable things. However, based on </w:t>
      </w:r>
      <w:r w:rsidR="00250FC0" w:rsidRPr="00D03EB3">
        <w:t xml:space="preserve">the </w:t>
      </w:r>
      <w:r w:rsidR="0046566E" w:rsidRPr="00D03EB3">
        <w:t xml:space="preserve">internal phenomenological </w:t>
      </w:r>
      <w:r w:rsidRPr="00D03EB3">
        <w:t>observations</w:t>
      </w:r>
      <w:r w:rsidR="0046566E" w:rsidRPr="00D03EB3">
        <w:t xml:space="preserve"> of consciousness</w:t>
      </w:r>
      <w:r w:rsidRPr="00D03EB3">
        <w:t>, the consciousness is summing up different things, and as a result looks like a conus with many empirical details on the bottom and thought, moods and attention on the top. The data flows from the bottom to the top, and attention is directed from the top to bottom. The “surface” of the bottom “</w:t>
      </w:r>
      <w:r w:rsidR="00FD327F" w:rsidRPr="00D03EB3">
        <w:t xml:space="preserve">is built” from </w:t>
      </w:r>
      <w:r w:rsidRPr="00D03EB3">
        <w:t>basic experiences like qualia.</w:t>
      </w:r>
    </w:p>
    <w:p w14:paraId="55FE476B" w14:textId="77777777" w:rsidR="00CF0E9F" w:rsidRPr="00D03EB3" w:rsidRDefault="00CF0E9F" w:rsidP="00236668">
      <w:pPr>
        <w:jc w:val="both"/>
      </w:pPr>
    </w:p>
    <w:p w14:paraId="43C7F4F8" w14:textId="6D2E471C" w:rsidR="00380956" w:rsidRPr="00D03EB3" w:rsidRDefault="00CF0E9F" w:rsidP="00236668">
      <w:pPr>
        <w:jc w:val="both"/>
      </w:pPr>
      <w:r w:rsidRPr="00D03EB3">
        <w:t>A</w:t>
      </w:r>
      <w:r w:rsidR="00357987" w:rsidRPr="00D03EB3">
        <w:t>n analogue of</w:t>
      </w:r>
      <w:r w:rsidR="009601C8" w:rsidRPr="00D03EB3">
        <w:t xml:space="preserve"> an OM</w:t>
      </w:r>
      <w:r w:rsidR="009A7D93" w:rsidRPr="00D03EB3">
        <w:t xml:space="preserve"> </w:t>
      </w:r>
      <w:r w:rsidR="009601C8" w:rsidRPr="00D03EB3">
        <w:t>could appear from</w:t>
      </w:r>
      <w:r w:rsidR="009A7D93" w:rsidRPr="00D03EB3">
        <w:t xml:space="preserve"> of thermodynamic billiard</w:t>
      </w:r>
      <w:r w:rsidR="0063131D" w:rsidRPr="00D03EB3">
        <w:t>s</w:t>
      </w:r>
      <w:r w:rsidR="009601C8" w:rsidRPr="00D03EB3">
        <w:t xml:space="preserve"> of random atoms in gas hitting each other and thus having the same causal relations as some convolutional network act of inference.</w:t>
      </w:r>
      <w:r w:rsidR="009A7D93" w:rsidRPr="00D03EB3">
        <w:t xml:space="preserve"> </w:t>
      </w:r>
      <w:r w:rsidR="009601C8" w:rsidRPr="00D03EB3">
        <w:t xml:space="preserve">Such billiard </w:t>
      </w:r>
      <w:r w:rsidR="009A7D93" w:rsidRPr="00D03EB3">
        <w:t xml:space="preserve">may have </w:t>
      </w:r>
      <w:r w:rsidR="00ED2907" w:rsidRPr="00D03EB3">
        <w:t xml:space="preserve">a </w:t>
      </w:r>
      <w:r w:rsidR="009A7D93" w:rsidRPr="00D03EB3">
        <w:t>similar</w:t>
      </w:r>
      <w:r w:rsidR="00ED2907" w:rsidRPr="00D03EB3">
        <w:t>,</w:t>
      </w:r>
      <w:r w:rsidR="009A7D93" w:rsidRPr="00D03EB3">
        <w:t xml:space="preserve"> pyramidal structure</w:t>
      </w:r>
      <w:r w:rsidR="009601C8" w:rsidRPr="00D03EB3">
        <w:t xml:space="preserve"> as a convolutional network: m</w:t>
      </w:r>
      <w:r w:rsidR="000276CF" w:rsidRPr="00D03EB3">
        <w:t xml:space="preserve">any atoms hit each other initially and </w:t>
      </w:r>
      <w:r w:rsidR="00ED2907" w:rsidRPr="00D03EB3">
        <w:t xml:space="preserve">the </w:t>
      </w:r>
      <w:r w:rsidR="009601C8" w:rsidRPr="00D03EB3">
        <w:t>whole pyramid or relations</w:t>
      </w:r>
      <w:r w:rsidR="00ED2907" w:rsidRPr="00D03EB3">
        <w:t xml:space="preserve"> </w:t>
      </w:r>
      <w:r w:rsidR="000276CF" w:rsidRPr="00D03EB3">
        <w:t>converges in the just</w:t>
      </w:r>
      <w:r w:rsidR="00622107" w:rsidRPr="00D03EB3">
        <w:t xml:space="preserve"> a few atoms </w:t>
      </w:r>
      <w:r w:rsidR="00622107" w:rsidRPr="00D03EB3">
        <w:lastRenderedPageBreak/>
        <w:t xml:space="preserve">hit the last one. </w:t>
      </w:r>
      <w:r w:rsidR="009601C8" w:rsidRPr="00D03EB3">
        <w:t>Such pyramidal</w:t>
      </w:r>
      <w:r w:rsidR="004943C8" w:rsidRPr="00D03EB3">
        <w:t xml:space="preserve"> OM</w:t>
      </w:r>
      <w:r w:rsidR="000276CF" w:rsidRPr="00D03EB3">
        <w:t xml:space="preserve"> structure results in </w:t>
      </w:r>
      <w:r w:rsidR="004943C8" w:rsidRPr="00D03EB3">
        <w:t xml:space="preserve">a </w:t>
      </w:r>
      <w:r w:rsidR="000276CF" w:rsidRPr="00D03EB3">
        <w:t xml:space="preserve">situation </w:t>
      </w:r>
      <w:r w:rsidR="004943C8" w:rsidRPr="00D03EB3">
        <w:t xml:space="preserve">in which </w:t>
      </w:r>
      <w:r w:rsidR="000276CF" w:rsidRPr="00D03EB3">
        <w:t xml:space="preserve">randomness is accumulated to the bottom and </w:t>
      </w:r>
      <w:r w:rsidR="009601C8" w:rsidRPr="00D03EB3">
        <w:t>“</w:t>
      </w:r>
      <w:r w:rsidR="000276CF" w:rsidRPr="00D03EB3">
        <w:t>order</w:t>
      </w:r>
      <w:r w:rsidR="009601C8" w:rsidRPr="00D03EB3">
        <w:t>”</w:t>
      </w:r>
      <w:r w:rsidR="000276CF" w:rsidRPr="00D03EB3">
        <w:t xml:space="preserve"> is accumulated to the top. </w:t>
      </w:r>
      <w:r w:rsidR="009601C8" w:rsidRPr="00D03EB3">
        <w:t>For example, if we have a neural network which recognize</w:t>
      </w:r>
      <w:r w:rsidR="00380956" w:rsidRPr="00D03EB3">
        <w:t>s</w:t>
      </w:r>
      <w:r w:rsidR="009601C8" w:rsidRPr="00D03EB3">
        <w:t xml:space="preserve"> either cats or dogs, any random input in it will </w:t>
      </w:r>
      <w:r w:rsidR="00380956" w:rsidRPr="00D03EB3">
        <w:t>generate “cat” or “dog” output. It could be interpreted as</w:t>
      </w:r>
      <w:r w:rsidR="00A62C16" w:rsidRPr="00D03EB3">
        <w:t xml:space="preserve"> if</w:t>
      </w:r>
      <w:r w:rsidR="00380956" w:rsidRPr="00D03EB3">
        <w:t xml:space="preserve"> it finds some “order” in any inputs, which is similarity to cats or dogs. Obviously, it is only illusion of order. </w:t>
      </w:r>
    </w:p>
    <w:p w14:paraId="4BEA8DC1" w14:textId="77777777" w:rsidR="00380956" w:rsidRPr="00D03EB3" w:rsidRDefault="00380956" w:rsidP="00236668">
      <w:pPr>
        <w:jc w:val="both"/>
      </w:pPr>
    </w:p>
    <w:p w14:paraId="1A473018" w14:textId="26089ADD" w:rsidR="000276CF" w:rsidRPr="00D03EB3" w:rsidRDefault="00380956" w:rsidP="00236668">
      <w:pPr>
        <w:jc w:val="both"/>
      </w:pPr>
      <w:r w:rsidRPr="00D03EB3">
        <w:t xml:space="preserve">In other words, </w:t>
      </w:r>
      <w:r w:rsidRPr="00D03EB3">
        <w:rPr>
          <w:i/>
        </w:rPr>
        <w:t>any act of observation is an act of finding an order in a random data</w:t>
      </w:r>
      <w:r w:rsidRPr="00D03EB3">
        <w:t xml:space="preserve">, and thus it should not be surprising that even random BB will find some order in their observations. </w:t>
      </w:r>
    </w:p>
    <w:p w14:paraId="670F1D41" w14:textId="77777777" w:rsidR="009030F8" w:rsidRPr="00D03EB3" w:rsidRDefault="009030F8" w:rsidP="00236668">
      <w:pPr>
        <w:jc w:val="both"/>
      </w:pPr>
    </w:p>
    <w:p w14:paraId="7B90DDAE" w14:textId="6A68B55B" w:rsidR="002A1C8A" w:rsidRPr="00D03EB3" w:rsidRDefault="009030F8" w:rsidP="00236668">
      <w:pPr>
        <w:jc w:val="both"/>
      </w:pPr>
      <w:r w:rsidRPr="00D03EB3">
        <w:t xml:space="preserve">If this convolutional structure of an OM is </w:t>
      </w:r>
      <w:r w:rsidR="009E63E4" w:rsidRPr="00D03EB3">
        <w:t>accurate</w:t>
      </w:r>
      <w:r w:rsidRPr="00D03EB3">
        <w:t xml:space="preserve">, </w:t>
      </w:r>
      <w:r w:rsidR="0039468C" w:rsidRPr="00D03EB3">
        <w:t xml:space="preserve">it </w:t>
      </w:r>
      <w:r w:rsidRPr="00D03EB3">
        <w:t>will have obse</w:t>
      </w:r>
      <w:r w:rsidR="00F34337" w:rsidRPr="00D03EB3">
        <w:t xml:space="preserve">rvational consequences for BBs: random moments will not </w:t>
      </w:r>
      <w:r w:rsidR="0039468C" w:rsidRPr="00D03EB3">
        <w:t xml:space="preserve">be </w:t>
      </w:r>
      <w:r w:rsidR="00F34337" w:rsidRPr="00D03EB3">
        <w:t>like TV static.</w:t>
      </w:r>
      <w:r w:rsidR="00A612DB" w:rsidRPr="00D03EB3">
        <w:t xml:space="preserve"> Any randomness on the bottom will be interpreted as some structure on the upper level of convolution. </w:t>
      </w:r>
      <w:r w:rsidR="002A1C8A" w:rsidRPr="00D03EB3">
        <w:t xml:space="preserve">This is similar to typical human experience: there is a lot of low-level randomness </w:t>
      </w:r>
      <w:r w:rsidR="008E2621" w:rsidRPr="00D03EB3">
        <w:t xml:space="preserve">in human </w:t>
      </w:r>
      <w:r w:rsidR="002A1C8A" w:rsidRPr="00D03EB3">
        <w:t xml:space="preserve">experience. </w:t>
      </w:r>
    </w:p>
    <w:p w14:paraId="1EB9AF42" w14:textId="77777777" w:rsidR="002A1C8A" w:rsidRPr="00D03EB3" w:rsidRDefault="002A1C8A" w:rsidP="00236668">
      <w:pPr>
        <w:jc w:val="both"/>
      </w:pPr>
    </w:p>
    <w:p w14:paraId="49E245C4" w14:textId="48D0BDEC" w:rsidR="009030F8" w:rsidRPr="00D03EB3" w:rsidRDefault="002A1C8A" w:rsidP="00236668">
      <w:pPr>
        <w:jc w:val="both"/>
      </w:pPr>
      <w:r w:rsidRPr="00D03EB3">
        <w:t xml:space="preserve">Look at </w:t>
      </w:r>
      <w:r w:rsidR="009129D6" w:rsidRPr="00D03EB3">
        <w:t xml:space="preserve">the </w:t>
      </w:r>
      <w:r w:rsidRPr="00D03EB3">
        <w:t>room around you: Objects are located rather randomly relative to each other, and order appears only when the mind classifies them as tables, chairs etc.</w:t>
      </w:r>
      <w:r w:rsidR="00CC173A" w:rsidRPr="00D03EB3">
        <w:t xml:space="preserve"> Order, or </w:t>
      </w:r>
      <w:r w:rsidR="009129D6" w:rsidRPr="00D03EB3">
        <w:t xml:space="preserve">the </w:t>
      </w:r>
      <w:r w:rsidR="00CC173A" w:rsidRPr="00D03EB3">
        <w:t xml:space="preserve">illusion of order, is just a property of </w:t>
      </w:r>
      <w:r w:rsidR="009129D6" w:rsidRPr="00D03EB3">
        <w:t xml:space="preserve">a </w:t>
      </w:r>
      <w:r w:rsidR="00CC173A" w:rsidRPr="00D03EB3">
        <w:t>convolution neural net</w:t>
      </w:r>
      <w:r w:rsidR="009129D6" w:rsidRPr="00D03EB3">
        <w:t>,</w:t>
      </w:r>
      <w:r w:rsidR="00CC173A" w:rsidRPr="00D03EB3">
        <w:t xml:space="preserve"> which interpret</w:t>
      </w:r>
      <w:r w:rsidR="007A42D6" w:rsidRPr="00D03EB3">
        <w:t>s</w:t>
      </w:r>
      <w:r w:rsidR="00CC173A" w:rsidRPr="00D03EB3">
        <w:t xml:space="preserve"> many inputs as one output. </w:t>
      </w:r>
    </w:p>
    <w:p w14:paraId="4ECA39C3" w14:textId="77777777" w:rsidR="00E246E4" w:rsidRPr="00D03EB3" w:rsidRDefault="00E246E4" w:rsidP="00236668">
      <w:pPr>
        <w:jc w:val="both"/>
      </w:pPr>
    </w:p>
    <w:p w14:paraId="3F16D77D" w14:textId="07747668" w:rsidR="00E246E4" w:rsidRPr="00D03EB3" w:rsidRDefault="009E63E4" w:rsidP="00236668">
      <w:pPr>
        <w:jc w:val="both"/>
      </w:pPr>
      <w:r w:rsidRPr="00D03EB3">
        <w:t>The c</w:t>
      </w:r>
      <w:r w:rsidR="00E246E4" w:rsidRPr="00D03EB3">
        <w:t xml:space="preserve">onvolutional structure of an OM means that many different low-level </w:t>
      </w:r>
      <w:r w:rsidR="00886E56" w:rsidRPr="00D03EB3">
        <w:t>OM</w:t>
      </w:r>
      <w:r w:rsidR="00370C54" w:rsidRPr="00D03EB3">
        <w:t>s have the same high-</w:t>
      </w:r>
      <w:r w:rsidR="00886E56" w:rsidRPr="00D03EB3">
        <w:t xml:space="preserve">level </w:t>
      </w:r>
      <w:r w:rsidR="00370C54" w:rsidRPr="00D03EB3">
        <w:t xml:space="preserve">outcomes. Many different images of cats result in the same observation of </w:t>
      </w:r>
      <w:r w:rsidRPr="00D03EB3">
        <w:t>“</w:t>
      </w:r>
      <w:r w:rsidR="00370C54" w:rsidRPr="00D03EB3">
        <w:t>cat</w:t>
      </w:r>
      <w:r w:rsidRPr="00D03EB3">
        <w:t>”</w:t>
      </w:r>
      <w:r w:rsidR="00370C54" w:rsidRPr="00D03EB3">
        <w:t xml:space="preserve">. This makes </w:t>
      </w:r>
      <w:r w:rsidR="00370C54" w:rsidRPr="00D03EB3">
        <w:rPr>
          <w:i/>
          <w:iCs/>
        </w:rPr>
        <w:t>chains</w:t>
      </w:r>
      <w:r w:rsidRPr="00D03EB3">
        <w:t xml:space="preserve"> </w:t>
      </w:r>
      <w:r w:rsidR="00370C54" w:rsidRPr="00D03EB3">
        <w:t>of</w:t>
      </w:r>
      <w:r w:rsidRPr="00D03EB3">
        <w:t xml:space="preserve"> </w:t>
      </w:r>
      <w:r w:rsidR="00370C54" w:rsidRPr="00D03EB3">
        <w:t>observer moments,</w:t>
      </w:r>
      <w:r w:rsidRPr="00D03EB3">
        <w:t xml:space="preserve"> a concept</w:t>
      </w:r>
      <w:r w:rsidR="00370C54" w:rsidRPr="00D03EB3">
        <w:t xml:space="preserve"> which will be discussed later, even more probable. </w:t>
      </w:r>
    </w:p>
    <w:p w14:paraId="76830079" w14:textId="77777777" w:rsidR="00D329C8" w:rsidRPr="00D03EB3" w:rsidRDefault="00D329C8" w:rsidP="00236668">
      <w:pPr>
        <w:jc w:val="both"/>
      </w:pPr>
    </w:p>
    <w:p w14:paraId="1AB62948" w14:textId="27EE2A46" w:rsidR="00D329C8" w:rsidRPr="00D03EB3" w:rsidRDefault="00D329C8" w:rsidP="00236668">
      <w:pPr>
        <w:jc w:val="both"/>
      </w:pPr>
      <w:r w:rsidRPr="00D03EB3">
        <w:t>Qualia</w:t>
      </w:r>
      <w:r w:rsidR="001120EC" w:rsidRPr="00D03EB3">
        <w:t>-based</w:t>
      </w:r>
      <w:r w:rsidRPr="00D03EB3">
        <w:t xml:space="preserve"> BBs also could be structured BBs</w:t>
      </w:r>
      <w:r w:rsidR="00785E36" w:rsidRPr="00D03EB3">
        <w:t>, but in that case</w:t>
      </w:r>
      <w:r w:rsidR="00005D5A" w:rsidRPr="00D03EB3">
        <w:t>,</w:t>
      </w:r>
      <w:r w:rsidR="00785E36" w:rsidRPr="00D03EB3">
        <w:t xml:space="preserve"> some different theory of qualia is needed </w:t>
      </w:r>
      <w:r w:rsidR="00005D5A" w:rsidRPr="00D03EB3">
        <w:t xml:space="preserve">to </w:t>
      </w:r>
      <w:r w:rsidR="00105BD7" w:rsidRPr="00D03EB3">
        <w:t>explain how qualia are connected with each other.</w:t>
      </w:r>
      <w:r w:rsidR="00785E36" w:rsidRPr="00D03EB3">
        <w:t xml:space="preserve"> </w:t>
      </w:r>
    </w:p>
    <w:p w14:paraId="6CE2DCBE" w14:textId="77777777" w:rsidR="008A0BE3" w:rsidRPr="00D03EB3" w:rsidRDefault="008A0BE3" w:rsidP="00827706"/>
    <w:p w14:paraId="2E6838A2" w14:textId="70A5C951" w:rsidR="008A0BE3" w:rsidRPr="00D03EB3" w:rsidRDefault="00236668" w:rsidP="00E21BD2">
      <w:pPr>
        <w:pStyle w:val="Heading1"/>
      </w:pPr>
      <w:bookmarkStart w:id="31" w:name="_Toc9798052"/>
      <w:bookmarkStart w:id="32" w:name="_Toc12278220"/>
      <w:r w:rsidRPr="00D03EB3">
        <w:t xml:space="preserve">3. </w:t>
      </w:r>
      <w:r w:rsidR="008A0BE3" w:rsidRPr="00D03EB3">
        <w:t>Possible observational consequences of being BB</w:t>
      </w:r>
      <w:bookmarkEnd w:id="31"/>
      <w:bookmarkEnd w:id="32"/>
    </w:p>
    <w:p w14:paraId="49AB0E6D" w14:textId="088DCBF6" w:rsidR="00E21BD2" w:rsidRPr="00D03EB3" w:rsidRDefault="00DA7DAE" w:rsidP="001576CE">
      <w:pPr>
        <w:pStyle w:val="Heading2"/>
      </w:pPr>
      <w:bookmarkStart w:id="33" w:name="_Toc9798053"/>
      <w:bookmarkStart w:id="34" w:name="_Toc12278221"/>
      <w:r w:rsidRPr="00D03EB3">
        <w:t xml:space="preserve">3.1. </w:t>
      </w:r>
      <w:r w:rsidR="001576CE" w:rsidRPr="00D03EB3">
        <w:t>Why</w:t>
      </w:r>
      <w:r w:rsidR="000253D4" w:rsidRPr="00D03EB3">
        <w:t xml:space="preserve"> the</w:t>
      </w:r>
      <w:r w:rsidR="001576CE" w:rsidRPr="00D03EB3">
        <w:t xml:space="preserve"> </w:t>
      </w:r>
      <w:r w:rsidR="009244FA" w:rsidRPr="00D03EB3">
        <w:t xml:space="preserve">statement </w:t>
      </w:r>
      <w:r w:rsidR="001576CE" w:rsidRPr="00D03EB3">
        <w:t xml:space="preserve">that </w:t>
      </w:r>
      <w:r w:rsidR="00C206EF" w:rsidRPr="00D03EB3">
        <w:t>“</w:t>
      </w:r>
      <w:r w:rsidR="001576CE" w:rsidRPr="00D03EB3">
        <w:t xml:space="preserve">I can’t be </w:t>
      </w:r>
      <w:r w:rsidR="009244FA" w:rsidRPr="00D03EB3">
        <w:t xml:space="preserve">a </w:t>
      </w:r>
      <w:r w:rsidR="001576CE" w:rsidRPr="00D03EB3">
        <w:t>BB as my experience is not random</w:t>
      </w:r>
      <w:r w:rsidR="00C206EF" w:rsidRPr="00D03EB3">
        <w:t>”</w:t>
      </w:r>
      <w:r w:rsidR="001576CE" w:rsidRPr="00D03EB3">
        <w:t xml:space="preserve"> is wrong</w:t>
      </w:r>
      <w:bookmarkEnd w:id="33"/>
      <w:bookmarkEnd w:id="34"/>
    </w:p>
    <w:p w14:paraId="36BF64F6" w14:textId="7F45ABE3" w:rsidR="001576CE" w:rsidRPr="00D03EB3" w:rsidRDefault="00FE0E03" w:rsidP="00A80AD9">
      <w:pPr>
        <w:jc w:val="both"/>
      </w:pPr>
      <w:r w:rsidRPr="00D03EB3">
        <w:t>The main objection to the BB theory is that most BBs are completely random minds, so they should experience something li</w:t>
      </w:r>
      <w:r w:rsidR="000E6D1D" w:rsidRPr="00D03EB3">
        <w:t>k</w:t>
      </w:r>
      <w:r w:rsidRPr="00D03EB3">
        <w:t>e TV</w:t>
      </w:r>
      <w:r w:rsidR="000E6D1D" w:rsidRPr="00D03EB3">
        <w:t xml:space="preserve"> </w:t>
      </w:r>
      <w:r w:rsidRPr="00D03EB3">
        <w:t>static</w:t>
      </w:r>
      <w:r w:rsidR="000E6D1D" w:rsidRPr="00D03EB3">
        <w:t>,</w:t>
      </w:r>
      <w:r w:rsidRPr="00D03EB3">
        <w:t xml:space="preserve"> or at least </w:t>
      </w:r>
      <w:r w:rsidR="000E6D1D" w:rsidRPr="00D03EB3">
        <w:t xml:space="preserve">a </w:t>
      </w:r>
      <w:r w:rsidR="00A80AD9" w:rsidRPr="00D03EB3">
        <w:t>very chaotic environment. However, I am not a completely random BB: I am a mind</w:t>
      </w:r>
      <w:r w:rsidR="000E6D1D" w:rsidRPr="00D03EB3">
        <w:t>—</w:t>
      </w:r>
      <w:r w:rsidR="00A80AD9" w:rsidRPr="00D03EB3">
        <w:t>a member of the class of mind</w:t>
      </w:r>
      <w:r w:rsidR="000E6D1D" w:rsidRPr="00D03EB3">
        <w:t>—</w:t>
      </w:r>
      <w:r w:rsidR="00A80AD9" w:rsidRPr="00D03EB3">
        <w:t>which is thinking about BBs. This means that my experience is not completely random.</w:t>
      </w:r>
    </w:p>
    <w:p w14:paraId="5E614322" w14:textId="77777777" w:rsidR="00A80AD9" w:rsidRPr="00D03EB3" w:rsidRDefault="00A80AD9" w:rsidP="00E21BD2"/>
    <w:p w14:paraId="6F515A44" w14:textId="74069B6D" w:rsidR="008A0BE3" w:rsidRPr="00D03EB3" w:rsidRDefault="00A80AD9" w:rsidP="00F4619E">
      <w:pPr>
        <w:jc w:val="both"/>
      </w:pPr>
      <w:r w:rsidRPr="00D03EB3">
        <w:t xml:space="preserve">Also, if I am </w:t>
      </w:r>
      <w:r w:rsidR="00780D9B" w:rsidRPr="00D03EB3">
        <w:t xml:space="preserve">a </w:t>
      </w:r>
      <w:r w:rsidRPr="00D03EB3">
        <w:t xml:space="preserve">BB, my thoughts are random. There is no causal connection between </w:t>
      </w:r>
      <w:r w:rsidR="00F76E7D" w:rsidRPr="00D03EB3">
        <w:t xml:space="preserve">a </w:t>
      </w:r>
      <w:r w:rsidRPr="00D03EB3">
        <w:t>BB’s experiences and its thoughts</w:t>
      </w:r>
      <w:r w:rsidR="003532DE" w:rsidRPr="00D03EB3">
        <w:t xml:space="preserve">. </w:t>
      </w:r>
      <w:r w:rsidRPr="00D03EB3">
        <w:t xml:space="preserve">Thus, a BB could have </w:t>
      </w:r>
      <w:r w:rsidR="003532DE" w:rsidRPr="00D03EB3">
        <w:t xml:space="preserve">a </w:t>
      </w:r>
      <w:r w:rsidRPr="00D03EB3">
        <w:t xml:space="preserve">random experience and still think that it is non-random. </w:t>
      </w:r>
      <w:r w:rsidR="003532DE" w:rsidRPr="00D03EB3">
        <w:t>In that case, m</w:t>
      </w:r>
      <w:r w:rsidRPr="00D03EB3">
        <w:t xml:space="preserve">y thought that my experience </w:t>
      </w:r>
      <w:r w:rsidR="00C206EF" w:rsidRPr="00D03EB3">
        <w:t>is</w:t>
      </w:r>
      <w:r w:rsidRPr="00D03EB3">
        <w:t xml:space="preserve"> not random is not</w:t>
      </w:r>
      <w:r w:rsidR="00C206EF" w:rsidRPr="00D03EB3">
        <w:t xml:space="preserve"> </w:t>
      </w:r>
      <w:r w:rsidRPr="00D03EB3">
        <w:t xml:space="preserve">evidence that </w:t>
      </w:r>
      <w:r w:rsidR="003532DE" w:rsidRPr="00D03EB3">
        <w:t xml:space="preserve">it is </w:t>
      </w:r>
      <w:r w:rsidRPr="00D03EB3">
        <w:t>ordered and doesn’t affect conclusion that I may be a BB.</w:t>
      </w:r>
      <w:r w:rsidR="00C206EF" w:rsidRPr="00D03EB3">
        <w:t xml:space="preserve"> </w:t>
      </w:r>
      <w:r w:rsidR="00F4619E" w:rsidRPr="00D03EB3">
        <w:t>“I can see my room, but why do I think that I actually see it? What is my evidence that “my room” isn’t just a random thought?”?</w:t>
      </w:r>
    </w:p>
    <w:p w14:paraId="1D978654" w14:textId="77777777" w:rsidR="009F1C73" w:rsidRPr="00D03EB3" w:rsidRDefault="009F1C73" w:rsidP="00F4619E">
      <w:pPr>
        <w:jc w:val="both"/>
      </w:pPr>
    </w:p>
    <w:p w14:paraId="004A0D3E" w14:textId="00CAF343" w:rsidR="008A0BE3" w:rsidRPr="00D03EB3" w:rsidRDefault="00DA7DAE" w:rsidP="000253D4">
      <w:pPr>
        <w:pStyle w:val="Heading2"/>
      </w:pPr>
      <w:bookmarkStart w:id="35" w:name="_Toc9798054"/>
      <w:bookmarkStart w:id="36" w:name="_Toc12278222"/>
      <w:r w:rsidRPr="00D03EB3">
        <w:t xml:space="preserve">3.2. </w:t>
      </w:r>
      <w:r w:rsidR="000253D4" w:rsidRPr="00D03EB3">
        <w:t>Pure BB-</w:t>
      </w:r>
      <w:r w:rsidR="008A0BE3" w:rsidRPr="00D03EB3">
        <w:t xml:space="preserve">world </w:t>
      </w:r>
      <w:r w:rsidR="008D59DC" w:rsidRPr="00D03EB3">
        <w:t xml:space="preserve">made </w:t>
      </w:r>
      <w:r w:rsidR="008A0BE3" w:rsidRPr="00D03EB3">
        <w:t xml:space="preserve">of </w:t>
      </w:r>
      <w:r w:rsidR="000253D4" w:rsidRPr="00D03EB3">
        <w:t>chains of observer</w:t>
      </w:r>
      <w:r w:rsidR="008D59DC" w:rsidRPr="00D03EB3">
        <w:t xml:space="preserve"> </w:t>
      </w:r>
      <w:r w:rsidR="008A0BE3" w:rsidRPr="00D03EB3">
        <w:t>moments</w:t>
      </w:r>
      <w:bookmarkEnd w:id="35"/>
      <w:bookmarkEnd w:id="36"/>
    </w:p>
    <w:p w14:paraId="4255418A" w14:textId="537524AE" w:rsidR="00E21BD2" w:rsidRPr="00D03EB3" w:rsidRDefault="000253D4" w:rsidP="00DA7DAE">
      <w:pPr>
        <w:jc w:val="both"/>
      </w:pPr>
      <w:r w:rsidRPr="00D03EB3">
        <w:t xml:space="preserve">Randomness is </w:t>
      </w:r>
      <w:r w:rsidR="00380B79" w:rsidRPr="00D03EB3">
        <w:t xml:space="preserve">a </w:t>
      </w:r>
      <w:r w:rsidRPr="00D03EB3">
        <w:t>property of the world, but not of separate observer</w:t>
      </w:r>
      <w:r w:rsidR="00380B79" w:rsidRPr="00D03EB3">
        <w:t xml:space="preserve"> </w:t>
      </w:r>
      <w:r w:rsidRPr="00D03EB3">
        <w:t>moments. For any random observer</w:t>
      </w:r>
      <w:r w:rsidR="00380B79" w:rsidRPr="00D03EB3">
        <w:t xml:space="preserve"> </w:t>
      </w:r>
      <w:r w:rsidRPr="00D03EB3">
        <w:t xml:space="preserve">moment </w:t>
      </w:r>
      <w:r w:rsidR="00380B79" w:rsidRPr="00D03EB3">
        <w:t xml:space="preserve">there </w:t>
      </w:r>
      <w:r w:rsidRPr="00D03EB3">
        <w:t>exists another observer</w:t>
      </w:r>
      <w:r w:rsidR="00380B79" w:rsidRPr="00D03EB3">
        <w:t xml:space="preserve"> </w:t>
      </w:r>
      <w:r w:rsidRPr="00D03EB3">
        <w:t xml:space="preserve">moment </w:t>
      </w:r>
      <w:r w:rsidR="00380B79" w:rsidRPr="00D03EB3">
        <w:t xml:space="preserve">that </w:t>
      </w:r>
      <w:r w:rsidRPr="00D03EB3">
        <w:t>makes the first no</w:t>
      </w:r>
      <w:r w:rsidR="00380B79" w:rsidRPr="00D03EB3">
        <w:t>n-</w:t>
      </w:r>
      <w:r w:rsidRPr="00D03EB3">
        <w:t>random. For example, if I see TV</w:t>
      </w:r>
      <w:r w:rsidR="00380B79" w:rsidRPr="00D03EB3">
        <w:t xml:space="preserve"> </w:t>
      </w:r>
      <w:r w:rsidRPr="00D03EB3">
        <w:t xml:space="preserve">static, my next observer moment could be that I </w:t>
      </w:r>
      <w:r w:rsidR="00DA7DAE" w:rsidRPr="00D03EB3">
        <w:t>turn my head away from a TV set. In that case</w:t>
      </w:r>
      <w:r w:rsidR="00380B79" w:rsidRPr="00D03EB3">
        <w:t>,</w:t>
      </w:r>
      <w:r w:rsidR="00DA7DAE" w:rsidRPr="00D03EB3">
        <w:t xml:space="preserve"> the first observer moment </w:t>
      </w:r>
      <w:r w:rsidR="00380B79" w:rsidRPr="00D03EB3">
        <w:t xml:space="preserve">is </w:t>
      </w:r>
      <w:r w:rsidR="00DA7DAE" w:rsidRPr="00D03EB3">
        <w:t>logical</w:t>
      </w:r>
      <w:r w:rsidR="00380B79" w:rsidRPr="00D03EB3">
        <w:t>ly</w:t>
      </w:r>
      <w:r w:rsidR="00DA7DAE" w:rsidRPr="00D03EB3">
        <w:t xml:space="preserve"> </w:t>
      </w:r>
      <w:r w:rsidR="009F1C73" w:rsidRPr="00D03EB3">
        <w:t>explained</w:t>
      </w:r>
      <w:r w:rsidR="00DA7DAE" w:rsidRPr="00D03EB3">
        <w:t xml:space="preserve"> by the second. </w:t>
      </w:r>
    </w:p>
    <w:p w14:paraId="0045EF8C" w14:textId="77777777" w:rsidR="00DA7DAE" w:rsidRPr="00D03EB3" w:rsidRDefault="00DA7DAE" w:rsidP="00E21BD2"/>
    <w:p w14:paraId="160374C0" w14:textId="34B63FB0" w:rsidR="00DA7DAE" w:rsidRPr="00D03EB3" w:rsidRDefault="00DA7DAE" w:rsidP="00DA7DAE">
      <w:pPr>
        <w:jc w:val="both"/>
      </w:pPr>
      <w:r w:rsidRPr="00D03EB3">
        <w:t xml:space="preserve">The idea of “logical explanation” </w:t>
      </w:r>
      <w:r w:rsidR="007C20CC" w:rsidRPr="00D03EB3">
        <w:t xml:space="preserve">can </w:t>
      </w:r>
      <w:r w:rsidRPr="00D03EB3">
        <w:t xml:space="preserve">be formalized through the theory of computational complexity: </w:t>
      </w:r>
      <w:r w:rsidR="00161A8B" w:rsidRPr="00D03EB3">
        <w:t xml:space="preserve">the </w:t>
      </w:r>
      <w:r w:rsidRPr="00D03EB3">
        <w:t>logical explanation will be the simple</w:t>
      </w:r>
      <w:r w:rsidR="00161A8B" w:rsidRPr="00D03EB3">
        <w:t>st</w:t>
      </w:r>
      <w:r w:rsidRPr="00D03EB3">
        <w:t xml:space="preserve"> one</w:t>
      </w:r>
      <w:r w:rsidR="00161A8B" w:rsidRPr="00D03EB3">
        <w:t xml:space="preserve"> </w:t>
      </w:r>
      <w:r w:rsidR="00622107" w:rsidRPr="00D03EB3">
        <w:fldChar w:fldCharType="begin"/>
      </w:r>
      <w:r w:rsidR="00622107" w:rsidRPr="00D03EB3">
        <w:instrText xml:space="preserve"> ADDIN ZOTERO_ITEM CSL_CITATION {"citationID":"b7zcqHA6","properties":{"formattedCitation":"(Mueller, 2017)","plainCitation":"(Mueller, 2017)","noteIndex":0},"citationItems":[{"id":9264,"uris":["http://zotero.org/users/3736454/items/6P76RX7C"],"uri":["http://zotero.org/users/3736454/items/6P76RX7C"],"itemData":{"id":9264,"type":"article-journal","title":"Law without law: from observer states to physics via algorithmic information theory","container-title":"arXiv:1712.01826 [physics, physics:quant-ph]","source":"arXiv.org","abstract":"According to our current conception of physics, any valid physical theory is assumed to describe the objective evolution of a unique external world. However, this assumption is challenged by quantum theory, which suggests that physical systems should not always be understood as having objective properties which are simply revealed by measurement. Furthermore, as argued below, several other conceptual puzzles in the foundations of physics and related fields point to possible limitations of our current perspective and motivate the exploration of alternatives. Thus, in this paper, I propose such an alternative approach (related to Solomonoff induction) which starts with a (rigorously formalized) concept of \"observer state\" as its primary notion, and does not from the outset assume the existence of a \"world\" or physical laws. Using tools from algorithmic information theory, I show that the resulting theory predicts, as a consequence of this, that it appears to observers as if there is a world that evolves according to algorithmically simple, computable, probabilistic laws. In contrast to the standard view, objective reality is not assumed on this approach but rather provably emerges as an asymptotic statistical phenomenon. The resulting theory dissolves puzzles like cosmology's Boltzmann brain problem, makes concrete predictions for thought experiments involving the duplication and computer simulation of observers, and predicts novel phenomena such as \"probabilistic zombies\" governed by observer-dependent probabilistic chances. It identifies some phenomena of quantum theory (Bell inequality violation and no-signalling) as typical consequences of information-theoretic features of an agent's memory, and suggests that we shift our attention in the foundations of quantum mechanics from \"what is really going on?\" to questions about algorithms, causality and computational models.","URL":"http://arxiv.org/abs/1712.01826","note":"arXiv: 1712.01826","title-short":"Law without law","author":[{"family":"Mueller","given":"Markus P."}],"issued":{"date-parts":[["2017",12,5]]},"accessed":{"date-parts":[["2018",12,4]]}}}],"schema":"https://github.com/citation-style-language/schema/raw/master/csl-citation.json"} </w:instrText>
      </w:r>
      <w:r w:rsidR="00622107" w:rsidRPr="00D03EB3">
        <w:fldChar w:fldCharType="separate"/>
      </w:r>
      <w:r w:rsidR="00622107" w:rsidRPr="00D03EB3">
        <w:rPr>
          <w:noProof/>
        </w:rPr>
        <w:t>(Mueller, 2017)</w:t>
      </w:r>
      <w:r w:rsidR="00622107" w:rsidRPr="00D03EB3">
        <w:fldChar w:fldCharType="end"/>
      </w:r>
      <w:r w:rsidRPr="00D03EB3">
        <w:t>. Such logical connection via simple</w:t>
      </w:r>
      <w:r w:rsidR="007C20CC" w:rsidRPr="00D03EB3">
        <w:t>st</w:t>
      </w:r>
      <w:r w:rsidRPr="00D03EB3">
        <w:t xml:space="preserve"> explanation creates chains of observer</w:t>
      </w:r>
      <w:r w:rsidR="007C20CC" w:rsidRPr="00D03EB3">
        <w:t xml:space="preserve"> </w:t>
      </w:r>
      <w:r w:rsidRPr="00D03EB3">
        <w:t>moments, which are not necessar</w:t>
      </w:r>
      <w:r w:rsidR="007C20CC" w:rsidRPr="00D03EB3">
        <w:t>il</w:t>
      </w:r>
      <w:r w:rsidRPr="00D03EB3">
        <w:t>y connected with each other. Mu</w:t>
      </w:r>
      <w:r w:rsidR="007C20CC" w:rsidRPr="00D03EB3">
        <w:t>e</w:t>
      </w:r>
      <w:r w:rsidRPr="00D03EB3">
        <w:t>ller shows that such chains tend to self-stabilize and may look like ordinary life, and even derives basic laws of physics from the idea of chains of random observer moments.</w:t>
      </w:r>
    </w:p>
    <w:p w14:paraId="4C26ECE9" w14:textId="77777777" w:rsidR="005F176C" w:rsidRPr="00D03EB3" w:rsidRDefault="005F176C" w:rsidP="00DA7DAE">
      <w:pPr>
        <w:jc w:val="both"/>
      </w:pPr>
    </w:p>
    <w:p w14:paraId="67F67978" w14:textId="39B78445" w:rsidR="0069537C" w:rsidRPr="00D03EB3" w:rsidRDefault="00B738D4" w:rsidP="00A612DB">
      <w:pPr>
        <w:pStyle w:val="Heading2"/>
      </w:pPr>
      <w:bookmarkStart w:id="37" w:name="_Toc9798055"/>
      <w:bookmarkStart w:id="38" w:name="_Toc12278223"/>
      <w:r w:rsidRPr="00D03EB3">
        <w:t xml:space="preserve">3.3. </w:t>
      </w:r>
      <w:r w:rsidR="0069537C" w:rsidRPr="00D03EB3">
        <w:t>Miracles, magic, viruses and glitches in chains of observer</w:t>
      </w:r>
      <w:r w:rsidR="00611104" w:rsidRPr="00D03EB3">
        <w:t xml:space="preserve"> </w:t>
      </w:r>
      <w:r w:rsidR="0069537C" w:rsidRPr="00D03EB3">
        <w:t>moments</w:t>
      </w:r>
      <w:bookmarkEnd w:id="37"/>
      <w:bookmarkEnd w:id="38"/>
    </w:p>
    <w:p w14:paraId="732FFFFA" w14:textId="04F358D1" w:rsidR="005F176C" w:rsidRPr="00D03EB3" w:rsidRDefault="008E0CC3" w:rsidP="00DA7DAE">
      <w:pPr>
        <w:jc w:val="both"/>
      </w:pPr>
      <w:r w:rsidRPr="00D03EB3">
        <w:t xml:space="preserve">While a chain </w:t>
      </w:r>
      <w:r w:rsidR="00611104" w:rsidRPr="00D03EB3">
        <w:t xml:space="preserve">of </w:t>
      </w:r>
      <w:r w:rsidRPr="00D03EB3">
        <w:t>observer</w:t>
      </w:r>
      <w:r w:rsidR="00611104" w:rsidRPr="00D03EB3">
        <w:t xml:space="preserve"> </w:t>
      </w:r>
      <w:r w:rsidRPr="00D03EB3">
        <w:t xml:space="preserve">moments may </w:t>
      </w:r>
      <w:r w:rsidR="00611104" w:rsidRPr="00D03EB3">
        <w:t xml:space="preserve">locally </w:t>
      </w:r>
      <w:r w:rsidRPr="00D03EB3">
        <w:t xml:space="preserve">look like </w:t>
      </w:r>
      <w:proofErr w:type="gramStart"/>
      <w:r w:rsidRPr="00D03EB3">
        <w:t xml:space="preserve">a </w:t>
      </w:r>
      <w:r w:rsidR="00AE7AA7" w:rsidRPr="00D03EB3">
        <w:t>an</w:t>
      </w:r>
      <w:proofErr w:type="gramEnd"/>
      <w:r w:rsidR="00AE7AA7" w:rsidRPr="00D03EB3">
        <w:t xml:space="preserve"> observation of seemingly stable outside world</w:t>
      </w:r>
      <w:r w:rsidRPr="00D03EB3">
        <w:t xml:space="preserve"> </w:t>
      </w:r>
      <w:proofErr w:type="spellStart"/>
      <w:r w:rsidRPr="00D03EB3">
        <w:t>world</w:t>
      </w:r>
      <w:proofErr w:type="spellEnd"/>
      <w:r w:rsidRPr="00D03EB3">
        <w:t>, it does</w:t>
      </w:r>
      <w:r w:rsidR="00611104" w:rsidRPr="00D03EB3">
        <w:t xml:space="preserve"> not</w:t>
      </w:r>
      <w:r w:rsidRPr="00D03EB3">
        <w:t xml:space="preserve"> have any outside stabilizing mechanism (real world), and some inconsistencies may </w:t>
      </w:r>
      <w:r w:rsidR="00611104" w:rsidRPr="00D03EB3">
        <w:t xml:space="preserve">eventually </w:t>
      </w:r>
      <w:r w:rsidRPr="00D03EB3">
        <w:t>appear. Mu</w:t>
      </w:r>
      <w:r w:rsidR="00611104" w:rsidRPr="00D03EB3">
        <w:t>e</w:t>
      </w:r>
      <w:r w:rsidRPr="00D03EB3">
        <w:t xml:space="preserve">ller wrote that minds from different chains could communicate but </w:t>
      </w:r>
      <w:r w:rsidR="00C82DBA" w:rsidRPr="00D03EB3">
        <w:t xml:space="preserve">not </w:t>
      </w:r>
      <w:r w:rsidRPr="00D03EB3">
        <w:t xml:space="preserve">prove </w:t>
      </w:r>
      <w:r w:rsidR="004D633F" w:rsidRPr="00D03EB3">
        <w:t xml:space="preserve">to </w:t>
      </w:r>
      <w:r w:rsidRPr="00D03EB3">
        <w:t>each other that they have a certain type of inconsistency. Such inconsistencies may look like a “Mandela effect”, that is</w:t>
      </w:r>
      <w:r w:rsidR="00C82DBA" w:rsidRPr="00D03EB3">
        <w:t>,</w:t>
      </w:r>
      <w:r w:rsidRPr="00D03EB3">
        <w:t xml:space="preserve"> different memories of different people about the past </w:t>
      </w:r>
      <w:r w:rsidR="00C82DBA" w:rsidRPr="00D03EB3">
        <w:t xml:space="preserve">that </w:t>
      </w:r>
      <w:r w:rsidRPr="00D03EB3">
        <w:t xml:space="preserve">do not converge, or different </w:t>
      </w:r>
      <w:r w:rsidR="00C82DBA" w:rsidRPr="00D03EB3">
        <w:t xml:space="preserve">glitch </w:t>
      </w:r>
      <w:r w:rsidRPr="00D03EB3">
        <w:t xml:space="preserve">in the </w:t>
      </w:r>
      <w:r w:rsidR="00C82DBA" w:rsidRPr="00D03EB3">
        <w:t>matrix</w:t>
      </w:r>
      <w:r w:rsidR="003B4D00" w:rsidRPr="00D03EB3">
        <w:t xml:space="preserve"> (GITM)</w:t>
      </w:r>
      <w:r w:rsidR="00C82DBA" w:rsidRPr="00D03EB3">
        <w:t xml:space="preserve">-type </w:t>
      </w:r>
      <w:r w:rsidRPr="00D03EB3">
        <w:t>effects</w:t>
      </w:r>
      <w:r w:rsidR="00C82DBA" w:rsidRPr="00D03EB3">
        <w:t>.</w:t>
      </w:r>
      <w:r w:rsidRPr="00D03EB3">
        <w:t xml:space="preserve"> (In other work I </w:t>
      </w:r>
      <w:r w:rsidR="00C82DBA" w:rsidRPr="00D03EB3">
        <w:t xml:space="preserve">have </w:t>
      </w:r>
      <w:r w:rsidRPr="00D03EB3">
        <w:t>show</w:t>
      </w:r>
      <w:r w:rsidR="00C82DBA" w:rsidRPr="00D03EB3">
        <w:t>n</w:t>
      </w:r>
      <w:r w:rsidRPr="00D03EB3">
        <w:t xml:space="preserve"> that repo</w:t>
      </w:r>
      <w:r w:rsidR="00992FFD" w:rsidRPr="00D03EB3">
        <w:t>rted</w:t>
      </w:r>
      <w:r w:rsidRPr="00D03EB3">
        <w:t xml:space="preserve"> stories about GITM are unlikely</w:t>
      </w:r>
      <w:r w:rsidR="00992FFD" w:rsidRPr="00D03EB3">
        <w:t xml:space="preserve"> be </w:t>
      </w:r>
      <w:r w:rsidRPr="00D03EB3">
        <w:t>evidence of real simulation</w:t>
      </w:r>
      <w:r w:rsidR="00C82DBA" w:rsidRPr="00D03EB3">
        <w:t>,</w:t>
      </w:r>
      <w:r w:rsidRPr="00D03EB3">
        <w:t xml:space="preserve"> as most simulation</w:t>
      </w:r>
      <w:r w:rsidR="00C82DBA" w:rsidRPr="00D03EB3">
        <w:t>s</w:t>
      </w:r>
      <w:r w:rsidRPr="00D03EB3">
        <w:t xml:space="preserve"> will be able to </w:t>
      </w:r>
      <w:r w:rsidR="00992FFD" w:rsidRPr="00D03EB3">
        <w:t>debug such glitches</w:t>
      </w:r>
      <w:r w:rsidR="00A96C5B" w:rsidRPr="00D03EB3">
        <w:t xml:space="preserve"> </w:t>
      </w:r>
      <w:r w:rsidR="00566213" w:rsidRPr="00D03EB3">
        <w:fldChar w:fldCharType="begin"/>
      </w:r>
      <w:r w:rsidR="00B15563" w:rsidRPr="00D03EB3">
        <w:instrText xml:space="preserve"> ADDIN ZOTERO_ITEM CSL_CITATION {"citationID":"b92oM3am","properties":{"formattedCitation":"(Alexey Turchin &amp; Yampolskiy, 2019)","plainCitation":"(Alexey Turchin &amp; Yampolskiy, 2019)","dontUpdate":true,"noteIndex":0},"citationItems":[{"id":9761,"uris":["http://zotero.org/users/3736454/items/VGGB4Z24"],"uri":["http://zotero.org/users/3736454/items/VGGB4Z24"],"itemData":{"id":9761,"type":"manuscript","title":"Glitch in the Matrix: Urban Legend or Evidence of the Simulation?","source":"PhilPapers","URL":"https://philpapers.org/rec/TURGIT","title-short":"Glitch in the Matrix","author":[{"family":"Turchin","given":"Alexey"},{"family":"Yampolskiy","given":"Roman"}],"issued":{"date-parts":[["2019"]]}}}],"schema":"https://github.com/citation-style-language/schema/raw/master/csl-citation.json"} </w:instrText>
      </w:r>
      <w:r w:rsidR="00566213" w:rsidRPr="00D03EB3">
        <w:fldChar w:fldCharType="separate"/>
      </w:r>
      <w:r w:rsidR="00566213" w:rsidRPr="00D03EB3">
        <w:rPr>
          <w:noProof/>
        </w:rPr>
        <w:t>(Turchin &amp; Yampolskiy, 2019)</w:t>
      </w:r>
      <w:r w:rsidR="00566213" w:rsidRPr="00D03EB3">
        <w:fldChar w:fldCharType="end"/>
      </w:r>
      <w:r w:rsidR="00A96C5B" w:rsidRPr="00D03EB3">
        <w:t xml:space="preserve"> </w:t>
      </w:r>
      <w:r w:rsidR="00992FFD" w:rsidRPr="00D03EB3">
        <w:t>).</w:t>
      </w:r>
    </w:p>
    <w:p w14:paraId="3E120E0C" w14:textId="77777777" w:rsidR="00992FFD" w:rsidRPr="00D03EB3" w:rsidRDefault="00992FFD" w:rsidP="00DA7DAE">
      <w:pPr>
        <w:jc w:val="both"/>
      </w:pPr>
    </w:p>
    <w:p w14:paraId="1D23927F" w14:textId="236AE925" w:rsidR="00992FFD" w:rsidRPr="00D03EB3" w:rsidRDefault="00992FFD" w:rsidP="00DA7DAE">
      <w:pPr>
        <w:jc w:val="both"/>
      </w:pPr>
      <w:r w:rsidRPr="00D03EB3">
        <w:t>A chain of observer</w:t>
      </w:r>
      <w:r w:rsidR="00732DD8" w:rsidRPr="00D03EB3">
        <w:t xml:space="preserve"> </w:t>
      </w:r>
      <w:r w:rsidRPr="00D03EB3">
        <w:t xml:space="preserve">moments may work as a “hostless simulation”, an illusionary world without a creator. As there is no creator, there </w:t>
      </w:r>
      <w:r w:rsidR="00732DD8" w:rsidRPr="00D03EB3">
        <w:t xml:space="preserve">are </w:t>
      </w:r>
      <w:r w:rsidRPr="00D03EB3">
        <w:t xml:space="preserve">no instruments to control the stability of the illusion, or </w:t>
      </w:r>
      <w:r w:rsidR="003D6E3E" w:rsidRPr="00D03EB3">
        <w:t>these</w:t>
      </w:r>
      <w:r w:rsidRPr="00D03EB3">
        <w:t xml:space="preserve"> instruments are also non-conscious processes, working only </w:t>
      </w:r>
      <w:r w:rsidR="00732DD8" w:rsidRPr="00D03EB3">
        <w:t xml:space="preserve">on </w:t>
      </w:r>
      <w:r w:rsidRPr="00D03EB3">
        <w:t xml:space="preserve">average (like </w:t>
      </w:r>
      <w:r w:rsidR="00732DD8" w:rsidRPr="00D03EB3">
        <w:t xml:space="preserve">the </w:t>
      </w:r>
      <w:r w:rsidRPr="00D03EB3">
        <w:t>inability to photo</w:t>
      </w:r>
      <w:r w:rsidR="00732DD8" w:rsidRPr="00D03EB3">
        <w:t>graph</w:t>
      </w:r>
      <w:r w:rsidRPr="00D03EB3">
        <w:t xml:space="preserve"> a strange phenomenon, as </w:t>
      </w:r>
      <w:r w:rsidR="00732DD8" w:rsidRPr="00D03EB3">
        <w:t xml:space="preserve">has </w:t>
      </w:r>
      <w:r w:rsidRPr="00D03EB3">
        <w:t xml:space="preserve">often </w:t>
      </w:r>
      <w:r w:rsidR="00732DD8" w:rsidRPr="00D03EB3">
        <w:t xml:space="preserve">been </w:t>
      </w:r>
      <w:r w:rsidRPr="00D03EB3">
        <w:t xml:space="preserve">reported). Hostless simulation could also </w:t>
      </w:r>
      <w:r w:rsidR="00F95E54" w:rsidRPr="00D03EB3">
        <w:t xml:space="preserve">be </w:t>
      </w:r>
      <w:r w:rsidRPr="00D03EB3">
        <w:t>affected by self-replicating entities like viruses</w:t>
      </w:r>
      <w:r w:rsidR="0069537C" w:rsidRPr="00D03EB3">
        <w:t>, which may look like repeating strange phenomena with absurd or random elements. Also, as observer-moments are connected via similarity, there could be parasitic connection with observer</w:t>
      </w:r>
      <w:r w:rsidR="00F95E54" w:rsidRPr="00D03EB3">
        <w:t xml:space="preserve"> </w:t>
      </w:r>
      <w:r w:rsidR="0069537C" w:rsidRPr="00D03EB3">
        <w:t>moments</w:t>
      </w:r>
      <w:r w:rsidR="00F95E54" w:rsidRPr="00D03EB3">
        <w:t xml:space="preserve"> that </w:t>
      </w:r>
      <w:r w:rsidR="0069537C" w:rsidRPr="00D03EB3">
        <w:t xml:space="preserve">are not </w:t>
      </w:r>
      <w:r w:rsidR="00F95E54" w:rsidRPr="00D03EB3">
        <w:t xml:space="preserve">close to each other </w:t>
      </w:r>
      <w:r w:rsidR="0069537C" w:rsidRPr="00D03EB3">
        <w:t>in illusionary space-time, and this could look like coinciden</w:t>
      </w:r>
      <w:r w:rsidR="00F95E54" w:rsidRPr="00D03EB3">
        <w:t>ce</w:t>
      </w:r>
      <w:r w:rsidR="0069537C" w:rsidRPr="00D03EB3">
        <w:t>, magic</w:t>
      </w:r>
      <w:r w:rsidR="00F95E54" w:rsidRPr="00D03EB3">
        <w:t>,</w:t>
      </w:r>
      <w:r w:rsidR="0069537C" w:rsidRPr="00D03EB3">
        <w:t xml:space="preserve"> or telepathy. </w:t>
      </w:r>
    </w:p>
    <w:p w14:paraId="691EE69B" w14:textId="77777777" w:rsidR="0069537C" w:rsidRPr="00D03EB3" w:rsidRDefault="0069537C" w:rsidP="00DA7DAE">
      <w:pPr>
        <w:jc w:val="both"/>
      </w:pPr>
    </w:p>
    <w:p w14:paraId="6181AA17" w14:textId="260B9906" w:rsidR="0069537C" w:rsidRPr="00D03EB3" w:rsidRDefault="00F95E54" w:rsidP="00DA7DAE">
      <w:pPr>
        <w:jc w:val="both"/>
      </w:pPr>
      <w:r w:rsidRPr="00D03EB3">
        <w:t>I</w:t>
      </w:r>
      <w:r w:rsidR="0069537C" w:rsidRPr="00D03EB3">
        <w:t xml:space="preserve">n </w:t>
      </w:r>
      <w:r w:rsidRPr="00D03EB3">
        <w:t xml:space="preserve">the </w:t>
      </w:r>
      <w:r w:rsidR="0069537C" w:rsidRPr="00D03EB3">
        <w:t xml:space="preserve">real world there </w:t>
      </w:r>
      <w:r w:rsidRPr="00D03EB3">
        <w:t xml:space="preserve">are </w:t>
      </w:r>
      <w:r w:rsidR="00E02972" w:rsidRPr="00D03EB3">
        <w:t>no glitches</w:t>
      </w:r>
      <w:r w:rsidRPr="00D03EB3">
        <w:t>,</w:t>
      </w:r>
      <w:r w:rsidR="0069537C" w:rsidRPr="00D03EB3">
        <w:t xml:space="preserve"> </w:t>
      </w:r>
      <w:r w:rsidR="00E02972" w:rsidRPr="00D03EB3">
        <w:t>but</w:t>
      </w:r>
      <w:r w:rsidR="0069537C" w:rsidRPr="00D03EB3">
        <w:t xml:space="preserve"> BB</w:t>
      </w:r>
      <w:r w:rsidR="00E02972" w:rsidRPr="00D03EB3">
        <w:t>-</w:t>
      </w:r>
      <w:r w:rsidR="0069537C" w:rsidRPr="00D03EB3">
        <w:t>chains should have bugs from time to time. We could learn more about the type of our</w:t>
      </w:r>
      <w:r w:rsidR="00B738D4" w:rsidRPr="00D03EB3">
        <w:t xml:space="preserve"> world</w:t>
      </w:r>
      <w:r w:rsidR="00E02972" w:rsidRPr="00D03EB3">
        <w:t xml:space="preserve"> we live in</w:t>
      </w:r>
      <w:r w:rsidR="00B738D4" w:rsidRPr="00D03EB3">
        <w:t xml:space="preserve"> by observing possible inconsistences. The </w:t>
      </w:r>
      <w:r w:rsidRPr="00D03EB3">
        <w:t xml:space="preserve">types of </w:t>
      </w:r>
      <w:r w:rsidR="00E02972" w:rsidRPr="00D03EB3">
        <w:t xml:space="preserve">possible </w:t>
      </w:r>
      <w:r w:rsidR="00B738D4" w:rsidRPr="00D03EB3">
        <w:t xml:space="preserve">inconsistencies </w:t>
      </w:r>
      <w:r w:rsidR="00E02972" w:rsidRPr="00D03EB3">
        <w:t xml:space="preserve">should </w:t>
      </w:r>
      <w:r w:rsidRPr="00D03EB3">
        <w:t xml:space="preserve">differ </w:t>
      </w:r>
      <w:r w:rsidR="00B738D4" w:rsidRPr="00D03EB3">
        <w:t>between computer simulations and BB</w:t>
      </w:r>
      <w:r w:rsidRPr="00D03EB3">
        <w:t xml:space="preserve"> </w:t>
      </w:r>
      <w:r w:rsidR="00B738D4" w:rsidRPr="00D03EB3">
        <w:t>chains. In the first case, they are linear (</w:t>
      </w:r>
      <w:r w:rsidR="00E02972" w:rsidRPr="00D03EB3">
        <w:t xml:space="preserve">like a </w:t>
      </w:r>
      <w:r w:rsidR="00B738D4" w:rsidRPr="00D03EB3">
        <w:t>wrong texture), and in the second</w:t>
      </w:r>
      <w:r w:rsidR="00E02972" w:rsidRPr="00D03EB3">
        <w:t xml:space="preserve"> case</w:t>
      </w:r>
      <w:r w:rsidRPr="00D03EB3">
        <w:t>,</w:t>
      </w:r>
      <w:r w:rsidR="00B738D4" w:rsidRPr="00D03EB3">
        <w:t xml:space="preserve"> they defy time-space (Mandela effect = past inconsistency)</w:t>
      </w:r>
      <w:r w:rsidR="00E02972" w:rsidRPr="00D03EB3">
        <w:t xml:space="preserve">, as in BB-chains only </w:t>
      </w:r>
      <w:r w:rsidR="00E02972" w:rsidRPr="00D03EB3">
        <w:rPr>
          <w:i/>
        </w:rPr>
        <w:t>now moment</w:t>
      </w:r>
      <w:r w:rsidR="00E02972" w:rsidRPr="00D03EB3">
        <w:t xml:space="preserve"> is real, but past and future are just its most probable “shadows”</w:t>
      </w:r>
      <w:r w:rsidR="00B738D4" w:rsidRPr="00D03EB3">
        <w:t xml:space="preserve">. However, most claimed GITM could be best explained by hoaxes, memory problems and cognitive biases, and can’t be </w:t>
      </w:r>
      <w:r w:rsidR="003B4D00" w:rsidRPr="00D03EB3">
        <w:t xml:space="preserve">considered </w:t>
      </w:r>
      <w:r w:rsidR="00B738D4" w:rsidRPr="00D03EB3">
        <w:t xml:space="preserve">real evidence. </w:t>
      </w:r>
    </w:p>
    <w:p w14:paraId="35D3A2F3" w14:textId="77777777" w:rsidR="009F2A98" w:rsidRPr="00D03EB3" w:rsidRDefault="009F2A98" w:rsidP="00DA7DAE">
      <w:pPr>
        <w:jc w:val="both"/>
      </w:pPr>
    </w:p>
    <w:p w14:paraId="22C17E83" w14:textId="6ADF9949" w:rsidR="009F2A98" w:rsidRPr="00D03EB3" w:rsidRDefault="009F2A98" w:rsidP="0007662F">
      <w:pPr>
        <w:pStyle w:val="Heading2"/>
      </w:pPr>
      <w:r w:rsidRPr="00D03EB3">
        <w:t xml:space="preserve">3.4. Ignoring BBs based on </w:t>
      </w:r>
      <w:proofErr w:type="spellStart"/>
      <w:r w:rsidRPr="00D03EB3">
        <w:t>Updateless</w:t>
      </w:r>
      <w:proofErr w:type="spellEnd"/>
      <w:r w:rsidRPr="00D03EB3">
        <w:t xml:space="preserve"> decision theory</w:t>
      </w:r>
    </w:p>
    <w:p w14:paraId="4CF17E64" w14:textId="25271A25" w:rsidR="008A0BE3" w:rsidRPr="00D03EB3" w:rsidRDefault="009F2A98" w:rsidP="0007662F">
      <w:pPr>
        <w:jc w:val="both"/>
      </w:pPr>
      <w:r w:rsidRPr="00D03EB3">
        <w:t xml:space="preserve">According to the group of decision theories </w:t>
      </w:r>
      <w:r w:rsidR="00C85F45" w:rsidRPr="00D03EB3">
        <w:t xml:space="preserve">based on the idea of </w:t>
      </w:r>
      <w:proofErr w:type="spellStart"/>
      <w:r w:rsidR="00C85F45" w:rsidRPr="00D03EB3">
        <w:t>updatedness</w:t>
      </w:r>
      <w:proofErr w:type="spellEnd"/>
      <w:r w:rsidR="00C85F45" w:rsidRPr="00D03EB3">
        <w:t>, a person should act</w:t>
      </w:r>
      <w:r w:rsidR="00040461" w:rsidRPr="00D03EB3">
        <w:t xml:space="preserve"> in the way which will benefit most of observers in his-her situation</w:t>
      </w:r>
      <w:r w:rsidR="00E1797A" w:rsidRPr="00D03EB3">
        <w:t xml:space="preserve"> </w:t>
      </w:r>
      <w:r w:rsidR="004E433A" w:rsidRPr="00D03EB3">
        <w:fldChar w:fldCharType="begin"/>
      </w:r>
      <w:r w:rsidR="004E433A" w:rsidRPr="00D03EB3">
        <w:instrText xml:space="preserve"> ADDIN ZOTERO_ITEM CSL_CITATION {"citationID":"nCpomSgp","properties":{"formattedCitation":"(Eliezer Yudkowsky &amp; Soares, 2017)","plainCitation":"(Eliezer Yudkowsky &amp; Soares, 2017)","noteIndex":0},"citationItems":[{"id":9017,"uris":["http://zotero.org/users/3736454/items/Q2Y6UVVH"],"uri":["http://zotero.org/users/3736454/items/Q2Y6UVVH"],"itemData":{"id":9017,"type":"article-journal","title":"Functional Decision Theory: A New Theory of Instrumental Rationality","container-title":"arXiv:1710.05060 [cs]","source":"arXiv.org","abstract":"This paper describes and motivates a new decision theory known as functional decision theory (FDT), as distinct from causal decision theory and evidential decision theory. Functional decision theorists hold that the normative principle for action is to treat one's decision as the output of a fixed mathematical function that answers the question, \"Which output of this very function would yield the best outcome?\" Adhering to this principle delivers a number of benefits, including the ability to maximize wealth in an array of traditional decision-theoretic and game-theoretic problems where CDT and EDT perform poorly. Using one simple and coherent decision rule, functional decision theorists (for example) achieve more utility than CDT on Newcomb's problem, more utility than EDT on the smoking lesion problem, and more utility than both in Parfit's hitchhiker problem. In this paper, we define FDT, explore its prescriptions in a number of different decision problems, compare it to CDT and EDT, and give philosophical justifications for FDT as a normative theory of decision-making.","URL":"http://arxiv.org/abs/1710.05060","note":"arXiv: 1710.05060","title-short":"Functional Decision Theory","author":[{"family":"Yudkowsky","given":"Eliezer"},{"family":"Soares","given":"Nate"}],"issued":{"date-parts":[["2017",10,13]]},"accessed":{"date-parts":[["2018",8,18]]}}}],"schema":"https://github.com/citation-style-language/schema/raw/master/csl-citation.json"} </w:instrText>
      </w:r>
      <w:r w:rsidR="004E433A" w:rsidRPr="00D03EB3">
        <w:fldChar w:fldCharType="separate"/>
      </w:r>
      <w:r w:rsidR="004E433A" w:rsidRPr="00D03EB3">
        <w:rPr>
          <w:noProof/>
        </w:rPr>
        <w:t>(Eliezer Yudkowsky &amp; Soares, 2017)</w:t>
      </w:r>
      <w:r w:rsidR="004E433A" w:rsidRPr="00D03EB3">
        <w:fldChar w:fldCharType="end"/>
      </w:r>
      <w:r w:rsidR="00040461" w:rsidRPr="00D03EB3">
        <w:t xml:space="preserve">. For example, I should go to voting, because if everybody will vote, the good candidate will win, despite the fact that one my vote is not changing anything. Any choices made by OM-long BBs may be ignored as these choices will not have any consequences, as the BBs will disappear in the next moment. </w:t>
      </w:r>
      <w:r w:rsidR="00E1797A" w:rsidRPr="00D03EB3">
        <w:t>So</w:t>
      </w:r>
      <w:r w:rsidR="003D3AF3">
        <w:t>,</w:t>
      </w:r>
      <w:r w:rsidR="00E1797A" w:rsidRPr="00D03EB3">
        <w:t xml:space="preserve"> one has to act as he if he is real person no matter how many BB-copies of him exist, as such actions will actually benefit the real copies of him.</w:t>
      </w:r>
    </w:p>
    <w:p w14:paraId="25B632BC" w14:textId="1F0886C6" w:rsidR="003C4549" w:rsidRPr="00D03EB3" w:rsidRDefault="00A61F99" w:rsidP="0007662F">
      <w:pPr>
        <w:pStyle w:val="Heading1"/>
      </w:pPr>
      <w:bookmarkStart w:id="39" w:name="_Toc9798056"/>
      <w:bookmarkStart w:id="40" w:name="_Toc12278224"/>
      <w:r w:rsidRPr="00D03EB3">
        <w:t xml:space="preserve">4. Measuring </w:t>
      </w:r>
      <w:r w:rsidR="0060564A" w:rsidRPr="00D03EB3">
        <w:t>the</w:t>
      </w:r>
      <w:r w:rsidRPr="00D03EB3">
        <w:t xml:space="preserve"> most probable type</w:t>
      </w:r>
      <w:bookmarkEnd w:id="39"/>
      <w:r w:rsidR="0060564A" w:rsidRPr="00D03EB3">
        <w:t>s of BBs</w:t>
      </w:r>
      <w:bookmarkEnd w:id="40"/>
    </w:p>
    <w:p w14:paraId="73A6A17F" w14:textId="08B4A21C" w:rsidR="00A61F99" w:rsidRPr="00D03EB3" w:rsidRDefault="00A61F99" w:rsidP="00D97261">
      <w:pPr>
        <w:pStyle w:val="Heading2"/>
      </w:pPr>
      <w:bookmarkStart w:id="41" w:name="_Toc9798057"/>
      <w:bookmarkStart w:id="42" w:name="_Toc12278225"/>
      <w:r w:rsidRPr="00D03EB3">
        <w:t xml:space="preserve">4.1. </w:t>
      </w:r>
      <w:r w:rsidR="008A0BE3" w:rsidRPr="00D03EB3">
        <w:t xml:space="preserve">Analogy between </w:t>
      </w:r>
      <w:r w:rsidR="000F188A" w:rsidRPr="00D03EB3">
        <w:t xml:space="preserve">simulation </w:t>
      </w:r>
      <w:r w:rsidR="008A0BE3" w:rsidRPr="00D03EB3">
        <w:t>argument and BBs</w:t>
      </w:r>
      <w:bookmarkEnd w:id="41"/>
      <w:bookmarkEnd w:id="42"/>
    </w:p>
    <w:p w14:paraId="7F78B1C6" w14:textId="6A2005DA" w:rsidR="00703106" w:rsidRPr="00D03EB3" w:rsidRDefault="00424015" w:rsidP="00424015">
      <w:pPr>
        <w:jc w:val="both"/>
      </w:pPr>
      <w:r w:rsidRPr="00D03EB3">
        <w:t xml:space="preserve">Crawford mentioned </w:t>
      </w:r>
      <w:r w:rsidR="00376803" w:rsidRPr="00D03EB3">
        <w:t xml:space="preserve">the </w:t>
      </w:r>
      <w:r w:rsidRPr="00D03EB3">
        <w:t>analogy between BB and simulation in “</w:t>
      </w:r>
      <w:hyperlink r:id="rId17" w:history="1">
        <w:r w:rsidR="00703106" w:rsidRPr="00D03EB3">
          <w:rPr>
            <w:color w:val="4472C4" w:themeColor="accent1"/>
          </w:rPr>
          <w:t>Freak Observers and the Simulation Argument</w:t>
        </w:r>
      </w:hyperlink>
      <w:r w:rsidRPr="00D03EB3">
        <w:t>”</w:t>
      </w:r>
      <w:r w:rsidR="00622107" w:rsidRPr="00D03EB3">
        <w:t xml:space="preserve"> </w:t>
      </w:r>
      <w:r w:rsidR="00622107" w:rsidRPr="00D03EB3">
        <w:fldChar w:fldCharType="begin"/>
      </w:r>
      <w:r w:rsidR="00092FCB" w:rsidRPr="00D03EB3">
        <w:instrText xml:space="preserve"> ADDIN ZOTERO_ITEM CSL_CITATION {"citationID":"AIQXPA5w","properties":{"formattedCitation":"(Crawford, 2013)","plainCitation":"(Crawford, 2013)","noteIndex":0},"citationItems":[{"id":9713,"uris":["http://zotero.org/users/3736454/items/Y4TZEWWX"],"uri":["http://zotero.org/users/3736454/items/Y4TZEWWX"],"itemData":{"id":9713,"type":"article-journal","title":"Freak Observers and the Simulation Argument","container-title":"Ratio","page":"250-264","volume":"26","issue":"3","source":"onlinelibrary.wiley.com","URL":"https://onlinelibrary.wiley.com/doi/abs/10.1111/rati.12009","DOI":"10.1111/rati.12009","ISSN":"1467-9329","language":"en","author":[{"family":"Crawford","given":"Lyle"}],"issued":{"date-parts":[["2013",9,1]]},"accessed":{"date-parts":[["2019",5,17]]}}}],"schema":"https://github.com/citation-style-language/schema/raw/master/csl-citation.json"} </w:instrText>
      </w:r>
      <w:r w:rsidR="00622107" w:rsidRPr="00D03EB3">
        <w:fldChar w:fldCharType="separate"/>
      </w:r>
      <w:r w:rsidR="00092FCB" w:rsidRPr="00D03EB3">
        <w:rPr>
          <w:noProof/>
        </w:rPr>
        <w:t>(Crawford, 2013)</w:t>
      </w:r>
      <w:r w:rsidR="00622107" w:rsidRPr="00D03EB3">
        <w:fldChar w:fldCharType="end"/>
      </w:r>
      <w:r w:rsidRPr="00D03EB3">
        <w:t>. In both cases</w:t>
      </w:r>
      <w:r w:rsidR="00376803" w:rsidRPr="00D03EB3">
        <w:t>, the</w:t>
      </w:r>
      <w:r w:rsidRPr="00D03EB3">
        <w:t xml:space="preserve"> numerical abundance of non-conventi</w:t>
      </w:r>
      <w:r w:rsidR="00376803" w:rsidRPr="00D03EB3">
        <w:t>on</w:t>
      </w:r>
      <w:r w:rsidRPr="00D03EB3">
        <w:t xml:space="preserve">al observers suggests that we should be </w:t>
      </w:r>
      <w:r w:rsidR="001D1D61" w:rsidRPr="00D03EB3">
        <w:t>such ourselves</w:t>
      </w:r>
      <w:r w:rsidRPr="00D03EB3">
        <w:t xml:space="preserve">. </w:t>
      </w:r>
      <w:r w:rsidR="00D56AB1" w:rsidRPr="00D03EB3">
        <w:t>This logic</w:t>
      </w:r>
      <w:r w:rsidRPr="00D03EB3">
        <w:t xml:space="preserve"> means that either both arguments are false, or both are correct. If both are true, what does it mean to be both </w:t>
      </w:r>
      <w:r w:rsidR="003B6BE7" w:rsidRPr="00D03EB3">
        <w:t xml:space="preserve">a BB and </w:t>
      </w:r>
      <w:r w:rsidRPr="00D03EB3">
        <w:t xml:space="preserve">in </w:t>
      </w:r>
      <w:r w:rsidR="0040404D" w:rsidRPr="00D03EB3">
        <w:t xml:space="preserve">a </w:t>
      </w:r>
      <w:r w:rsidRPr="00D03EB3">
        <w:t xml:space="preserve">simulation? </w:t>
      </w:r>
      <w:r w:rsidR="00540088" w:rsidRPr="00D03EB3">
        <w:t xml:space="preserve">This question </w:t>
      </w:r>
      <w:r w:rsidRPr="00D03EB3">
        <w:t xml:space="preserve">could be </w:t>
      </w:r>
      <w:r w:rsidR="00540088" w:rsidRPr="00D03EB3">
        <w:t xml:space="preserve">addressed </w:t>
      </w:r>
      <w:r w:rsidRPr="00D03EB3">
        <w:t xml:space="preserve">in two ways: either a whole simulation appears randomly as </w:t>
      </w:r>
      <w:r w:rsidR="00540088" w:rsidRPr="00D03EB3">
        <w:t xml:space="preserve">a </w:t>
      </w:r>
      <w:r w:rsidRPr="00D03EB3">
        <w:t>BB, or some BB-like observers exist in</w:t>
      </w:r>
      <w:r w:rsidR="00A61F99" w:rsidRPr="00D03EB3">
        <w:t xml:space="preserve"> the </w:t>
      </w:r>
      <w:r w:rsidR="00C7207C" w:rsidRPr="00D03EB3">
        <w:t xml:space="preserve">simulation of the real </w:t>
      </w:r>
      <w:r w:rsidRPr="00D03EB3">
        <w:t xml:space="preserve">world. </w:t>
      </w:r>
    </w:p>
    <w:p w14:paraId="0516D338" w14:textId="77777777" w:rsidR="00D706B9" w:rsidRPr="00D03EB3" w:rsidRDefault="00D706B9" w:rsidP="00424015">
      <w:pPr>
        <w:jc w:val="both"/>
      </w:pPr>
    </w:p>
    <w:p w14:paraId="5AB87B87" w14:textId="11E985BE" w:rsidR="00D706B9" w:rsidRPr="00D03EB3" w:rsidRDefault="00D706B9" w:rsidP="00D706B9">
      <w:pPr>
        <w:pStyle w:val="Heading2"/>
      </w:pPr>
      <w:bookmarkStart w:id="43" w:name="_Toc9798058"/>
      <w:bookmarkStart w:id="44" w:name="_Toc12278226"/>
      <w:r w:rsidRPr="00D03EB3">
        <w:t>4.2. Measure of BBs</w:t>
      </w:r>
      <w:bookmarkEnd w:id="43"/>
      <w:bookmarkEnd w:id="44"/>
    </w:p>
    <w:p w14:paraId="5A7C5DDC" w14:textId="3599DDA9" w:rsidR="00D706B9" w:rsidRPr="00D03EB3" w:rsidRDefault="00F77F02" w:rsidP="00424015">
      <w:pPr>
        <w:jc w:val="both"/>
      </w:pPr>
      <w:proofErr w:type="spellStart"/>
      <w:r w:rsidRPr="00D03EB3">
        <w:t>Bostrom’s</w:t>
      </w:r>
      <w:proofErr w:type="spellEnd"/>
      <w:r w:rsidRPr="00D03EB3">
        <w:t xml:space="preserve"> </w:t>
      </w:r>
      <w:r w:rsidR="00D706B9" w:rsidRPr="00D03EB3">
        <w:t xml:space="preserve">“Bland indifference principle” claims that </w:t>
      </w:r>
      <w:r w:rsidRPr="00D03EB3">
        <w:t xml:space="preserve">the odds of being </w:t>
      </w:r>
      <w:r w:rsidR="00D706B9" w:rsidRPr="00D03EB3">
        <w:t xml:space="preserve">a biological brain </w:t>
      </w:r>
      <w:r w:rsidRPr="00D03EB3">
        <w:t xml:space="preserve">or </w:t>
      </w:r>
      <w:r w:rsidR="00D706B9" w:rsidRPr="00D03EB3">
        <w:t>its computer copy</w:t>
      </w:r>
      <w:r w:rsidR="00092FCB" w:rsidRPr="00D03EB3">
        <w:t xml:space="preserve"> </w:t>
      </w:r>
      <w:r w:rsidRPr="00D03EB3">
        <w:t xml:space="preserve">are equal </w:t>
      </w:r>
      <w:r w:rsidR="00092FCB" w:rsidRPr="00D03EB3">
        <w:fldChar w:fldCharType="begin"/>
      </w:r>
      <w:r w:rsidR="00092FCB" w:rsidRPr="00D03EB3">
        <w:instrText xml:space="preserve"> ADDIN ZOTERO_ITEM CSL_CITATION {"citationID":"iUk5l7wN","properties":{"formattedCitation":"(Bostrom, 2003)","plainCitation":"(Bostrom, 2003)","noteIndex":0},"citationItems":[{"id":463,"uris":["http://zotero.org/users/3736454/items/ZRDAGDBA"],"uri":["http://zotero.org/users/3736454/items/ZRDAGDBA"],"itemData":{"id":463,"type":"article-journal","title":"Are You Living In a Computer Simulation?","container-title":"Published in Philosophical Quarterly (2003) Vol. 53, No. 211, pp. 243-255.","language":"en","author":[{"family":"Bostrom","given":"N."}],"issued":{"date-parts":[["2003"]]}}}],"schema":"https://github.com/citation-style-language/schema/raw/master/csl-citation.json"} </w:instrText>
      </w:r>
      <w:r w:rsidR="00092FCB" w:rsidRPr="00D03EB3">
        <w:fldChar w:fldCharType="separate"/>
      </w:r>
      <w:r w:rsidR="00092FCB" w:rsidRPr="00D03EB3">
        <w:rPr>
          <w:noProof/>
        </w:rPr>
        <w:t>(Bostrom, 2003)</w:t>
      </w:r>
      <w:r w:rsidR="00092FCB" w:rsidRPr="00D03EB3">
        <w:fldChar w:fldCharType="end"/>
      </w:r>
      <w:r w:rsidR="00D706B9" w:rsidRPr="00D03EB3">
        <w:t>. However, it is not necessar</w:t>
      </w:r>
      <w:r w:rsidRPr="00D03EB3">
        <w:t>il</w:t>
      </w:r>
      <w:r w:rsidR="00D706B9" w:rsidRPr="00D03EB3">
        <w:t>y so</w:t>
      </w:r>
      <w:r w:rsidRPr="00D03EB3">
        <w:t xml:space="preserve">; </w:t>
      </w:r>
      <w:r w:rsidR="00D706B9" w:rsidRPr="00D03EB3">
        <w:t xml:space="preserve">the proportion could be different. This proportion depends </w:t>
      </w:r>
      <w:r w:rsidRPr="00D03EB3">
        <w:t xml:space="preserve">on </w:t>
      </w:r>
      <w:r w:rsidR="00D706B9" w:rsidRPr="00D03EB3">
        <w:t>the so-called “measure of existence”. For example, if a</w:t>
      </w:r>
      <w:r w:rsidR="00092FCB" w:rsidRPr="00D03EB3">
        <w:t>n</w:t>
      </w:r>
      <w:r w:rsidR="00D706B9" w:rsidRPr="00D03EB3">
        <w:t xml:space="preserve"> </w:t>
      </w:r>
      <w:r w:rsidR="00D706B9" w:rsidRPr="00D03EB3">
        <w:lastRenderedPageBreak/>
        <w:t xml:space="preserve">uploaded mind has </w:t>
      </w:r>
      <w:r w:rsidRPr="00D03EB3">
        <w:t xml:space="preserve">a </w:t>
      </w:r>
      <w:r w:rsidR="00D706B9" w:rsidRPr="00D03EB3">
        <w:t>measure of existence of 0.01</w:t>
      </w:r>
      <w:r w:rsidRPr="00D03EB3">
        <w:t>,</w:t>
      </w:r>
      <w:r w:rsidR="00D706B9" w:rsidRPr="00D03EB3">
        <w:t xml:space="preserve"> and </w:t>
      </w:r>
      <w:r w:rsidRPr="00D03EB3">
        <w:t xml:space="preserve">a </w:t>
      </w:r>
      <w:r w:rsidR="00D706B9" w:rsidRPr="00D03EB3">
        <w:t>real biological mind has measure of 1, I have</w:t>
      </w:r>
      <w:r w:rsidRPr="00D03EB3">
        <w:t xml:space="preserve"> a</w:t>
      </w:r>
      <w:r w:rsidR="00D706B9" w:rsidRPr="00D03EB3">
        <w:t xml:space="preserve"> 100 to 1 chance to be </w:t>
      </w:r>
      <w:r w:rsidR="00622EEC" w:rsidRPr="00D03EB3">
        <w:t xml:space="preserve">a </w:t>
      </w:r>
      <w:r w:rsidR="00D706B9" w:rsidRPr="00D03EB3">
        <w:t>biological mind.</w:t>
      </w:r>
    </w:p>
    <w:p w14:paraId="43455372" w14:textId="77777777" w:rsidR="00D706B9" w:rsidRPr="00D03EB3" w:rsidRDefault="00D706B9" w:rsidP="00424015">
      <w:pPr>
        <w:jc w:val="both"/>
      </w:pPr>
    </w:p>
    <w:p w14:paraId="09004490" w14:textId="4F956B7D" w:rsidR="00D4368E" w:rsidRPr="00D03EB3" w:rsidRDefault="00D706B9" w:rsidP="00424015">
      <w:pPr>
        <w:jc w:val="both"/>
      </w:pPr>
      <w:r w:rsidRPr="00D03EB3">
        <w:t xml:space="preserve">One of the most plausible candidates for measure of existence is the amount of energy used for calculations. The reason </w:t>
      </w:r>
      <w:r w:rsidR="00CA4487" w:rsidRPr="00D03EB3">
        <w:t xml:space="preserve">could be illustrated by </w:t>
      </w:r>
      <w:proofErr w:type="spellStart"/>
      <w:r w:rsidR="00CA4487" w:rsidRPr="00D03EB3">
        <w:t>Yudko</w:t>
      </w:r>
      <w:r w:rsidR="00D56AB1" w:rsidRPr="00D03EB3">
        <w:t>wsk</w:t>
      </w:r>
      <w:r w:rsidRPr="00D03EB3">
        <w:t>y’s</w:t>
      </w:r>
      <w:proofErr w:type="spellEnd"/>
      <w:r w:rsidRPr="00D03EB3">
        <w:t xml:space="preserve"> thought experiment with </w:t>
      </w:r>
      <w:proofErr w:type="spellStart"/>
      <w:r w:rsidRPr="00D03EB3">
        <w:t>Ebborians</w:t>
      </w:r>
      <w:proofErr w:type="spellEnd"/>
      <w:r w:rsidR="00622EEC" w:rsidRPr="00D03EB3">
        <w:t>—</w:t>
      </w:r>
      <w:r w:rsidR="00D4368E" w:rsidRPr="00D03EB3">
        <w:t>two-</w:t>
      </w:r>
      <w:r w:rsidRPr="00D03EB3">
        <w:t xml:space="preserve">dimensional minds which could be split in </w:t>
      </w:r>
      <w:r w:rsidR="00D4368E" w:rsidRPr="00D03EB3">
        <w:t>the third dimension</w:t>
      </w:r>
      <w:r w:rsidR="00092FCB" w:rsidRPr="00D03EB3">
        <w:t xml:space="preserve"> </w:t>
      </w:r>
      <w:r w:rsidR="00092FCB" w:rsidRPr="00D03EB3">
        <w:fldChar w:fldCharType="begin"/>
      </w:r>
      <w:r w:rsidR="004E433A" w:rsidRPr="00D03EB3">
        <w:instrText xml:space="preserve"> ADDIN ZOTERO_ITEM CSL_CITATION {"citationID":"BrriesHU","properties":{"formattedCitation":"(E. Yudkowsky, 2008b)","plainCitation":"(E. Yudkowsky, 2008b)","noteIndex":0},"citationItems":[{"id":6983,"uris":["http://zotero.org/users/3736454/items/YH54SX67"],"uri":["http://zotero.org/users/3736454/items/YH54SX67"],"itemData":{"id":6983,"type":"post-weblog","title":"Where Physics Meets Experience - Less Wrong","container-title":"LessWrong","URL":"http://lesswrong.com/lw/ps/where_physics_meets_experience/","author":[{"family":"Yudkowsky","given":"E."}],"issued":{"date-parts":[["2008"]]},"accessed":{"date-parts":[["2018",2,8]]}}}],"schema":"https://github.com/citation-style-language/schema/raw/master/csl-citation.json"} </w:instrText>
      </w:r>
      <w:r w:rsidR="00092FCB" w:rsidRPr="00D03EB3">
        <w:fldChar w:fldCharType="separate"/>
      </w:r>
      <w:r w:rsidR="004E433A" w:rsidRPr="00D03EB3">
        <w:rPr>
          <w:noProof/>
        </w:rPr>
        <w:t>(E. Yudkowsky, 2008b)</w:t>
      </w:r>
      <w:r w:rsidR="00092FCB" w:rsidRPr="00D03EB3">
        <w:fldChar w:fldCharType="end"/>
      </w:r>
      <w:r w:rsidR="00D4368E" w:rsidRPr="00D03EB3">
        <w:t>. If real, such minds could be split until they reach a Plan</w:t>
      </w:r>
      <w:r w:rsidR="00AD0184" w:rsidRPr="00D03EB3">
        <w:t>c</w:t>
      </w:r>
      <w:r w:rsidR="00D4368E" w:rsidRPr="00D03EB3">
        <w:t>k limit of co</w:t>
      </w:r>
      <w:r w:rsidR="002D2B98" w:rsidRPr="00D03EB3">
        <w:t>mputation energy</w:t>
      </w:r>
      <w:r w:rsidR="00F86064" w:rsidRPr="00D03EB3">
        <w:t>—</w:t>
      </w:r>
      <w:r w:rsidR="002D2B98" w:rsidRPr="00D03EB3">
        <w:t xml:space="preserve">basically, </w:t>
      </w:r>
      <w:r w:rsidR="00AD0184" w:rsidRPr="00D03EB3">
        <w:t xml:space="preserve">the </w:t>
      </w:r>
      <w:proofErr w:type="spellStart"/>
      <w:r w:rsidR="002D2B98" w:rsidRPr="00D03EB3">
        <w:t>La</w:t>
      </w:r>
      <w:r w:rsidR="00D4368E" w:rsidRPr="00D03EB3">
        <w:t>ndauer</w:t>
      </w:r>
      <w:proofErr w:type="spellEnd"/>
      <w:r w:rsidR="00D4368E" w:rsidRPr="00D03EB3">
        <w:t xml:space="preserve"> limit</w:t>
      </w:r>
      <w:r w:rsidR="00CA4487" w:rsidRPr="00D03EB3">
        <w:t xml:space="preserve"> </w:t>
      </w:r>
      <w:r w:rsidR="00F86064" w:rsidRPr="00D03EB3">
        <w:fldChar w:fldCharType="begin"/>
      </w:r>
      <w:r w:rsidR="00F86064" w:rsidRPr="00D03EB3">
        <w:instrText xml:space="preserve"> ADDIN ZOTERO_ITEM CSL_CITATION {"citationID":"QnuRncbT","properties":{"formattedCitation":"(Bennett, 2003)","plainCitation":"(Bennett, 2003)","noteIndex":0},"citationItems":[{"id":7761,"uris":["http://zotero.org/users/3736454/items/9XGTMGKW"],"uri":["http://zotero.org/users/3736454/items/9XGTMGKW"],"itemData":{"id":7761,"type":"article-journal","title":"Notes on Landauer's principle, reversible computation, and Maxwell's Demon","container-title":"Studies In History and Philosophy of Science Part B: Studies In History and Philosophy of Modern Physics","page":"501–510","volume":"34","issue":"3","source":"Google Scholar","author":[{"family":"Bennett","given":"Charles H."}],"issued":{"date-parts":[["2003"]]}}}],"schema":"https://github.com/citation-style-language/schema/raw/master/csl-citation.json"} </w:instrText>
      </w:r>
      <w:r w:rsidR="00F86064" w:rsidRPr="00D03EB3">
        <w:fldChar w:fldCharType="separate"/>
      </w:r>
      <w:r w:rsidR="00F86064" w:rsidRPr="00D03EB3">
        <w:rPr>
          <w:noProof/>
        </w:rPr>
        <w:t>(Bennett, 2003)</w:t>
      </w:r>
      <w:r w:rsidR="00F86064" w:rsidRPr="00D03EB3">
        <w:fldChar w:fldCharType="end"/>
      </w:r>
      <w:r w:rsidR="00F86064" w:rsidRPr="00D03EB3">
        <w:t xml:space="preserve">—the </w:t>
      </w:r>
      <w:r w:rsidR="00D4368E" w:rsidRPr="00D03EB3">
        <w:t>smallest amount of energy needed to perform computations. Any computation</w:t>
      </w:r>
      <w:r w:rsidR="00F565C6" w:rsidRPr="00D03EB3">
        <w:t>s</w:t>
      </w:r>
      <w:r w:rsidR="00F86064" w:rsidRPr="00D03EB3">
        <w:t xml:space="preserve"> that </w:t>
      </w:r>
      <w:r w:rsidR="00F565C6" w:rsidRPr="00D03EB3">
        <w:t>are</w:t>
      </w:r>
      <w:r w:rsidR="00D4368E" w:rsidRPr="00D03EB3">
        <w:t xml:space="preserve"> more </w:t>
      </w:r>
      <w:r w:rsidR="00F86064" w:rsidRPr="00D03EB3">
        <w:t>energy-</w:t>
      </w:r>
      <w:r w:rsidR="00D4368E" w:rsidRPr="00D03EB3">
        <w:t xml:space="preserve">consuming could be regarded as </w:t>
      </w:r>
      <w:r w:rsidR="00F86064" w:rsidRPr="00D03EB3">
        <w:t xml:space="preserve">the </w:t>
      </w:r>
      <w:r w:rsidR="00D4368E" w:rsidRPr="00D03EB3">
        <w:t xml:space="preserve">sum of many </w:t>
      </w:r>
      <w:r w:rsidR="00F86064" w:rsidRPr="00D03EB3">
        <w:t xml:space="preserve">Planck-level </w:t>
      </w:r>
      <w:r w:rsidR="00D4368E" w:rsidRPr="00D03EB3">
        <w:t xml:space="preserve">computations, </w:t>
      </w:r>
      <w:r w:rsidR="00F86064" w:rsidRPr="00D03EB3">
        <w:t xml:space="preserve">or </w:t>
      </w:r>
      <w:r w:rsidR="00D4368E" w:rsidRPr="00D03EB3">
        <w:t>if we speak about minds, as a sum of copies. Thus, it is logical to measure the number of copies as the number of Plank computations.</w:t>
      </w:r>
    </w:p>
    <w:p w14:paraId="0C27EAD8" w14:textId="77777777" w:rsidR="00D4368E" w:rsidRPr="00D03EB3" w:rsidRDefault="00D4368E" w:rsidP="00424015">
      <w:pPr>
        <w:jc w:val="both"/>
      </w:pPr>
    </w:p>
    <w:p w14:paraId="57B1CAA8" w14:textId="6EDFCBA7" w:rsidR="00D706B9" w:rsidRPr="00D03EB3" w:rsidRDefault="00D4368E">
      <w:pPr>
        <w:jc w:val="both"/>
      </w:pPr>
      <w:r w:rsidRPr="00D03EB3">
        <w:t xml:space="preserve">Most BBs, even if they are functionally similar to the human brain, use very </w:t>
      </w:r>
      <w:r w:rsidR="00491D22" w:rsidRPr="00D03EB3">
        <w:t xml:space="preserve">little </w:t>
      </w:r>
      <w:r w:rsidRPr="00D03EB3">
        <w:t xml:space="preserve">or even “borrowed” </w:t>
      </w:r>
      <w:r w:rsidR="00D418B9" w:rsidRPr="00D03EB3">
        <w:t xml:space="preserve">(in </w:t>
      </w:r>
      <w:r w:rsidR="00F86064" w:rsidRPr="00D03EB3">
        <w:t xml:space="preserve">the </w:t>
      </w:r>
      <w:r w:rsidR="00D418B9" w:rsidRPr="00D03EB3">
        <w:t xml:space="preserve">case of quantum fluctuation) </w:t>
      </w:r>
      <w:r w:rsidRPr="00D03EB3">
        <w:t>energy for computation, as they are fluctuations</w:t>
      </w:r>
      <w:r w:rsidR="00F86064" w:rsidRPr="00D03EB3">
        <w:t>,</w:t>
      </w:r>
      <w:r w:rsidR="001841DA" w:rsidRPr="00D03EB3">
        <w:t xml:space="preserve"> and </w:t>
      </w:r>
      <w:r w:rsidR="00B46B27" w:rsidRPr="00D03EB3">
        <w:t>smaller fluctuations</w:t>
      </w:r>
      <w:r w:rsidR="00F86064" w:rsidRPr="00D03EB3">
        <w:t xml:space="preserve"> </w:t>
      </w:r>
      <w:r w:rsidR="00B46B27" w:rsidRPr="00D03EB3">
        <w:t>are</w:t>
      </w:r>
      <w:r w:rsidR="00F86064" w:rsidRPr="00D03EB3">
        <w:t xml:space="preserve"> </w:t>
      </w:r>
      <w:r w:rsidR="00B46B27" w:rsidRPr="00D03EB3">
        <w:t>hyper-exponentially</w:t>
      </w:r>
      <w:r w:rsidR="001841DA" w:rsidRPr="00D03EB3">
        <w:t xml:space="preserve"> more probable</w:t>
      </w:r>
      <w:r w:rsidRPr="00D03EB3">
        <w:t xml:space="preserve">. While </w:t>
      </w:r>
      <w:r w:rsidR="00491D22" w:rsidRPr="00D03EB3">
        <w:t xml:space="preserve">the </w:t>
      </w:r>
      <w:r w:rsidRPr="00D03EB3">
        <w:t>energy efficiency of</w:t>
      </w:r>
      <w:r w:rsidR="00D97261" w:rsidRPr="00D03EB3">
        <w:t xml:space="preserve"> human minds is high, it seems that </w:t>
      </w:r>
      <w:r w:rsidR="00491D22" w:rsidRPr="00D03EB3">
        <w:t xml:space="preserve">a </w:t>
      </w:r>
      <w:r w:rsidR="00882833" w:rsidRPr="00D03EB3">
        <w:t>brain</w:t>
      </w:r>
      <w:r w:rsidR="00491D22" w:rsidRPr="00D03EB3">
        <w:t>’</w:t>
      </w:r>
      <w:r w:rsidR="00882833" w:rsidRPr="00D03EB3">
        <w:t>s</w:t>
      </w:r>
      <w:r w:rsidR="00D97261" w:rsidRPr="00D03EB3">
        <w:t xml:space="preserve"> energy consumption is several orders of magnitude above the </w:t>
      </w:r>
      <w:r w:rsidR="001841DA" w:rsidRPr="00D03EB3">
        <w:t>P</w:t>
      </w:r>
      <w:r w:rsidR="00D97261" w:rsidRPr="00D03EB3">
        <w:t>lan</w:t>
      </w:r>
      <w:r w:rsidR="00491D22" w:rsidRPr="00D03EB3">
        <w:t>c</w:t>
      </w:r>
      <w:r w:rsidR="00D97261" w:rsidRPr="00D03EB3">
        <w:t xml:space="preserve">k level of computation. </w:t>
      </w:r>
    </w:p>
    <w:p w14:paraId="66CFECDC" w14:textId="77777777" w:rsidR="003825D4" w:rsidRPr="00D03EB3" w:rsidRDefault="003825D4" w:rsidP="00424015">
      <w:pPr>
        <w:jc w:val="both"/>
      </w:pPr>
    </w:p>
    <w:p w14:paraId="51BEA044" w14:textId="4FC566AD" w:rsidR="003825D4" w:rsidRPr="00D03EB3" w:rsidRDefault="003825D4" w:rsidP="00424015">
      <w:pPr>
        <w:jc w:val="both"/>
      </w:pPr>
      <w:r w:rsidRPr="00D03EB3">
        <w:t xml:space="preserve">This measure doesn’t work for mathematical minds. In </w:t>
      </w:r>
      <w:r w:rsidR="00144ADF" w:rsidRPr="00D03EB3">
        <w:t xml:space="preserve">the </w:t>
      </w:r>
      <w:r w:rsidRPr="00D03EB3">
        <w:t>math</w:t>
      </w:r>
      <w:r w:rsidR="00144ADF" w:rsidRPr="00D03EB3">
        <w:t>ematical</w:t>
      </w:r>
      <w:r w:rsidRPr="00D03EB3">
        <w:t xml:space="preserve"> world, any object exists just once</w:t>
      </w:r>
      <w:r w:rsidR="00144ADF" w:rsidRPr="00D03EB3">
        <w:t xml:space="preserve">—for instance, the </w:t>
      </w:r>
      <w:r w:rsidRPr="00D03EB3">
        <w:t>number 3 exists as just one number. However, small variations could be an analogue for measure here: that is, minds which have many small difference</w:t>
      </w:r>
      <w:r w:rsidR="00144ADF" w:rsidRPr="00D03EB3">
        <w:t>s</w:t>
      </w:r>
      <w:r w:rsidRPr="00D03EB3">
        <w:t>, like a few pixel</w:t>
      </w:r>
      <w:r w:rsidR="001F0A19" w:rsidRPr="00D03EB3">
        <w:t>s</w:t>
      </w:r>
      <w:r w:rsidRPr="00D03EB3">
        <w:t xml:space="preserve"> difference, but the same main traits, like </w:t>
      </w:r>
      <w:r w:rsidR="00144ADF" w:rsidRPr="00D03EB3">
        <w:t xml:space="preserve">a </w:t>
      </w:r>
      <w:r w:rsidRPr="00D03EB3">
        <w:t xml:space="preserve">name, could be regarded as </w:t>
      </w:r>
      <w:r w:rsidR="00144ADF" w:rsidRPr="00D03EB3">
        <w:t xml:space="preserve">many different copies of </w:t>
      </w:r>
      <w:r w:rsidRPr="00D03EB3">
        <w:t>the same mind</w:t>
      </w:r>
      <w:r w:rsidR="007447F5" w:rsidRPr="00D03EB3">
        <w:t xml:space="preserve">, thus having higher measure. In other words, minds with </w:t>
      </w:r>
      <w:r w:rsidR="00144ADF" w:rsidRPr="00D03EB3">
        <w:t xml:space="preserve">more </w:t>
      </w:r>
      <w:r w:rsidR="007447F5" w:rsidRPr="00D03EB3">
        <w:t xml:space="preserve">low-level entropy will have higher measure in </w:t>
      </w:r>
      <w:r w:rsidR="00144ADF" w:rsidRPr="00D03EB3">
        <w:t xml:space="preserve">the </w:t>
      </w:r>
      <w:r w:rsidR="007447F5" w:rsidRPr="00D03EB3">
        <w:t>math</w:t>
      </w:r>
      <w:r w:rsidR="00144ADF" w:rsidRPr="00D03EB3">
        <w:t>ematical</w:t>
      </w:r>
      <w:r w:rsidR="007447F5" w:rsidRPr="00D03EB3">
        <w:t xml:space="preserve"> world. This may be practically the same as </w:t>
      </w:r>
      <w:proofErr w:type="spellStart"/>
      <w:r w:rsidR="007447F5" w:rsidRPr="00D03EB3">
        <w:t>Ebborian</w:t>
      </w:r>
      <w:proofErr w:type="spellEnd"/>
      <w:r w:rsidR="007447F5" w:rsidRPr="00D03EB3">
        <w:t xml:space="preserve"> minds, as such minds also have small difference</w:t>
      </w:r>
      <w:r w:rsidR="00552E08" w:rsidRPr="00D03EB3">
        <w:t>s</w:t>
      </w:r>
      <w:r w:rsidR="007447F5" w:rsidRPr="00D03EB3">
        <w:t xml:space="preserve"> between layers.</w:t>
      </w:r>
    </w:p>
    <w:p w14:paraId="4F57F5E2" w14:textId="77777777" w:rsidR="00A61F99" w:rsidRPr="00D03EB3" w:rsidRDefault="00A61F99" w:rsidP="00424015">
      <w:pPr>
        <w:jc w:val="both"/>
      </w:pPr>
    </w:p>
    <w:p w14:paraId="7C80BA49" w14:textId="320EB40F" w:rsidR="00A61F99" w:rsidRPr="00D03EB3" w:rsidRDefault="00D706B9" w:rsidP="00A61F99">
      <w:pPr>
        <w:pStyle w:val="Heading2"/>
      </w:pPr>
      <w:bookmarkStart w:id="45" w:name="_Toc9798059"/>
      <w:bookmarkStart w:id="46" w:name="_Toc12278227"/>
      <w:r w:rsidRPr="00D03EB3">
        <w:t>4.3</w:t>
      </w:r>
      <w:r w:rsidR="00A61F99" w:rsidRPr="00D03EB3">
        <w:t xml:space="preserve">. </w:t>
      </w:r>
      <w:r w:rsidR="00552E08" w:rsidRPr="00D03EB3">
        <w:t xml:space="preserve">Extremely </w:t>
      </w:r>
      <w:r w:rsidR="00420E74" w:rsidRPr="00D03EB3">
        <w:t xml:space="preserve">simple or </w:t>
      </w:r>
      <w:r w:rsidR="00552E08" w:rsidRPr="00D03EB3">
        <w:t xml:space="preserve">extremely </w:t>
      </w:r>
      <w:r w:rsidR="00420E74" w:rsidRPr="00D03EB3">
        <w:t>complex BBs should dominate</w:t>
      </w:r>
      <w:bookmarkEnd w:id="45"/>
      <w:bookmarkEnd w:id="46"/>
    </w:p>
    <w:p w14:paraId="717784E4" w14:textId="2A6E77AF" w:rsidR="00A61F99" w:rsidRPr="00D03EB3" w:rsidRDefault="00080504" w:rsidP="00424015">
      <w:pPr>
        <w:jc w:val="both"/>
      </w:pPr>
      <w:r w:rsidRPr="00D03EB3">
        <w:t xml:space="preserve">We suggested above many </w:t>
      </w:r>
      <w:r w:rsidR="00552E08" w:rsidRPr="00D03EB3">
        <w:t xml:space="preserve">ways in which </w:t>
      </w:r>
      <w:r w:rsidRPr="00D03EB3">
        <w:t>BB</w:t>
      </w:r>
      <w:r w:rsidR="00552E08" w:rsidRPr="00D03EB3">
        <w:t>s might appear</w:t>
      </w:r>
      <w:r w:rsidRPr="00D03EB3">
        <w:t>. But if BBs are truly random, the way they appear doesn’t matter</w:t>
      </w:r>
      <w:r w:rsidR="00552E08" w:rsidRPr="00D03EB3">
        <w:t xml:space="preserve">; </w:t>
      </w:r>
      <w:r w:rsidR="008C2DE0" w:rsidRPr="00D03EB3">
        <w:t xml:space="preserve">they will be internally almost </w:t>
      </w:r>
      <w:r w:rsidR="00552E08" w:rsidRPr="00D03EB3">
        <w:t xml:space="preserve">identical, </w:t>
      </w:r>
      <w:r w:rsidR="008C2DE0" w:rsidRPr="00D03EB3">
        <w:t xml:space="preserve">and </w:t>
      </w:r>
      <w:r w:rsidR="00552E08" w:rsidRPr="00D03EB3">
        <w:t xml:space="preserve">will not </w:t>
      </w:r>
      <w:r w:rsidR="008C2DE0" w:rsidRPr="00D03EB3">
        <w:t>know anything of the outside world.</w:t>
      </w:r>
    </w:p>
    <w:p w14:paraId="5B9926DB" w14:textId="77777777" w:rsidR="008C2DE0" w:rsidRPr="00D03EB3" w:rsidRDefault="008C2DE0" w:rsidP="00424015">
      <w:pPr>
        <w:jc w:val="both"/>
      </w:pPr>
    </w:p>
    <w:p w14:paraId="57335BC6" w14:textId="38C5C464" w:rsidR="00FB6E4F" w:rsidRPr="00D03EB3" w:rsidRDefault="008C2DE0" w:rsidP="00424015">
      <w:pPr>
        <w:jc w:val="both"/>
      </w:pPr>
      <w:r w:rsidRPr="00D03EB3">
        <w:t xml:space="preserve">Another general idea is that </w:t>
      </w:r>
      <w:r w:rsidR="003A47E0" w:rsidRPr="00D03EB3">
        <w:t xml:space="preserve">a </w:t>
      </w:r>
      <w:r w:rsidRPr="00D03EB3">
        <w:t>simpler BB should numerically d</w:t>
      </w:r>
      <w:r w:rsidR="00D02CC5" w:rsidRPr="00D03EB3">
        <w:t xml:space="preserve">ominate over more complex ones, and the distribution is very steep. If </w:t>
      </w:r>
      <w:r w:rsidR="003A47E0" w:rsidRPr="00D03EB3">
        <w:t xml:space="preserve">a </w:t>
      </w:r>
      <w:r w:rsidR="00D02CC5" w:rsidRPr="00D03EB3">
        <w:t>coin toss</w:t>
      </w:r>
      <w:r w:rsidR="00F565C6" w:rsidRPr="00D03EB3">
        <w:t xml:space="preserve"> is used to generate a mind, the</w:t>
      </w:r>
      <w:r w:rsidR="00D02CC5" w:rsidRPr="00D03EB3">
        <w:t xml:space="preserve">n a </w:t>
      </w:r>
      <w:r w:rsidR="003A47E0" w:rsidRPr="00D03EB3">
        <w:t>1024-</w:t>
      </w:r>
      <w:r w:rsidR="00D02CC5" w:rsidRPr="00D03EB3">
        <w:t xml:space="preserve">bit length </w:t>
      </w:r>
      <w:r w:rsidR="003A47E0" w:rsidRPr="00D03EB3">
        <w:t xml:space="preserve">mind </w:t>
      </w:r>
      <w:r w:rsidR="00D02CC5" w:rsidRPr="00D03EB3">
        <w:t>will be more probable tha</w:t>
      </w:r>
      <w:r w:rsidR="003A47E0" w:rsidRPr="00D03EB3">
        <w:t>n a</w:t>
      </w:r>
      <w:r w:rsidR="00D02CC5" w:rsidRPr="00D03EB3">
        <w:t xml:space="preserve"> </w:t>
      </w:r>
      <w:r w:rsidR="003A47E0" w:rsidRPr="00D03EB3">
        <w:t>2048-</w:t>
      </w:r>
      <w:r w:rsidR="00D02CC5" w:rsidRPr="00D03EB3">
        <w:t>bit length mind</w:t>
      </w:r>
      <w:r w:rsidR="00FB6E4F" w:rsidRPr="00D03EB3">
        <w:t xml:space="preserve">, and the chance of creating the </w:t>
      </w:r>
      <w:r w:rsidR="003A47E0" w:rsidRPr="00D03EB3">
        <w:t>2048-</w:t>
      </w:r>
      <w:r w:rsidR="00FB6E4F" w:rsidRPr="00D03EB3">
        <w:t>bit mind will be 1:2</w:t>
      </w:r>
      <w:r w:rsidR="00FB6E4F" w:rsidRPr="00D03EB3">
        <w:rPr>
          <w:vertAlign w:val="superscript"/>
        </w:rPr>
        <w:t>1024</w:t>
      </w:r>
      <w:r w:rsidR="00FB6E4F" w:rsidRPr="00D03EB3">
        <w:t xml:space="preserve"> </w:t>
      </w:r>
      <w:r w:rsidR="003A47E0" w:rsidRPr="00D03EB3">
        <w:t xml:space="preserve">more likely than that </w:t>
      </w:r>
      <w:r w:rsidR="00662E09" w:rsidRPr="00D03EB3">
        <w:t>of creat</w:t>
      </w:r>
      <w:r w:rsidR="003A47E0" w:rsidRPr="00D03EB3">
        <w:t>ing</w:t>
      </w:r>
      <w:r w:rsidR="00662E09" w:rsidRPr="00D03EB3">
        <w:t xml:space="preserve"> a smaller mind via thermodynamic fluctuation. </w:t>
      </w:r>
    </w:p>
    <w:p w14:paraId="11A526AE" w14:textId="77777777" w:rsidR="00FB6E4F" w:rsidRPr="00D03EB3" w:rsidRDefault="00FB6E4F" w:rsidP="00424015">
      <w:pPr>
        <w:jc w:val="both"/>
      </w:pPr>
    </w:p>
    <w:p w14:paraId="09086B1F" w14:textId="4FE62811" w:rsidR="00080504" w:rsidRPr="00D03EB3" w:rsidRDefault="00FB6E4F">
      <w:pPr>
        <w:jc w:val="both"/>
      </w:pPr>
      <w:r w:rsidRPr="00D03EB3">
        <w:t xml:space="preserve">This seems to be a strong argument against the fact that I am a BB, as I am not the </w:t>
      </w:r>
      <w:r w:rsidRPr="00D03EB3">
        <w:rPr>
          <w:i/>
        </w:rPr>
        <w:t>simplest observer</w:t>
      </w:r>
      <w:r w:rsidR="00C60472" w:rsidRPr="00D03EB3">
        <w:rPr>
          <w:i/>
        </w:rPr>
        <w:t xml:space="preserve"> </w:t>
      </w:r>
      <w:r w:rsidRPr="00D03EB3">
        <w:rPr>
          <w:i/>
        </w:rPr>
        <w:t xml:space="preserve">moment </w:t>
      </w:r>
      <w:r w:rsidR="00C60472" w:rsidRPr="00D03EB3">
        <w:rPr>
          <w:i/>
        </w:rPr>
        <w:t xml:space="preserve">capable of </w:t>
      </w:r>
      <w:r w:rsidRPr="00D03EB3">
        <w:rPr>
          <w:i/>
        </w:rPr>
        <w:t>writ</w:t>
      </w:r>
      <w:r w:rsidR="00C60472" w:rsidRPr="00D03EB3">
        <w:rPr>
          <w:i/>
        </w:rPr>
        <w:t>ing</w:t>
      </w:r>
      <w:r w:rsidRPr="00D03EB3">
        <w:rPr>
          <w:i/>
        </w:rPr>
        <w:t xml:space="preserve"> the current text</w:t>
      </w:r>
      <w:r w:rsidR="00D069F3" w:rsidRPr="00D03EB3">
        <w:rPr>
          <w:i/>
        </w:rPr>
        <w:t xml:space="preserve">. </w:t>
      </w:r>
      <w:r w:rsidR="00D069F3" w:rsidRPr="00D03EB3">
        <w:rPr>
          <w:iCs/>
        </w:rPr>
        <w:t>I</w:t>
      </w:r>
      <w:r w:rsidR="00D069F3" w:rsidRPr="00D03EB3">
        <w:rPr>
          <w:i/>
        </w:rPr>
        <w:t xml:space="preserve"> </w:t>
      </w:r>
      <w:r w:rsidR="00D069F3" w:rsidRPr="00D03EB3">
        <w:t xml:space="preserve">know this </w:t>
      </w:r>
      <w:r w:rsidRPr="00D03EB3">
        <w:t xml:space="preserve">because I can </w:t>
      </w:r>
      <w:r w:rsidR="00D069F3" w:rsidRPr="00D03EB3">
        <w:t xml:space="preserve">also </w:t>
      </w:r>
      <w:r w:rsidRPr="00D03EB3">
        <w:t>see complex objects in my room (assuming that I am actually see</w:t>
      </w:r>
      <w:r w:rsidR="00D069F3" w:rsidRPr="00D03EB3">
        <w:t>ing</w:t>
      </w:r>
      <w:r w:rsidRPr="00D03EB3">
        <w:t xml:space="preserve"> them</w:t>
      </w:r>
      <w:r w:rsidR="00412B53" w:rsidRPr="00D03EB3">
        <w:t>, not just claim</w:t>
      </w:r>
      <w:r w:rsidR="00D069F3" w:rsidRPr="00D03EB3">
        <w:t>ing</w:t>
      </w:r>
      <w:r w:rsidR="00412B53" w:rsidRPr="00D03EB3">
        <w:t xml:space="preserve"> that I see them</w:t>
      </w:r>
      <w:r w:rsidR="00D069F3" w:rsidRPr="00D03EB3">
        <w:t>—</w:t>
      </w:r>
      <w:r w:rsidR="00412B53" w:rsidRPr="00D03EB3">
        <w:t>but in this case</w:t>
      </w:r>
      <w:r w:rsidR="00420E74" w:rsidRPr="00D03EB3">
        <w:t>,</w:t>
      </w:r>
      <w:r w:rsidR="00412B53" w:rsidRPr="00D03EB3">
        <w:t xml:space="preserve"> some longer thinking inside </w:t>
      </w:r>
      <w:r w:rsidR="00D069F3" w:rsidRPr="00D03EB3">
        <w:t xml:space="preserve">the </w:t>
      </w:r>
      <w:r w:rsidR="00412B53" w:rsidRPr="00D03EB3">
        <w:t xml:space="preserve">OM is </w:t>
      </w:r>
      <w:r w:rsidR="00D069F3" w:rsidRPr="00D03EB3">
        <w:t>required</w:t>
      </w:r>
      <w:r w:rsidRPr="00D03EB3">
        <w:t>).</w:t>
      </w:r>
      <w:r w:rsidRPr="00D03EB3">
        <w:rPr>
          <w:i/>
        </w:rPr>
        <w:t xml:space="preserve"> </w:t>
      </w:r>
      <w:r w:rsidRPr="00D03EB3">
        <w:t xml:space="preserve">If I were blind, I still </w:t>
      </w:r>
      <w:r w:rsidR="00D069F3" w:rsidRPr="00D03EB3">
        <w:t xml:space="preserve">would </w:t>
      </w:r>
      <w:r w:rsidRPr="00D03EB3">
        <w:t>be able to dictate this text, but I am not, so my observer</w:t>
      </w:r>
      <w:r w:rsidR="00D069F3" w:rsidRPr="00D03EB3">
        <w:t xml:space="preserve"> </w:t>
      </w:r>
      <w:r w:rsidRPr="00D03EB3">
        <w:t>moment is unexpectedly complex compared to the set of all observer</w:t>
      </w:r>
      <w:r w:rsidR="00D069F3" w:rsidRPr="00D03EB3">
        <w:t xml:space="preserve"> </w:t>
      </w:r>
      <w:r w:rsidRPr="00D03EB3">
        <w:t>moments who think about BB</w:t>
      </w:r>
      <w:r w:rsidR="001C7088" w:rsidRPr="00D03EB3">
        <w:t>s</w:t>
      </w:r>
      <w:r w:rsidRPr="00D03EB3">
        <w:t>.</w:t>
      </w:r>
      <w:r w:rsidR="00662E09" w:rsidRPr="00D03EB3">
        <w:t xml:space="preserve"> </w:t>
      </w:r>
    </w:p>
    <w:p w14:paraId="035D41E7" w14:textId="77777777" w:rsidR="00662E09" w:rsidRPr="00D03EB3" w:rsidRDefault="00662E09" w:rsidP="00424015">
      <w:pPr>
        <w:jc w:val="both"/>
      </w:pPr>
    </w:p>
    <w:p w14:paraId="7AAF274E" w14:textId="155EA0ED" w:rsidR="00662E09" w:rsidRPr="00D03EB3" w:rsidRDefault="006C08EB" w:rsidP="00662E09">
      <w:pPr>
        <w:jc w:val="both"/>
        <w:rPr>
          <w:rFonts w:eastAsia="Times New Roman"/>
        </w:rPr>
      </w:pPr>
      <w:r w:rsidRPr="00D03EB3">
        <w:t>Th</w:t>
      </w:r>
      <w:r w:rsidR="00662E09" w:rsidRPr="00D03EB3">
        <w:t>is is not the case for mathematical BBs, which all have equal weight</w:t>
      </w:r>
      <w:r w:rsidRPr="00D03EB3">
        <w:t>. However</w:t>
      </w:r>
      <w:r w:rsidR="00662E09" w:rsidRPr="00D03EB3">
        <w:t>, if mathematical BBs are real, I should be surprised that I am too simple, as infinitely complex AIs should dominate</w:t>
      </w:r>
      <w:r w:rsidR="00420E74" w:rsidRPr="00D03EB3">
        <w:t xml:space="preserve"> (</w:t>
      </w:r>
      <w:r w:rsidRPr="00D03EB3">
        <w:t xml:space="preserve">in </w:t>
      </w:r>
      <w:r w:rsidR="00420E74" w:rsidRPr="00D03EB3">
        <w:t xml:space="preserve">the same way as there are more longer numbers than short numbers, e.g. only 10 </w:t>
      </w:r>
      <w:r w:rsidRPr="00D03EB3">
        <w:t>single-</w:t>
      </w:r>
      <w:r w:rsidR="00420E74" w:rsidRPr="00D03EB3">
        <w:t xml:space="preserve">digit numbers, but millions </w:t>
      </w:r>
      <w:r w:rsidRPr="00D03EB3">
        <w:t xml:space="preserve">of </w:t>
      </w:r>
      <w:r w:rsidR="00420E74" w:rsidRPr="00D03EB3">
        <w:t>6-digit numbers).</w:t>
      </w:r>
      <w:r w:rsidR="00662E09" w:rsidRPr="00D03EB3">
        <w:t xml:space="preserve"> This argument was explored by Pereira in his </w:t>
      </w:r>
      <w:r w:rsidR="00420E74" w:rsidRPr="00D03EB3">
        <w:t>Super-Strong-Self-Sampling A</w:t>
      </w:r>
      <w:r w:rsidR="00662E09" w:rsidRPr="00D03EB3">
        <w:t>ssumption</w:t>
      </w:r>
      <w:r w:rsidR="00F565C6" w:rsidRPr="00D03EB3">
        <w:t xml:space="preserve"> (SSSSA)</w:t>
      </w:r>
      <w:r w:rsidR="00662E09" w:rsidRPr="00D03EB3">
        <w:t xml:space="preserve">, </w:t>
      </w:r>
      <w:r w:rsidRPr="00D03EB3">
        <w:t xml:space="preserve">in which </w:t>
      </w:r>
      <w:r w:rsidR="00662E09" w:rsidRPr="00D03EB3">
        <w:t xml:space="preserve">he argues that more complex minds have higher measure, but as I am not such </w:t>
      </w:r>
      <w:r w:rsidRPr="00D03EB3">
        <w:t xml:space="preserve">a </w:t>
      </w:r>
      <w:r w:rsidR="00662E09" w:rsidRPr="00D03EB3">
        <w:t>mind, then supe</w:t>
      </w:r>
      <w:r w:rsidR="00420E74" w:rsidRPr="00D03EB3">
        <w:t xml:space="preserve">rintelligent minds do not exist </w:t>
      </w:r>
      <w:r w:rsidR="00F565C6" w:rsidRPr="00D03EB3">
        <w:rPr>
          <w:rFonts w:eastAsia="Times New Roman"/>
        </w:rPr>
        <w:fldChar w:fldCharType="begin"/>
      </w:r>
      <w:r w:rsidR="00F565C6" w:rsidRPr="00D03EB3">
        <w:rPr>
          <w:rFonts w:eastAsia="Times New Roman"/>
        </w:rPr>
        <w:instrText xml:space="preserve"> ADDIN ZOTERO_ITEM CSL_CITATION {"citationID":"K0HHgYzG","properties":{"formattedCitation":"(Pereira, 2017)","plainCitation":"(Pereira, 2017)","noteIndex":0},"citationItems":[{"id":6344,"uris":["http://zotero.org/users/3736454/items/HTGI2EGZ"],"uri":["http://zotero.org/users/3736454/items/HTGI2EGZ"],"itemData":{"id":6344,"type":"article-journal","title":"An Anthropic Argument against the Future Existence of Superintelligent Artificial Intelligence","container-title":"arXiv:1705.03078 [cs]","source":"arXiv.org","abstract":"This paper uses anthropic reasoning to argue for a reduced likelihood that superintelligent AI will come into existence in the future. To make this argument, a new principle is introduced: the Super-Strong Self-Sampling Assumption (SSSSA), building on the Self-Sampling Assumption (SSA) and the Strong Self-Sampling Assumption (SSSA). SSA uses as its sample the relevant observers, whereas SSSA goes further by using observer-moments. SSSSA goes further still and weights each sample proportionally, according to the size of a mind in cognitive terms. SSSSA is required for human observer-samples to be typical, given by how much non-human animals outnumber humans. Given SSSSA, the assumption that humans experience typical observer-samples relies on a future where superintelligent AI does not dominate, which in turn reduces the likelihood of it being created at all.","URL":"http://arxiv.org/abs/1705.03078","note":"arXiv: 1705.03078","author":[{"family":"Pereira","given":"Toby"}],"issued":{"date-parts":[["2017",5,8]]}}}],"schema":"https://github.com/citation-style-language/schema/raw/master/csl-citation.json"} </w:instrText>
      </w:r>
      <w:r w:rsidR="00F565C6" w:rsidRPr="00D03EB3">
        <w:rPr>
          <w:rFonts w:eastAsia="Times New Roman"/>
        </w:rPr>
        <w:fldChar w:fldCharType="separate"/>
      </w:r>
      <w:r w:rsidR="00F565C6" w:rsidRPr="00D03EB3">
        <w:rPr>
          <w:rFonts w:eastAsia="Times New Roman"/>
          <w:noProof/>
        </w:rPr>
        <w:t>(Pereira, 2017)</w:t>
      </w:r>
      <w:r w:rsidR="00F565C6" w:rsidRPr="00D03EB3">
        <w:rPr>
          <w:rFonts w:eastAsia="Times New Roman"/>
        </w:rPr>
        <w:fldChar w:fldCharType="end"/>
      </w:r>
      <w:r w:rsidR="00F565C6" w:rsidRPr="00D03EB3">
        <w:rPr>
          <w:rFonts w:eastAsia="Times New Roman"/>
        </w:rPr>
        <w:t>.</w:t>
      </w:r>
    </w:p>
    <w:p w14:paraId="2BB5EF5F" w14:textId="6A506DC0" w:rsidR="00662E09" w:rsidRPr="00D03EB3" w:rsidRDefault="00662E09" w:rsidP="00424015">
      <w:pPr>
        <w:jc w:val="both"/>
      </w:pPr>
    </w:p>
    <w:p w14:paraId="0EAF734A" w14:textId="5B8767D0" w:rsidR="008C2DE0" w:rsidRPr="00D03EB3" w:rsidRDefault="00FB1C83" w:rsidP="00424015">
      <w:pPr>
        <w:jc w:val="both"/>
      </w:pPr>
      <w:r w:rsidRPr="00D03EB3">
        <w:lastRenderedPageBreak/>
        <w:t xml:space="preserve">Pereira’s SSSSA is based on the idea that </w:t>
      </w:r>
      <w:r w:rsidR="0037001A" w:rsidRPr="00D03EB3">
        <w:t xml:space="preserve">consciousness has “thickness”, and </w:t>
      </w:r>
      <w:r w:rsidR="00397913" w:rsidRPr="00D03EB3">
        <w:t xml:space="preserve">it is more probable that </w:t>
      </w:r>
      <w:r w:rsidR="0037001A" w:rsidRPr="00D03EB3">
        <w:t>I am in the more complex moment of experience</w:t>
      </w:r>
      <w:r w:rsidR="00397913" w:rsidRPr="00D03EB3">
        <w:t xml:space="preserve">. This </w:t>
      </w:r>
      <w:r w:rsidR="0037001A" w:rsidRPr="00D03EB3">
        <w:t xml:space="preserve">explains why I am not a cow or any other animal with </w:t>
      </w:r>
      <w:r w:rsidR="00397913" w:rsidRPr="00D03EB3">
        <w:t xml:space="preserve">a </w:t>
      </w:r>
      <w:r w:rsidR="0037001A" w:rsidRPr="00D03EB3">
        <w:t>narrow</w:t>
      </w:r>
      <w:r w:rsidR="00397913" w:rsidRPr="00D03EB3">
        <w:t>er</w:t>
      </w:r>
      <w:r w:rsidR="0037001A" w:rsidRPr="00D03EB3">
        <w:t xml:space="preserve"> consciousness. However, many animals may have approximately the same </w:t>
      </w:r>
      <w:r w:rsidR="00FE5231" w:rsidRPr="00D03EB3">
        <w:t>number</w:t>
      </w:r>
      <w:r w:rsidR="0037001A" w:rsidRPr="00D03EB3">
        <w:t xml:space="preserve"> of different qualia of colors and pain as humans, because vision is </w:t>
      </w:r>
      <w:r w:rsidR="00397913" w:rsidRPr="00D03EB3">
        <w:t xml:space="preserve">a </w:t>
      </w:r>
      <w:r w:rsidR="0037001A" w:rsidRPr="00D03EB3">
        <w:t xml:space="preserve">very old adaptation, so if we measure consciousness as </w:t>
      </w:r>
      <w:r w:rsidR="00397913" w:rsidRPr="00D03EB3">
        <w:t xml:space="preserve">the </w:t>
      </w:r>
      <w:r w:rsidR="0037001A" w:rsidRPr="00D03EB3">
        <w:t xml:space="preserve">sum of simultaneously experienced qualia, some animals may have the same amount </w:t>
      </w:r>
      <w:r w:rsidR="008E30FF" w:rsidRPr="00D03EB3">
        <w:t xml:space="preserve">of consciousness </w:t>
      </w:r>
      <w:r w:rsidR="0037001A" w:rsidRPr="00D03EB3">
        <w:t xml:space="preserve">as humans, and given </w:t>
      </w:r>
      <w:r w:rsidR="008E30FF" w:rsidRPr="00D03EB3">
        <w:t xml:space="preserve">the </w:t>
      </w:r>
      <w:r w:rsidR="0037001A" w:rsidRPr="00D03EB3">
        <w:t>very long history of animal kingdom, it will be again surprising to find oneself as a human</w:t>
      </w:r>
      <w:r w:rsidR="002B382C" w:rsidRPr="00D03EB3">
        <w:t>,</w:t>
      </w:r>
      <w:r w:rsidR="0037001A" w:rsidRPr="00D03EB3">
        <w:t xml:space="preserve"> not a wolf. </w:t>
      </w:r>
    </w:p>
    <w:p w14:paraId="7C8BBA15" w14:textId="77777777" w:rsidR="0037001A" w:rsidRPr="00D03EB3" w:rsidRDefault="0037001A" w:rsidP="00424015">
      <w:pPr>
        <w:jc w:val="both"/>
      </w:pPr>
    </w:p>
    <w:p w14:paraId="176EC47F" w14:textId="76924E64" w:rsidR="0037001A" w:rsidRPr="00D03EB3" w:rsidRDefault="0037001A" w:rsidP="00F565C6">
      <w:pPr>
        <w:jc w:val="both"/>
      </w:pPr>
      <w:r w:rsidRPr="00D03EB3">
        <w:t xml:space="preserve">In </w:t>
      </w:r>
      <w:r w:rsidR="00480A68" w:rsidRPr="00D03EB3">
        <w:t xml:space="preserve">my </w:t>
      </w:r>
      <w:r w:rsidRPr="00D03EB3">
        <w:t xml:space="preserve">“Meta-doomsday argument” </w:t>
      </w:r>
      <w:r w:rsidR="00C266B9" w:rsidRPr="00D03EB3">
        <w:t>article</w:t>
      </w:r>
      <w:r w:rsidR="00F565C6" w:rsidRPr="00D03EB3">
        <w:t xml:space="preserve"> </w:t>
      </w:r>
      <w:r w:rsidR="00F565C6" w:rsidRPr="00D03EB3">
        <w:fldChar w:fldCharType="begin"/>
      </w:r>
      <w:r w:rsidR="00B15563" w:rsidRPr="00D03EB3">
        <w:instrText xml:space="preserve"> ADDIN ZOTERO_ITEM CSL_CITATION {"citationID":"aoKDXJ8R","properties":{"formattedCitation":"(Alexey Turchin, 2018)","plainCitation":"(Alexey Turchin, 2018)","dontUpdate":true,"noteIndex":0},"citationItems":[{"id":9682,"uris":["http://zotero.org/users/3736454/items/FP6X3U3M"],"uri":["http://zotero.org/users/3736454/items/FP6X3U3M"],"itemData":{"id":9682,"type":"manuscript","title":"A Meta-Doomsday Argument: Uncertainty About the Validity of the Probabilistic Prediction of the End of the World","source":"Google Scholar","URL":"https://philpapers.org/rec/TURAMA-4","title-short":"A Meta-Doomsday Argument","author":[{"family":"Turchin","given":"Alexey"}],"issued":{"date-parts":[["2018"]]}}}],"schema":"https://github.com/citation-style-language/schema/raw/master/csl-citation.json"} </w:instrText>
      </w:r>
      <w:r w:rsidR="00F565C6" w:rsidRPr="00D03EB3">
        <w:fldChar w:fldCharType="separate"/>
      </w:r>
      <w:r w:rsidR="001F11F8" w:rsidRPr="00D03EB3">
        <w:rPr>
          <w:noProof/>
        </w:rPr>
        <w:t>(Turchin, 2018)</w:t>
      </w:r>
      <w:r w:rsidR="00F565C6" w:rsidRPr="00D03EB3">
        <w:fldChar w:fldCharType="end"/>
      </w:r>
      <w:r w:rsidR="00F565C6" w:rsidRPr="00D03EB3">
        <w:t>,</w:t>
      </w:r>
      <w:r w:rsidR="00C266B9" w:rsidRPr="00D03EB3">
        <w:t xml:space="preserve"> </w:t>
      </w:r>
      <w:r w:rsidRPr="00D03EB3">
        <w:t xml:space="preserve">I suggested </w:t>
      </w:r>
      <w:r w:rsidR="00C266B9" w:rsidRPr="00D03EB3">
        <w:t xml:space="preserve">an alternative explanation: </w:t>
      </w:r>
      <w:r w:rsidR="001803FB" w:rsidRPr="00D03EB3">
        <w:t xml:space="preserve">we </w:t>
      </w:r>
      <w:r w:rsidR="00C266B9" w:rsidRPr="00D03EB3">
        <w:t xml:space="preserve">are randomly selected from the class of beings who are asking the question about </w:t>
      </w:r>
      <w:r w:rsidR="001803FB" w:rsidRPr="00D03EB3">
        <w:t xml:space="preserve">the </w:t>
      </w:r>
      <w:r w:rsidR="00C266B9" w:rsidRPr="00D03EB3">
        <w:t>Doomsday argument</w:t>
      </w:r>
      <w:r w:rsidR="007F11A9" w:rsidRPr="00D03EB3">
        <w:t xml:space="preserve"> (</w:t>
      </w:r>
      <w:r w:rsidR="001803FB" w:rsidRPr="00D03EB3">
        <w:t xml:space="preserve">the </w:t>
      </w:r>
      <w:r w:rsidR="007F11A9" w:rsidRPr="00D03EB3">
        <w:t>DA-aware reference class)</w:t>
      </w:r>
      <w:r w:rsidR="00C266B9" w:rsidRPr="00D03EB3">
        <w:t xml:space="preserve">. </w:t>
      </w:r>
      <w:r w:rsidR="002D6F70" w:rsidRPr="00D03EB3">
        <w:t xml:space="preserve">Let’s illustrate it by a trivial example: </w:t>
      </w:r>
      <w:r w:rsidR="007F11A9" w:rsidRPr="00D03EB3">
        <w:t xml:space="preserve">I have an apple in my hands and ask my friend why I have an apple. He answers: if you have an orange, you would ask why you have an orange, so having an apple is a necessary condition for asking why you have an apple. In other words, one’s ability to ask the question is a necessary condition for the answer. </w:t>
      </w:r>
      <w:r w:rsidR="006B7CD8" w:rsidRPr="00D03EB3">
        <w:t>In that case</w:t>
      </w:r>
      <w:r w:rsidR="001803FB" w:rsidRPr="00D03EB3">
        <w:t>,</w:t>
      </w:r>
      <w:r w:rsidR="006B7CD8" w:rsidRPr="00D03EB3">
        <w:t xml:space="preserve"> my location in human history is not </w:t>
      </w:r>
      <w:r w:rsidR="001803FB" w:rsidRPr="00D03EB3">
        <w:t xml:space="preserve">a </w:t>
      </w:r>
      <w:r w:rsidR="006B7CD8" w:rsidRPr="00D03EB3">
        <w:t>surprise: only in the beginning of 21</w:t>
      </w:r>
      <w:r w:rsidR="001803FB" w:rsidRPr="00D03EB3">
        <w:t>st</w:t>
      </w:r>
      <w:r w:rsidR="006B7CD8" w:rsidRPr="00D03EB3">
        <w:t xml:space="preserve"> century </w:t>
      </w:r>
      <w:r w:rsidR="001803FB" w:rsidRPr="00D03EB3">
        <w:t xml:space="preserve">did </w:t>
      </w:r>
      <w:r w:rsidR="006B7CD8" w:rsidRPr="00D03EB3">
        <w:t>the discussion about BBs become active</w:t>
      </w:r>
      <w:r w:rsidR="00E925C9" w:rsidRPr="00D03EB3">
        <w:t xml:space="preserve">. However, what about </w:t>
      </w:r>
      <w:r w:rsidR="001803FB" w:rsidRPr="00D03EB3">
        <w:t xml:space="preserve">an </w:t>
      </w:r>
      <w:r w:rsidR="00E925C9" w:rsidRPr="00D03EB3">
        <w:t xml:space="preserve">upper limit? Do superintelligences still spend time thinking of the same questions, or it is just </w:t>
      </w:r>
      <w:r w:rsidR="001803FB" w:rsidRPr="00D03EB3">
        <w:t xml:space="preserve">a </w:t>
      </w:r>
      <w:r w:rsidR="00E925C9" w:rsidRPr="00D03EB3">
        <w:t xml:space="preserve">“childhood activity”, which is done only </w:t>
      </w:r>
      <w:r w:rsidR="001803FB" w:rsidRPr="00D03EB3">
        <w:t xml:space="preserve">at </w:t>
      </w:r>
      <w:r w:rsidR="00E925C9" w:rsidRPr="00D03EB3">
        <w:t>some specific level of personal development</w:t>
      </w:r>
      <w:r w:rsidR="007E270A" w:rsidRPr="00D03EB3">
        <w:t xml:space="preserve">, </w:t>
      </w:r>
      <w:r w:rsidR="001803FB" w:rsidRPr="00D03EB3">
        <w:t xml:space="preserve">in </w:t>
      </w:r>
      <w:r w:rsidR="007E270A" w:rsidRPr="00D03EB3">
        <w:t xml:space="preserve">the same way as teenagers go </w:t>
      </w:r>
      <w:r w:rsidR="001803FB" w:rsidRPr="00D03EB3">
        <w:t xml:space="preserve">into </w:t>
      </w:r>
      <w:r w:rsidR="007E270A" w:rsidRPr="00D03EB3">
        <w:t>abandon</w:t>
      </w:r>
      <w:r w:rsidR="001803FB" w:rsidRPr="00D03EB3">
        <w:t>ed</w:t>
      </w:r>
      <w:r w:rsidR="007E270A" w:rsidRPr="00D03EB3">
        <w:t xml:space="preserve"> houses </w:t>
      </w:r>
      <w:r w:rsidR="001803FB" w:rsidRPr="00D03EB3">
        <w:t xml:space="preserve">at </w:t>
      </w:r>
      <w:r w:rsidR="007E270A" w:rsidRPr="00D03EB3">
        <w:t xml:space="preserve">night for </w:t>
      </w:r>
      <w:r w:rsidR="001803FB" w:rsidRPr="00D03EB3">
        <w:t>the thr</w:t>
      </w:r>
      <w:r w:rsidR="007E270A" w:rsidRPr="00D03EB3">
        <w:t>ill</w:t>
      </w:r>
      <w:r w:rsidR="001803FB" w:rsidRPr="00D03EB3">
        <w:t xml:space="preserve"> of it—</w:t>
      </w:r>
      <w:r w:rsidR="007E270A" w:rsidRPr="00D03EB3">
        <w:t>typically once in a lifetime</w:t>
      </w:r>
      <w:r w:rsidR="001F11F8" w:rsidRPr="00D03EB3">
        <w:t>.</w:t>
      </w:r>
      <w:r w:rsidR="007E270A" w:rsidRPr="00D03EB3">
        <w:t xml:space="preserve"> </w:t>
      </w:r>
    </w:p>
    <w:p w14:paraId="0EFF2276" w14:textId="77777777" w:rsidR="00FB1C83" w:rsidRPr="00D03EB3" w:rsidRDefault="00FB1C83" w:rsidP="00424015">
      <w:pPr>
        <w:jc w:val="both"/>
      </w:pPr>
    </w:p>
    <w:p w14:paraId="0CBCEE85" w14:textId="4000B289" w:rsidR="003C4549" w:rsidRPr="00D03EB3" w:rsidRDefault="003C4549" w:rsidP="00424015">
      <w:pPr>
        <w:jc w:val="both"/>
      </w:pPr>
      <w:r w:rsidRPr="00D03EB3">
        <w:t xml:space="preserve">The only ways to save the BB idea </w:t>
      </w:r>
      <w:r w:rsidR="009860DF" w:rsidRPr="00D03EB3">
        <w:t xml:space="preserve">are </w:t>
      </w:r>
      <w:r w:rsidRPr="00D03EB3">
        <w:t xml:space="preserve">either BB-typewriters or BB-chains of observers. Both create </w:t>
      </w:r>
      <w:r w:rsidR="009860DF" w:rsidRPr="00D03EB3">
        <w:t xml:space="preserve">a </w:t>
      </w:r>
      <w:r w:rsidRPr="00D03EB3">
        <w:t>more-</w:t>
      </w:r>
      <w:r w:rsidR="009860DF" w:rsidRPr="00D03EB3">
        <w:t>or-</w:t>
      </w:r>
      <w:r w:rsidRPr="00D03EB3">
        <w:t xml:space="preserve">less stable illusion of </w:t>
      </w:r>
      <w:r w:rsidR="009860DF" w:rsidRPr="00D03EB3">
        <w:t xml:space="preserve">the </w:t>
      </w:r>
      <w:r w:rsidRPr="00D03EB3">
        <w:t>real world, but they are not the original BBs. In some sense</w:t>
      </w:r>
      <w:r w:rsidR="00FC3E50" w:rsidRPr="00D03EB3">
        <w:t>,</w:t>
      </w:r>
      <w:r w:rsidRPr="00D03EB3">
        <w:t xml:space="preserve"> they are </w:t>
      </w:r>
      <w:r w:rsidR="002727CE" w:rsidRPr="00D03EB3">
        <w:t xml:space="preserve">a </w:t>
      </w:r>
      <w:r w:rsidRPr="00D03EB3">
        <w:t>type of hostless simulation (and any hostless simulation is a type of BB).</w:t>
      </w:r>
    </w:p>
    <w:p w14:paraId="376BDB10" w14:textId="77777777" w:rsidR="00A61F99" w:rsidRPr="00D03EB3" w:rsidRDefault="00A61F99" w:rsidP="00A61F99">
      <w:pPr>
        <w:widowControl w:val="0"/>
        <w:autoSpaceDE w:val="0"/>
        <w:autoSpaceDN w:val="0"/>
        <w:adjustRightInd w:val="0"/>
        <w:spacing w:line="340" w:lineRule="atLeast"/>
        <w:rPr>
          <w:rFonts w:ascii="Times" w:hAnsi="Times" w:cs="Times"/>
        </w:rPr>
      </w:pPr>
    </w:p>
    <w:p w14:paraId="3FBFD7B8" w14:textId="6AF72293" w:rsidR="00A61F99" w:rsidRPr="00D03EB3" w:rsidRDefault="00D706B9" w:rsidP="00A61F99">
      <w:pPr>
        <w:pStyle w:val="Heading2"/>
      </w:pPr>
      <w:bookmarkStart w:id="47" w:name="_Toc9798060"/>
      <w:bookmarkStart w:id="48" w:name="_Toc12278228"/>
      <w:r w:rsidRPr="00D03EB3">
        <w:t>4.4</w:t>
      </w:r>
      <w:r w:rsidR="00A61F99" w:rsidRPr="00D03EB3">
        <w:t xml:space="preserve">. A map of </w:t>
      </w:r>
      <w:r w:rsidR="00C6648A" w:rsidRPr="00D03EB3">
        <w:t xml:space="preserve">possible </w:t>
      </w:r>
      <w:r w:rsidR="00A61F99" w:rsidRPr="00D03EB3">
        <w:t xml:space="preserve">observers </w:t>
      </w:r>
      <w:r w:rsidR="00C6648A" w:rsidRPr="00D03EB3">
        <w:t xml:space="preserve">and BBs </w:t>
      </w:r>
      <w:r w:rsidR="00A61F99" w:rsidRPr="00D03EB3">
        <w:t>in the universe</w:t>
      </w:r>
      <w:bookmarkEnd w:id="47"/>
      <w:bookmarkEnd w:id="48"/>
    </w:p>
    <w:p w14:paraId="2515A566" w14:textId="0A45D6E9" w:rsidR="00A61F99" w:rsidRPr="00D03EB3" w:rsidRDefault="00A5349E" w:rsidP="00424015">
      <w:pPr>
        <w:jc w:val="both"/>
      </w:pPr>
      <w:r w:rsidRPr="00D03EB3">
        <w:t xml:space="preserve">In this section we classify all suggested ideas about freak observers based on two parameters: the size of the mind of an observer, and the reality of its existence. Real human on Earth are most complex and most real observers, and </w:t>
      </w:r>
      <w:proofErr w:type="spellStart"/>
      <w:r w:rsidRPr="00D03EB3">
        <w:t>pure</w:t>
      </w:r>
      <w:proofErr w:type="spellEnd"/>
      <w:r w:rsidRPr="00D03EB3">
        <w:t xml:space="preserve"> strings of numbers are most simple ever suggested observers. </w:t>
      </w:r>
    </w:p>
    <w:tbl>
      <w:tblPr>
        <w:tblStyle w:val="TableGrid"/>
        <w:tblW w:w="0" w:type="auto"/>
        <w:tblLook w:val="04A0" w:firstRow="1" w:lastRow="0" w:firstColumn="1" w:lastColumn="0" w:noHBand="0" w:noVBand="1"/>
      </w:tblPr>
      <w:tblGrid>
        <w:gridCol w:w="1597"/>
        <w:gridCol w:w="1412"/>
        <w:gridCol w:w="1780"/>
        <w:gridCol w:w="1569"/>
        <w:gridCol w:w="1491"/>
        <w:gridCol w:w="1490"/>
      </w:tblGrid>
      <w:tr w:rsidR="006704E7" w:rsidRPr="00D03EB3" w14:paraId="287FD404" w14:textId="77777777" w:rsidTr="006704E7">
        <w:trPr>
          <w:trHeight w:val="337"/>
        </w:trPr>
        <w:tc>
          <w:tcPr>
            <w:tcW w:w="1709" w:type="dxa"/>
          </w:tcPr>
          <w:p w14:paraId="5A47E87D" w14:textId="77777777" w:rsidR="006704E7" w:rsidRPr="00D03EB3" w:rsidRDefault="006704E7" w:rsidP="009B7375">
            <w:pPr>
              <w:jc w:val="both"/>
              <w:rPr>
                <w:b/>
              </w:rPr>
            </w:pPr>
          </w:p>
        </w:tc>
        <w:tc>
          <w:tcPr>
            <w:tcW w:w="7630" w:type="dxa"/>
            <w:gridSpan w:val="5"/>
          </w:tcPr>
          <w:p w14:paraId="319B28FA" w14:textId="577F008A" w:rsidR="006704E7" w:rsidRPr="00D03EB3" w:rsidRDefault="006704E7" w:rsidP="002C14ED">
            <w:pPr>
              <w:jc w:val="both"/>
              <w:rPr>
                <w:b/>
              </w:rPr>
            </w:pPr>
            <w:r w:rsidRPr="00D03EB3">
              <w:rPr>
                <w:b/>
              </w:rPr>
              <w:t>Simpler minds                                                                                            More complex minds</w:t>
            </w:r>
          </w:p>
        </w:tc>
      </w:tr>
      <w:tr w:rsidR="006704E7" w:rsidRPr="00D03EB3" w14:paraId="0FC97A1A" w14:textId="77777777" w:rsidTr="006704E7">
        <w:trPr>
          <w:trHeight w:val="309"/>
        </w:trPr>
        <w:tc>
          <w:tcPr>
            <w:tcW w:w="1709" w:type="dxa"/>
          </w:tcPr>
          <w:p w14:paraId="433F1AE6" w14:textId="77777777" w:rsidR="006704E7" w:rsidRPr="00D03EB3" w:rsidRDefault="006704E7" w:rsidP="009B7375">
            <w:pPr>
              <w:jc w:val="both"/>
              <w:rPr>
                <w:i/>
              </w:rPr>
            </w:pPr>
          </w:p>
        </w:tc>
        <w:tc>
          <w:tcPr>
            <w:tcW w:w="828" w:type="dxa"/>
          </w:tcPr>
          <w:p w14:paraId="3AEE3DEF" w14:textId="77777777" w:rsidR="006704E7" w:rsidRPr="00D03EB3" w:rsidRDefault="006704E7" w:rsidP="009B7375">
            <w:pPr>
              <w:jc w:val="both"/>
              <w:rPr>
                <w:i/>
              </w:rPr>
            </w:pPr>
          </w:p>
        </w:tc>
        <w:tc>
          <w:tcPr>
            <w:tcW w:w="1827" w:type="dxa"/>
          </w:tcPr>
          <w:p w14:paraId="66F7D48D" w14:textId="13AEFB60" w:rsidR="006704E7" w:rsidRPr="00D03EB3" w:rsidRDefault="006704E7" w:rsidP="009B7375">
            <w:pPr>
              <w:jc w:val="both"/>
              <w:rPr>
                <w:i/>
              </w:rPr>
            </w:pPr>
            <w:r w:rsidRPr="00D03EB3">
              <w:rPr>
                <w:i/>
              </w:rPr>
              <w:t>Simple observer-moments</w:t>
            </w:r>
          </w:p>
        </w:tc>
        <w:tc>
          <w:tcPr>
            <w:tcW w:w="1692" w:type="dxa"/>
          </w:tcPr>
          <w:p w14:paraId="4CA20DBF" w14:textId="5B5CBEF4" w:rsidR="006704E7" w:rsidRPr="00D03EB3" w:rsidRDefault="006704E7" w:rsidP="009B7375">
            <w:pPr>
              <w:jc w:val="both"/>
              <w:rPr>
                <w:i/>
              </w:rPr>
            </w:pPr>
            <w:r w:rsidRPr="00D03EB3">
              <w:rPr>
                <w:i/>
              </w:rPr>
              <w:t>Structured observer moments</w:t>
            </w:r>
          </w:p>
        </w:tc>
        <w:tc>
          <w:tcPr>
            <w:tcW w:w="1642" w:type="dxa"/>
          </w:tcPr>
          <w:p w14:paraId="7FF64122" w14:textId="37914604" w:rsidR="006704E7" w:rsidRPr="00D03EB3" w:rsidRDefault="006704E7" w:rsidP="009B7375">
            <w:pPr>
              <w:jc w:val="both"/>
              <w:rPr>
                <w:i/>
              </w:rPr>
            </w:pPr>
            <w:r w:rsidRPr="00D03EB3">
              <w:rPr>
                <w:i/>
              </w:rPr>
              <w:t>Functional model of the whole mind</w:t>
            </w:r>
          </w:p>
        </w:tc>
        <w:tc>
          <w:tcPr>
            <w:tcW w:w="1641" w:type="dxa"/>
          </w:tcPr>
          <w:p w14:paraId="2491FDFC" w14:textId="5B37E0C4" w:rsidR="006704E7" w:rsidRPr="00D03EB3" w:rsidRDefault="006704E7" w:rsidP="009B7375">
            <w:pPr>
              <w:jc w:val="both"/>
              <w:rPr>
                <w:i/>
              </w:rPr>
            </w:pPr>
            <w:r w:rsidRPr="00D03EB3">
              <w:rPr>
                <w:i/>
              </w:rPr>
              <w:t>Real brains in the real world</w:t>
            </w:r>
          </w:p>
        </w:tc>
      </w:tr>
      <w:tr w:rsidR="006704E7" w:rsidRPr="00D03EB3" w14:paraId="6D1EF72C" w14:textId="77777777" w:rsidTr="006704E7">
        <w:tc>
          <w:tcPr>
            <w:tcW w:w="1709" w:type="dxa"/>
            <w:vMerge w:val="restart"/>
          </w:tcPr>
          <w:p w14:paraId="27E7869B" w14:textId="77777777" w:rsidR="006704E7" w:rsidRPr="00D03EB3" w:rsidRDefault="006704E7" w:rsidP="00424015">
            <w:pPr>
              <w:jc w:val="both"/>
              <w:rPr>
                <w:b/>
              </w:rPr>
            </w:pPr>
            <w:r w:rsidRPr="00D03EB3">
              <w:rPr>
                <w:b/>
              </w:rPr>
              <w:t>More mathematical</w:t>
            </w:r>
          </w:p>
          <w:p w14:paraId="527A91E9" w14:textId="77777777" w:rsidR="006704E7" w:rsidRPr="00D03EB3" w:rsidRDefault="006704E7" w:rsidP="00424015">
            <w:pPr>
              <w:jc w:val="both"/>
              <w:rPr>
                <w:b/>
              </w:rPr>
            </w:pPr>
          </w:p>
          <w:p w14:paraId="433C7C80" w14:textId="77777777" w:rsidR="006704E7" w:rsidRPr="00D03EB3" w:rsidRDefault="006704E7" w:rsidP="00424015">
            <w:pPr>
              <w:jc w:val="both"/>
              <w:rPr>
                <w:b/>
              </w:rPr>
            </w:pPr>
          </w:p>
          <w:p w14:paraId="028100B6" w14:textId="77777777" w:rsidR="006704E7" w:rsidRPr="00D03EB3" w:rsidRDefault="006704E7" w:rsidP="00424015">
            <w:pPr>
              <w:jc w:val="both"/>
              <w:rPr>
                <w:b/>
              </w:rPr>
            </w:pPr>
          </w:p>
          <w:p w14:paraId="1D0A60D5" w14:textId="77777777" w:rsidR="006704E7" w:rsidRPr="00D03EB3" w:rsidRDefault="006704E7" w:rsidP="00424015">
            <w:pPr>
              <w:jc w:val="both"/>
              <w:rPr>
                <w:b/>
              </w:rPr>
            </w:pPr>
          </w:p>
          <w:p w14:paraId="22B1B4E3" w14:textId="77777777" w:rsidR="006704E7" w:rsidRPr="00D03EB3" w:rsidRDefault="006704E7" w:rsidP="00424015">
            <w:pPr>
              <w:jc w:val="both"/>
              <w:rPr>
                <w:b/>
              </w:rPr>
            </w:pPr>
          </w:p>
          <w:p w14:paraId="16751A5F" w14:textId="77777777" w:rsidR="006704E7" w:rsidRPr="00D03EB3" w:rsidRDefault="006704E7" w:rsidP="00424015">
            <w:pPr>
              <w:jc w:val="both"/>
              <w:rPr>
                <w:b/>
              </w:rPr>
            </w:pPr>
          </w:p>
          <w:p w14:paraId="4A0FAC9B" w14:textId="77777777" w:rsidR="006704E7" w:rsidRPr="00D03EB3" w:rsidRDefault="006704E7" w:rsidP="00424015">
            <w:pPr>
              <w:jc w:val="both"/>
              <w:rPr>
                <w:b/>
              </w:rPr>
            </w:pPr>
          </w:p>
          <w:p w14:paraId="565D8E46" w14:textId="77777777" w:rsidR="006704E7" w:rsidRPr="00D03EB3" w:rsidRDefault="006704E7" w:rsidP="00424015">
            <w:pPr>
              <w:jc w:val="both"/>
              <w:rPr>
                <w:b/>
              </w:rPr>
            </w:pPr>
          </w:p>
          <w:p w14:paraId="5ADE21F8" w14:textId="77777777" w:rsidR="006704E7" w:rsidRPr="00D03EB3" w:rsidRDefault="006704E7" w:rsidP="00424015">
            <w:pPr>
              <w:jc w:val="both"/>
              <w:rPr>
                <w:b/>
              </w:rPr>
            </w:pPr>
          </w:p>
          <w:p w14:paraId="16CA1311" w14:textId="77777777" w:rsidR="006704E7" w:rsidRPr="00D03EB3" w:rsidRDefault="006704E7" w:rsidP="00424015">
            <w:pPr>
              <w:jc w:val="both"/>
              <w:rPr>
                <w:b/>
              </w:rPr>
            </w:pPr>
          </w:p>
          <w:p w14:paraId="614A4333" w14:textId="77777777" w:rsidR="006704E7" w:rsidRPr="00D03EB3" w:rsidRDefault="006704E7" w:rsidP="00424015">
            <w:pPr>
              <w:jc w:val="both"/>
              <w:rPr>
                <w:b/>
              </w:rPr>
            </w:pPr>
          </w:p>
          <w:p w14:paraId="7900D510" w14:textId="77777777" w:rsidR="006704E7" w:rsidRPr="00D03EB3" w:rsidRDefault="006704E7" w:rsidP="00424015">
            <w:pPr>
              <w:jc w:val="both"/>
              <w:rPr>
                <w:b/>
              </w:rPr>
            </w:pPr>
          </w:p>
          <w:p w14:paraId="2FFAC957" w14:textId="77777777" w:rsidR="006704E7" w:rsidRPr="00D03EB3" w:rsidRDefault="006704E7" w:rsidP="00424015">
            <w:pPr>
              <w:jc w:val="both"/>
              <w:rPr>
                <w:b/>
              </w:rPr>
            </w:pPr>
          </w:p>
          <w:p w14:paraId="430AD244" w14:textId="77777777" w:rsidR="006704E7" w:rsidRPr="00D03EB3" w:rsidRDefault="006704E7" w:rsidP="00424015">
            <w:pPr>
              <w:jc w:val="both"/>
              <w:rPr>
                <w:b/>
              </w:rPr>
            </w:pPr>
          </w:p>
          <w:p w14:paraId="1131555F" w14:textId="77777777" w:rsidR="006704E7" w:rsidRPr="00D03EB3" w:rsidRDefault="006704E7" w:rsidP="00424015">
            <w:pPr>
              <w:jc w:val="both"/>
              <w:rPr>
                <w:b/>
              </w:rPr>
            </w:pPr>
          </w:p>
          <w:p w14:paraId="2CA4C8BF" w14:textId="77777777" w:rsidR="006704E7" w:rsidRPr="00D03EB3" w:rsidRDefault="006704E7" w:rsidP="00424015">
            <w:pPr>
              <w:jc w:val="both"/>
              <w:rPr>
                <w:b/>
              </w:rPr>
            </w:pPr>
          </w:p>
          <w:p w14:paraId="48B619CF" w14:textId="77777777" w:rsidR="006704E7" w:rsidRPr="00D03EB3" w:rsidRDefault="006704E7" w:rsidP="00424015">
            <w:pPr>
              <w:jc w:val="both"/>
              <w:rPr>
                <w:b/>
              </w:rPr>
            </w:pPr>
          </w:p>
          <w:p w14:paraId="32319B2E" w14:textId="77777777" w:rsidR="006704E7" w:rsidRPr="00D03EB3" w:rsidRDefault="006704E7" w:rsidP="00424015">
            <w:pPr>
              <w:jc w:val="both"/>
              <w:rPr>
                <w:b/>
              </w:rPr>
            </w:pPr>
          </w:p>
          <w:p w14:paraId="2B0F4F59" w14:textId="77777777" w:rsidR="006704E7" w:rsidRPr="00D03EB3" w:rsidRDefault="006704E7" w:rsidP="00424015">
            <w:pPr>
              <w:jc w:val="both"/>
              <w:rPr>
                <w:b/>
              </w:rPr>
            </w:pPr>
          </w:p>
          <w:p w14:paraId="0563CB46" w14:textId="77777777" w:rsidR="006704E7" w:rsidRPr="00D03EB3" w:rsidRDefault="006704E7" w:rsidP="00424015">
            <w:pPr>
              <w:jc w:val="both"/>
              <w:rPr>
                <w:b/>
              </w:rPr>
            </w:pPr>
          </w:p>
          <w:p w14:paraId="4AF56516" w14:textId="7823ACDD" w:rsidR="006704E7" w:rsidRPr="00D03EB3" w:rsidRDefault="006704E7" w:rsidP="00424015">
            <w:pPr>
              <w:jc w:val="both"/>
            </w:pPr>
            <w:r w:rsidRPr="00D03EB3">
              <w:rPr>
                <w:b/>
              </w:rPr>
              <w:t>More physically real</w:t>
            </w:r>
          </w:p>
        </w:tc>
        <w:tc>
          <w:tcPr>
            <w:tcW w:w="828" w:type="dxa"/>
          </w:tcPr>
          <w:p w14:paraId="5F077F5C" w14:textId="10ADA2CF" w:rsidR="006704E7" w:rsidRPr="00D03EB3" w:rsidRDefault="006704E7" w:rsidP="00424015">
            <w:pPr>
              <w:jc w:val="both"/>
              <w:rPr>
                <w:i/>
              </w:rPr>
            </w:pPr>
            <w:r w:rsidRPr="00D03EB3">
              <w:rPr>
                <w:i/>
              </w:rPr>
              <w:lastRenderedPageBreak/>
              <w:t xml:space="preserve">Pure </w:t>
            </w:r>
            <w:proofErr w:type="spellStart"/>
            <w:r w:rsidRPr="00D03EB3">
              <w:rPr>
                <w:i/>
              </w:rPr>
              <w:t>mathe-matical</w:t>
            </w:r>
            <w:proofErr w:type="spellEnd"/>
            <w:r w:rsidRPr="00D03EB3">
              <w:rPr>
                <w:i/>
              </w:rPr>
              <w:t xml:space="preserve"> universe</w:t>
            </w:r>
          </w:p>
        </w:tc>
        <w:tc>
          <w:tcPr>
            <w:tcW w:w="1827" w:type="dxa"/>
          </w:tcPr>
          <w:p w14:paraId="4333C958" w14:textId="60CACC2B" w:rsidR="006704E7" w:rsidRPr="00D03EB3" w:rsidRDefault="006704E7" w:rsidP="00424015">
            <w:pPr>
              <w:jc w:val="both"/>
            </w:pPr>
            <w:r w:rsidRPr="00D03EB3">
              <w:t>Strings of possible numbers</w:t>
            </w:r>
          </w:p>
        </w:tc>
        <w:tc>
          <w:tcPr>
            <w:tcW w:w="1692" w:type="dxa"/>
          </w:tcPr>
          <w:p w14:paraId="2EE07A22" w14:textId="4F17FDA2" w:rsidR="006704E7" w:rsidRPr="00D03EB3" w:rsidRDefault="006704E7" w:rsidP="00C6648A">
            <w:pPr>
              <w:jc w:val="both"/>
            </w:pPr>
            <w:r w:rsidRPr="00D03EB3">
              <w:t>OMs as convolution nets</w:t>
            </w:r>
          </w:p>
          <w:p w14:paraId="2897A052" w14:textId="77777777" w:rsidR="006704E7" w:rsidRPr="00D03EB3" w:rsidRDefault="006704E7" w:rsidP="00C6648A">
            <w:pPr>
              <w:jc w:val="both"/>
            </w:pPr>
          </w:p>
          <w:p w14:paraId="34C01255" w14:textId="7E1300A8" w:rsidR="006704E7" w:rsidRPr="00D03EB3" w:rsidRDefault="006704E7">
            <w:pPr>
              <w:jc w:val="both"/>
            </w:pPr>
            <w:r w:rsidRPr="00D03EB3">
              <w:t>OMs as other computational structures</w:t>
            </w:r>
          </w:p>
        </w:tc>
        <w:tc>
          <w:tcPr>
            <w:tcW w:w="1642" w:type="dxa"/>
          </w:tcPr>
          <w:p w14:paraId="478C06CB" w14:textId="6663E59B" w:rsidR="006704E7" w:rsidRPr="00D03EB3" w:rsidRDefault="006704E7" w:rsidP="006704E7">
            <w:pPr>
              <w:jc w:val="both"/>
            </w:pPr>
            <w:r w:rsidRPr="00D03EB3">
              <w:t>Possible minds in mathematical universe</w:t>
            </w:r>
          </w:p>
        </w:tc>
        <w:tc>
          <w:tcPr>
            <w:tcW w:w="1641" w:type="dxa"/>
          </w:tcPr>
          <w:p w14:paraId="57347476" w14:textId="77777777" w:rsidR="006704E7" w:rsidRPr="00D03EB3" w:rsidRDefault="006704E7" w:rsidP="00424015">
            <w:pPr>
              <w:jc w:val="both"/>
            </w:pPr>
            <w:r w:rsidRPr="00D03EB3">
              <w:t>Modal realism</w:t>
            </w:r>
          </w:p>
          <w:p w14:paraId="1264A597" w14:textId="77777777" w:rsidR="006704E7" w:rsidRPr="00D03EB3" w:rsidRDefault="006704E7" w:rsidP="00424015">
            <w:pPr>
              <w:jc w:val="both"/>
            </w:pPr>
          </w:p>
          <w:p w14:paraId="61ED7143" w14:textId="1972356A" w:rsidR="006704E7" w:rsidRPr="00D03EB3" w:rsidRDefault="006704E7" w:rsidP="006704E7">
            <w:pPr>
              <w:jc w:val="both"/>
            </w:pPr>
            <w:r w:rsidRPr="00D03EB3">
              <w:t>Possible AI in mathematical universe running simulations</w:t>
            </w:r>
          </w:p>
        </w:tc>
      </w:tr>
      <w:tr w:rsidR="006704E7" w:rsidRPr="00D03EB3" w14:paraId="7071B0D4" w14:textId="77777777" w:rsidTr="006704E7">
        <w:tc>
          <w:tcPr>
            <w:tcW w:w="1709" w:type="dxa"/>
            <w:vMerge/>
          </w:tcPr>
          <w:p w14:paraId="57FD3909" w14:textId="6F04D836" w:rsidR="006704E7" w:rsidRPr="00D03EB3" w:rsidRDefault="006704E7" w:rsidP="00424015">
            <w:pPr>
              <w:jc w:val="both"/>
            </w:pPr>
          </w:p>
        </w:tc>
        <w:tc>
          <w:tcPr>
            <w:tcW w:w="828" w:type="dxa"/>
          </w:tcPr>
          <w:p w14:paraId="52CED9A5" w14:textId="2B3390C5" w:rsidR="006704E7" w:rsidRPr="00D03EB3" w:rsidRDefault="006704E7" w:rsidP="00424015">
            <w:pPr>
              <w:jc w:val="both"/>
              <w:rPr>
                <w:i/>
              </w:rPr>
            </w:pPr>
            <w:proofErr w:type="spellStart"/>
            <w:r w:rsidRPr="00D03EB3">
              <w:rPr>
                <w:i/>
              </w:rPr>
              <w:t>Mathema-tical</w:t>
            </w:r>
            <w:proofErr w:type="spellEnd"/>
            <w:r w:rsidRPr="00D03EB3">
              <w:rPr>
                <w:i/>
              </w:rPr>
              <w:t xml:space="preserve"> relation between real objects (dust theory)</w:t>
            </w:r>
          </w:p>
        </w:tc>
        <w:tc>
          <w:tcPr>
            <w:tcW w:w="1827" w:type="dxa"/>
          </w:tcPr>
          <w:p w14:paraId="6ACDA0A7" w14:textId="3DADE249" w:rsidR="006704E7" w:rsidRPr="00D03EB3" w:rsidRDefault="006704E7" w:rsidP="00424015">
            <w:pPr>
              <w:jc w:val="both"/>
            </w:pPr>
            <w:r w:rsidRPr="00D03EB3">
              <w:t>Qualia-based BB</w:t>
            </w:r>
          </w:p>
          <w:p w14:paraId="6D991ACE" w14:textId="77777777" w:rsidR="006704E7" w:rsidRPr="00D03EB3" w:rsidRDefault="006704E7" w:rsidP="00424015">
            <w:pPr>
              <w:jc w:val="both"/>
            </w:pPr>
          </w:p>
          <w:p w14:paraId="2881F765" w14:textId="6079E9E9" w:rsidR="006704E7" w:rsidRPr="00D03EB3" w:rsidRDefault="006704E7" w:rsidP="00424015">
            <w:pPr>
              <w:jc w:val="both"/>
            </w:pPr>
          </w:p>
        </w:tc>
        <w:tc>
          <w:tcPr>
            <w:tcW w:w="1692" w:type="dxa"/>
          </w:tcPr>
          <w:p w14:paraId="1CFCB177" w14:textId="27509FC0" w:rsidR="006704E7" w:rsidRPr="00D03EB3" w:rsidRDefault="006704E7" w:rsidP="00424015">
            <w:pPr>
              <w:jc w:val="both"/>
            </w:pPr>
            <w:r w:rsidRPr="00D03EB3">
              <w:t>Ordered, qualia-based BB</w:t>
            </w:r>
          </w:p>
        </w:tc>
        <w:tc>
          <w:tcPr>
            <w:tcW w:w="1642" w:type="dxa"/>
          </w:tcPr>
          <w:p w14:paraId="15ADC787" w14:textId="77777777" w:rsidR="006704E7" w:rsidRPr="00D03EB3" w:rsidRDefault="006704E7" w:rsidP="00424015">
            <w:pPr>
              <w:jc w:val="both"/>
            </w:pPr>
            <w:r w:rsidRPr="00D03EB3">
              <w:t>Boltzmann simulations;</w:t>
            </w:r>
          </w:p>
          <w:p w14:paraId="2390D773" w14:textId="77777777" w:rsidR="006704E7" w:rsidRPr="00D03EB3" w:rsidRDefault="006704E7" w:rsidP="00424015">
            <w:pPr>
              <w:jc w:val="both"/>
            </w:pPr>
          </w:p>
          <w:p w14:paraId="2530D88E" w14:textId="7FFCA0BA" w:rsidR="006704E7" w:rsidRPr="00D03EB3" w:rsidRDefault="006704E7" w:rsidP="00424015">
            <w:pPr>
              <w:jc w:val="both"/>
            </w:pPr>
            <w:r w:rsidRPr="00D03EB3">
              <w:t>Chains of observer-moments</w:t>
            </w:r>
          </w:p>
        </w:tc>
        <w:tc>
          <w:tcPr>
            <w:tcW w:w="1641" w:type="dxa"/>
          </w:tcPr>
          <w:p w14:paraId="5DF08D83" w14:textId="1D5902BC" w:rsidR="006704E7" w:rsidRPr="00D03EB3" w:rsidRDefault="006704E7" w:rsidP="00424015">
            <w:pPr>
              <w:jc w:val="both"/>
            </w:pPr>
            <w:r w:rsidRPr="00D03EB3">
              <w:t>Minds in ancestor simulations</w:t>
            </w:r>
          </w:p>
        </w:tc>
      </w:tr>
      <w:tr w:rsidR="006704E7" w:rsidRPr="00D03EB3" w14:paraId="680AAE4F" w14:textId="77777777" w:rsidTr="006704E7">
        <w:tc>
          <w:tcPr>
            <w:tcW w:w="1709" w:type="dxa"/>
            <w:vMerge/>
          </w:tcPr>
          <w:p w14:paraId="5499B7D7" w14:textId="46CC3818" w:rsidR="006704E7" w:rsidRPr="00D03EB3" w:rsidRDefault="006704E7" w:rsidP="00424015">
            <w:pPr>
              <w:jc w:val="both"/>
            </w:pPr>
          </w:p>
        </w:tc>
        <w:tc>
          <w:tcPr>
            <w:tcW w:w="828" w:type="dxa"/>
          </w:tcPr>
          <w:p w14:paraId="2C2C9EBF" w14:textId="064C68C5" w:rsidR="006704E7" w:rsidRPr="00D03EB3" w:rsidRDefault="006704E7" w:rsidP="00C6648A">
            <w:pPr>
              <w:jc w:val="both"/>
              <w:rPr>
                <w:i/>
              </w:rPr>
            </w:pPr>
            <w:r w:rsidRPr="00D03EB3">
              <w:rPr>
                <w:i/>
              </w:rPr>
              <w:t>Fluctuations in vacuum</w:t>
            </w:r>
          </w:p>
        </w:tc>
        <w:tc>
          <w:tcPr>
            <w:tcW w:w="1827" w:type="dxa"/>
          </w:tcPr>
          <w:p w14:paraId="25A63FA8" w14:textId="64806196" w:rsidR="006704E7" w:rsidRPr="00D03EB3" w:rsidRDefault="006704E7" w:rsidP="00C6648A">
            <w:pPr>
              <w:jc w:val="both"/>
            </w:pPr>
            <w:r w:rsidRPr="00D03EB3">
              <w:t xml:space="preserve">Quantum fluctuations </w:t>
            </w:r>
            <w:r w:rsidRPr="00D03EB3">
              <w:lastRenderedPageBreak/>
              <w:t>producing a single OM;</w:t>
            </w:r>
          </w:p>
          <w:p w14:paraId="67E778F6" w14:textId="77777777" w:rsidR="006704E7" w:rsidRPr="00D03EB3" w:rsidRDefault="006704E7" w:rsidP="00C6648A">
            <w:pPr>
              <w:jc w:val="both"/>
            </w:pPr>
          </w:p>
          <w:p w14:paraId="282E92A4" w14:textId="678D1ACA" w:rsidR="006704E7" w:rsidRPr="00D03EB3" w:rsidRDefault="006704E7" w:rsidP="00C6648A">
            <w:pPr>
              <w:jc w:val="both"/>
            </w:pPr>
            <w:r w:rsidRPr="00D03EB3">
              <w:t>Panpsychism: any causal process has consciousness</w:t>
            </w:r>
          </w:p>
        </w:tc>
        <w:tc>
          <w:tcPr>
            <w:tcW w:w="1692" w:type="dxa"/>
          </w:tcPr>
          <w:p w14:paraId="282692FB" w14:textId="77777777" w:rsidR="006704E7" w:rsidRPr="00D03EB3" w:rsidRDefault="006704E7" w:rsidP="00424015">
            <w:pPr>
              <w:jc w:val="both"/>
            </w:pPr>
            <w:r w:rsidRPr="00D03EB3">
              <w:lastRenderedPageBreak/>
              <w:t xml:space="preserve">Functional model of a </w:t>
            </w:r>
            <w:r w:rsidRPr="00D03EB3">
              <w:lastRenderedPageBreak/>
              <w:t>mind appearing from a fluctuation</w:t>
            </w:r>
          </w:p>
          <w:p w14:paraId="6AE17209" w14:textId="77777777" w:rsidR="006704E7" w:rsidRPr="00D03EB3" w:rsidRDefault="006704E7" w:rsidP="00424015">
            <w:pPr>
              <w:jc w:val="both"/>
            </w:pPr>
          </w:p>
          <w:p w14:paraId="1DBC67C2" w14:textId="65E0AEB7" w:rsidR="006704E7" w:rsidRPr="00D03EB3" w:rsidRDefault="006704E7" w:rsidP="00424015">
            <w:pPr>
              <w:jc w:val="both"/>
            </w:pPr>
            <w:r w:rsidRPr="00D03EB3">
              <w:t>Diffuse gas clouds BBs</w:t>
            </w:r>
          </w:p>
        </w:tc>
        <w:tc>
          <w:tcPr>
            <w:tcW w:w="1642" w:type="dxa"/>
          </w:tcPr>
          <w:p w14:paraId="3E0B514F" w14:textId="05598290" w:rsidR="006704E7" w:rsidRPr="00D03EB3" w:rsidRDefault="006704E7" w:rsidP="00424015">
            <w:pPr>
              <w:jc w:val="both"/>
            </w:pPr>
            <w:r w:rsidRPr="00D03EB3">
              <w:lastRenderedPageBreak/>
              <w:t xml:space="preserve">Biological mind from </w:t>
            </w:r>
            <w:r w:rsidRPr="00D03EB3">
              <w:lastRenderedPageBreak/>
              <w:t>amino acid soup</w:t>
            </w:r>
          </w:p>
          <w:p w14:paraId="533B282D" w14:textId="77777777" w:rsidR="006704E7" w:rsidRPr="00D03EB3" w:rsidRDefault="006704E7" w:rsidP="00424015">
            <w:pPr>
              <w:jc w:val="both"/>
            </w:pPr>
          </w:p>
          <w:p w14:paraId="70E4B0E8" w14:textId="779B8E99" w:rsidR="006704E7" w:rsidRPr="00D03EB3" w:rsidRDefault="006704E7" w:rsidP="00424015">
            <w:pPr>
              <w:jc w:val="both"/>
            </w:pPr>
            <w:r w:rsidRPr="00D03EB3">
              <w:t xml:space="preserve">Biological mind from a quantum fluctuation in </w:t>
            </w:r>
            <w:proofErr w:type="spellStart"/>
            <w:r w:rsidRPr="00D03EB3">
              <w:t>Minkowsky</w:t>
            </w:r>
            <w:proofErr w:type="spellEnd"/>
            <w:r w:rsidRPr="00D03EB3">
              <w:t xml:space="preserve"> vacuum</w:t>
            </w:r>
          </w:p>
          <w:p w14:paraId="1063B769" w14:textId="77777777" w:rsidR="006704E7" w:rsidRPr="00D03EB3" w:rsidRDefault="006704E7" w:rsidP="00424015">
            <w:pPr>
              <w:jc w:val="both"/>
            </w:pPr>
          </w:p>
          <w:p w14:paraId="3CC2C5EA" w14:textId="77777777" w:rsidR="006704E7" w:rsidRPr="00D03EB3" w:rsidRDefault="006704E7" w:rsidP="00424015">
            <w:pPr>
              <w:jc w:val="both"/>
            </w:pPr>
            <w:r w:rsidRPr="00D03EB3">
              <w:t>Quantum random mind generator</w:t>
            </w:r>
          </w:p>
          <w:p w14:paraId="172F83F1" w14:textId="77777777" w:rsidR="006704E7" w:rsidRPr="00D03EB3" w:rsidRDefault="006704E7" w:rsidP="00424015">
            <w:pPr>
              <w:jc w:val="both"/>
            </w:pPr>
          </w:p>
          <w:p w14:paraId="14E5778A" w14:textId="77777777" w:rsidR="006704E7" w:rsidRPr="00D03EB3" w:rsidRDefault="006704E7" w:rsidP="009B7375">
            <w:pPr>
              <w:jc w:val="both"/>
            </w:pPr>
            <w:r w:rsidRPr="00D03EB3">
              <w:t>Random computations in real computers</w:t>
            </w:r>
          </w:p>
          <w:p w14:paraId="3494811F" w14:textId="77777777" w:rsidR="006704E7" w:rsidRPr="00D03EB3" w:rsidRDefault="006704E7" w:rsidP="009B7375">
            <w:pPr>
              <w:jc w:val="both"/>
            </w:pPr>
          </w:p>
          <w:p w14:paraId="402A40E7" w14:textId="232D9E81" w:rsidR="006704E7" w:rsidRPr="00D03EB3" w:rsidRDefault="006704E7" w:rsidP="009B7375">
            <w:pPr>
              <w:jc w:val="both"/>
            </w:pPr>
            <w:r w:rsidRPr="00D03EB3">
              <w:t>Black-hole powered computer</w:t>
            </w:r>
          </w:p>
          <w:p w14:paraId="5FE55092" w14:textId="57959B2C" w:rsidR="006704E7" w:rsidRPr="00D03EB3" w:rsidRDefault="006704E7" w:rsidP="00424015">
            <w:pPr>
              <w:jc w:val="both"/>
            </w:pPr>
          </w:p>
        </w:tc>
        <w:tc>
          <w:tcPr>
            <w:tcW w:w="1641" w:type="dxa"/>
          </w:tcPr>
          <w:p w14:paraId="368D039D" w14:textId="3E5DF83A" w:rsidR="006704E7" w:rsidRPr="00D03EB3" w:rsidRDefault="006704E7" w:rsidP="00424015">
            <w:pPr>
              <w:jc w:val="both"/>
            </w:pPr>
            <w:r w:rsidRPr="00D03EB3">
              <w:lastRenderedPageBreak/>
              <w:t xml:space="preserve">Life on Earth as a </w:t>
            </w:r>
            <w:r w:rsidRPr="00D03EB3">
              <w:lastRenderedPageBreak/>
              <w:t>fluctuation with some Darwinian selection;</w:t>
            </w:r>
          </w:p>
          <w:p w14:paraId="09FB44E8" w14:textId="77777777" w:rsidR="006704E7" w:rsidRPr="00D03EB3" w:rsidRDefault="006704E7" w:rsidP="00424015">
            <w:pPr>
              <w:jc w:val="both"/>
            </w:pPr>
          </w:p>
          <w:p w14:paraId="37A8F4EF" w14:textId="77777777" w:rsidR="006704E7" w:rsidRPr="00D03EB3" w:rsidRDefault="006704E7" w:rsidP="0019472B">
            <w:pPr>
              <w:jc w:val="both"/>
            </w:pPr>
          </w:p>
          <w:p w14:paraId="7B50DBBC" w14:textId="0ECFDE73" w:rsidR="006704E7" w:rsidRPr="00D03EB3" w:rsidRDefault="006704E7" w:rsidP="0019472B">
            <w:pPr>
              <w:jc w:val="both"/>
            </w:pPr>
          </w:p>
        </w:tc>
      </w:tr>
      <w:tr w:rsidR="006704E7" w:rsidRPr="00D03EB3" w14:paraId="2777DF9E" w14:textId="77777777" w:rsidTr="006704E7">
        <w:tc>
          <w:tcPr>
            <w:tcW w:w="1709" w:type="dxa"/>
            <w:vMerge/>
          </w:tcPr>
          <w:p w14:paraId="7CCE0601" w14:textId="5AD073E7" w:rsidR="006704E7" w:rsidRPr="00D03EB3" w:rsidRDefault="006704E7" w:rsidP="00424015">
            <w:pPr>
              <w:jc w:val="both"/>
            </w:pPr>
          </w:p>
        </w:tc>
        <w:tc>
          <w:tcPr>
            <w:tcW w:w="828" w:type="dxa"/>
          </w:tcPr>
          <w:p w14:paraId="1EC5740B" w14:textId="5C914224" w:rsidR="006704E7" w:rsidRPr="00D03EB3" w:rsidRDefault="006704E7" w:rsidP="009B7375">
            <w:pPr>
              <w:jc w:val="both"/>
              <w:rPr>
                <w:i/>
              </w:rPr>
            </w:pPr>
            <w:r w:rsidRPr="00D03EB3">
              <w:rPr>
                <w:i/>
              </w:rPr>
              <w:t>Real processes which use randomness to generate minds</w:t>
            </w:r>
          </w:p>
        </w:tc>
        <w:tc>
          <w:tcPr>
            <w:tcW w:w="1827" w:type="dxa"/>
          </w:tcPr>
          <w:p w14:paraId="06C9577E" w14:textId="46D2C467" w:rsidR="006704E7" w:rsidRPr="00D03EB3" w:rsidRDefault="006704E7" w:rsidP="009B7375">
            <w:pPr>
              <w:jc w:val="both"/>
            </w:pPr>
            <w:r w:rsidRPr="00D03EB3">
              <w:t>Thermodynamic observer moments (rock minds)</w:t>
            </w:r>
          </w:p>
        </w:tc>
        <w:tc>
          <w:tcPr>
            <w:tcW w:w="1692" w:type="dxa"/>
          </w:tcPr>
          <w:p w14:paraId="752E2B73" w14:textId="005E5445" w:rsidR="006704E7" w:rsidRPr="00D03EB3" w:rsidRDefault="00E4632A" w:rsidP="00424015">
            <w:pPr>
              <w:jc w:val="both"/>
            </w:pPr>
            <w:r w:rsidRPr="00D03EB3">
              <w:t>Longer BB, which consist on only two subsequent OM: 2OMs-BB</w:t>
            </w:r>
          </w:p>
        </w:tc>
        <w:tc>
          <w:tcPr>
            <w:tcW w:w="1642" w:type="dxa"/>
          </w:tcPr>
          <w:p w14:paraId="0745E134" w14:textId="3DD96925" w:rsidR="006704E7" w:rsidRPr="00D03EB3" w:rsidRDefault="006704E7" w:rsidP="00424015">
            <w:pPr>
              <w:jc w:val="both"/>
            </w:pPr>
          </w:p>
        </w:tc>
        <w:tc>
          <w:tcPr>
            <w:tcW w:w="1641" w:type="dxa"/>
          </w:tcPr>
          <w:p w14:paraId="6DBAB77C" w14:textId="77777777" w:rsidR="006704E7" w:rsidRPr="00D03EB3" w:rsidRDefault="006704E7" w:rsidP="00424015">
            <w:pPr>
              <w:jc w:val="both"/>
            </w:pPr>
            <w:r w:rsidRPr="00D03EB3">
              <w:t>Solar system size BBs</w:t>
            </w:r>
          </w:p>
          <w:p w14:paraId="2FCF7415" w14:textId="77777777" w:rsidR="006704E7" w:rsidRPr="00D03EB3" w:rsidRDefault="006704E7" w:rsidP="00424015">
            <w:pPr>
              <w:jc w:val="both"/>
            </w:pPr>
          </w:p>
          <w:p w14:paraId="1EDD3646" w14:textId="1AA66D35" w:rsidR="006704E7" w:rsidRPr="00D03EB3" w:rsidRDefault="006704E7" w:rsidP="00424015">
            <w:pPr>
              <w:jc w:val="both"/>
            </w:pPr>
            <w:r w:rsidRPr="00D03EB3">
              <w:t>Darwinian selection generates real people on Earth</w:t>
            </w:r>
          </w:p>
        </w:tc>
      </w:tr>
    </w:tbl>
    <w:p w14:paraId="73D96B3E" w14:textId="2F1E1319" w:rsidR="009C7C3D" w:rsidRPr="00D03EB3" w:rsidRDefault="009C7C3D" w:rsidP="00424015">
      <w:pPr>
        <w:jc w:val="both"/>
      </w:pPr>
    </w:p>
    <w:p w14:paraId="793EDFCF" w14:textId="77777777" w:rsidR="008A0BE3" w:rsidRPr="00D03EB3" w:rsidRDefault="008A0BE3" w:rsidP="00827706">
      <w:pPr>
        <w:rPr>
          <w:sz w:val="20"/>
          <w:szCs w:val="20"/>
        </w:rPr>
      </w:pPr>
    </w:p>
    <w:p w14:paraId="7C1CFECF" w14:textId="3BA64326" w:rsidR="008A0BE3" w:rsidRPr="00D03EB3" w:rsidRDefault="00A61F99" w:rsidP="009C6719">
      <w:pPr>
        <w:pStyle w:val="Heading2"/>
      </w:pPr>
      <w:bookmarkStart w:id="49" w:name="_Toc9798061"/>
      <w:bookmarkStart w:id="50" w:name="_Toc12278229"/>
      <w:r w:rsidRPr="00D03EB3">
        <w:t>4.5. Escaping</w:t>
      </w:r>
      <w:r w:rsidR="00CC7CA4" w:rsidRPr="00D03EB3">
        <w:t xml:space="preserve"> the</w:t>
      </w:r>
      <w:r w:rsidRPr="00D03EB3">
        <w:t xml:space="preserve"> BB</w:t>
      </w:r>
      <w:r w:rsidR="00CC7CA4" w:rsidRPr="00D03EB3">
        <w:t xml:space="preserve"> </w:t>
      </w:r>
      <w:r w:rsidR="008A0BE3" w:rsidRPr="00D03EB3">
        <w:t xml:space="preserve">curse: </w:t>
      </w:r>
      <w:r w:rsidR="00526A25" w:rsidRPr="00D03EB3">
        <w:t xml:space="preserve">BBs </w:t>
      </w:r>
      <w:r w:rsidR="006A7401" w:rsidRPr="00D03EB3">
        <w:t>as reflections of</w:t>
      </w:r>
      <w:r w:rsidR="00526A25" w:rsidRPr="00D03EB3">
        <w:t xml:space="preserve"> real observers</w:t>
      </w:r>
      <w:bookmarkEnd w:id="49"/>
      <w:bookmarkEnd w:id="50"/>
    </w:p>
    <w:p w14:paraId="7F6839B7" w14:textId="4CCE5CDA" w:rsidR="008A0BE3" w:rsidRPr="00D03EB3" w:rsidRDefault="0038442C" w:rsidP="006A7401">
      <w:pPr>
        <w:jc w:val="both"/>
      </w:pPr>
      <w:r w:rsidRPr="00D03EB3">
        <w:t xml:space="preserve">The most unpleasant part of the BB idea is that if I am a BB, I should disappear in the next moment of time, that is, die. </w:t>
      </w:r>
      <w:r w:rsidR="006A7401" w:rsidRPr="00D03EB3">
        <w:t xml:space="preserve">However, imagine the following: I am walking on a street and there are many mirrors on the buildings around me. There are hundreds of reflections </w:t>
      </w:r>
      <w:r w:rsidR="0035576D" w:rsidRPr="00D03EB3">
        <w:t xml:space="preserve">of me </w:t>
      </w:r>
      <w:r w:rsidR="006A7401" w:rsidRPr="00D03EB3">
        <w:t>in every moment</w:t>
      </w:r>
      <w:r w:rsidR="0069677B" w:rsidRPr="00D03EB3">
        <w:t xml:space="preserve">, which appear and disappear with </w:t>
      </w:r>
      <w:r w:rsidR="00467ABE" w:rsidRPr="00D03EB3">
        <w:t>my</w:t>
      </w:r>
      <w:r w:rsidR="0069677B" w:rsidRPr="00D03EB3">
        <w:t xml:space="preserve"> </w:t>
      </w:r>
      <w:r w:rsidR="0035576D" w:rsidRPr="00D03EB3">
        <w:t xml:space="preserve">every </w:t>
      </w:r>
      <w:r w:rsidR="0069677B" w:rsidRPr="00D03EB3">
        <w:t xml:space="preserve">step. </w:t>
      </w:r>
      <w:r w:rsidR="00467ABE" w:rsidRPr="00D03EB3">
        <w:t>This doesn’t mean my death.</w:t>
      </w:r>
    </w:p>
    <w:p w14:paraId="732AA64F" w14:textId="77777777" w:rsidR="00467ABE" w:rsidRPr="00D03EB3" w:rsidRDefault="00467ABE" w:rsidP="006A7401">
      <w:pPr>
        <w:jc w:val="both"/>
      </w:pPr>
    </w:p>
    <w:p w14:paraId="64293914" w14:textId="0AD6EE7C" w:rsidR="00467ABE" w:rsidRPr="00D03EB3" w:rsidRDefault="00467ABE" w:rsidP="006A7401">
      <w:pPr>
        <w:jc w:val="both"/>
      </w:pPr>
      <w:r w:rsidRPr="00D03EB3">
        <w:t xml:space="preserve">The </w:t>
      </w:r>
      <w:r w:rsidR="00BB2FF3" w:rsidRPr="00D03EB3">
        <w:t>alternative to the idea “I am a Boltzmann brain” is the idea that information doesn’t have “location”: I am located everywhere where my information</w:t>
      </w:r>
      <w:r w:rsidR="0035576D" w:rsidRPr="00D03EB3">
        <w:t xml:space="preserve"> is located</w:t>
      </w:r>
      <w:r w:rsidR="00BB2FF3" w:rsidRPr="00D03EB3">
        <w:t xml:space="preserve">. In that case, I am not randomly selected from </w:t>
      </w:r>
      <w:r w:rsidR="0035576D" w:rsidRPr="00D03EB3">
        <w:t xml:space="preserve">among </w:t>
      </w:r>
      <w:r w:rsidR="00BB2FF3" w:rsidRPr="00D03EB3">
        <w:t xml:space="preserve">all </w:t>
      </w:r>
      <w:r w:rsidR="0035576D" w:rsidRPr="00D03EB3">
        <w:t xml:space="preserve">of </w:t>
      </w:r>
      <w:r w:rsidR="00BB2FF3" w:rsidRPr="00D03EB3">
        <w:t xml:space="preserve">my copies, but </w:t>
      </w:r>
      <w:r w:rsidR="00BB2FF3" w:rsidRPr="00D03EB3">
        <w:rPr>
          <w:iCs/>
        </w:rPr>
        <w:t>I</w:t>
      </w:r>
      <w:r w:rsidR="00BB2FF3" w:rsidRPr="00D03EB3">
        <w:rPr>
          <w:i/>
        </w:rPr>
        <w:t xml:space="preserve"> am all</w:t>
      </w:r>
      <w:r w:rsidR="00BB2FF3" w:rsidRPr="00D03EB3">
        <w:rPr>
          <w:iCs/>
        </w:rPr>
        <w:t xml:space="preserve"> </w:t>
      </w:r>
      <w:r w:rsidR="0035576D" w:rsidRPr="00D03EB3">
        <w:rPr>
          <w:iCs/>
        </w:rPr>
        <w:t xml:space="preserve">of </w:t>
      </w:r>
      <w:r w:rsidR="00BB2FF3" w:rsidRPr="00D03EB3">
        <w:rPr>
          <w:iCs/>
        </w:rPr>
        <w:t>my exact copies</w:t>
      </w:r>
      <w:r w:rsidR="00BB2FF3" w:rsidRPr="00D03EB3">
        <w:t>. The idea of “location” has meaning only to physical objects</w:t>
      </w:r>
      <w:r w:rsidR="005B10BC" w:rsidRPr="00D03EB3">
        <w:t xml:space="preserve"> that </w:t>
      </w:r>
      <w:r w:rsidR="00BB2FF3" w:rsidRPr="00D03EB3">
        <w:t>could be located in different places: I am in Paris today, but was in Rome yesterday. But for the exact copies of observer</w:t>
      </w:r>
      <w:r w:rsidR="005B10BC" w:rsidRPr="00D03EB3">
        <w:t xml:space="preserve"> </w:t>
      </w:r>
      <w:r w:rsidR="00BB2FF3" w:rsidRPr="00D03EB3">
        <w:t xml:space="preserve">moments, </w:t>
      </w:r>
      <w:r w:rsidR="005B10BC" w:rsidRPr="00D03EB3">
        <w:t xml:space="preserve">that </w:t>
      </w:r>
      <w:r w:rsidR="00BB2FF3" w:rsidRPr="00D03EB3">
        <w:t xml:space="preserve">doesn’t have any meaning: </w:t>
      </w:r>
      <w:r w:rsidR="005B10BC" w:rsidRPr="00D03EB3">
        <w:t xml:space="preserve">the </w:t>
      </w:r>
      <w:r w:rsidR="00BB2FF3" w:rsidRPr="00D03EB3">
        <w:t xml:space="preserve">“me” </w:t>
      </w:r>
      <w:r w:rsidR="005B10BC" w:rsidRPr="00D03EB3">
        <w:t xml:space="preserve">that </w:t>
      </w:r>
      <w:r w:rsidR="00BB2FF3" w:rsidRPr="00D03EB3">
        <w:t xml:space="preserve">was in Rome </w:t>
      </w:r>
      <w:r w:rsidR="005B10BC" w:rsidRPr="00D03EB3">
        <w:t xml:space="preserve">yesterday </w:t>
      </w:r>
      <w:r w:rsidR="00BB2FF3" w:rsidRPr="00D03EB3">
        <w:t xml:space="preserve">is different than </w:t>
      </w:r>
      <w:r w:rsidR="005B10BC" w:rsidRPr="00D03EB3">
        <w:t xml:space="preserve">the </w:t>
      </w:r>
      <w:r w:rsidR="00BB2FF3" w:rsidRPr="00D03EB3">
        <w:t xml:space="preserve">me in Paris. All copies have exactly the same information about their location. </w:t>
      </w:r>
    </w:p>
    <w:p w14:paraId="51A377EA" w14:textId="77777777" w:rsidR="00BB2FF3" w:rsidRPr="00D03EB3" w:rsidRDefault="00BB2FF3" w:rsidP="006A7401">
      <w:pPr>
        <w:jc w:val="both"/>
      </w:pPr>
    </w:p>
    <w:p w14:paraId="7705C94A" w14:textId="2C65C9B8" w:rsidR="00D50110" w:rsidRPr="00D03EB3" w:rsidRDefault="00BB2FF3" w:rsidP="006A7401">
      <w:pPr>
        <w:jc w:val="both"/>
      </w:pPr>
      <w:r w:rsidRPr="00D03EB3">
        <w:t xml:space="preserve">Another example is </w:t>
      </w:r>
      <w:r w:rsidR="00BA13B2" w:rsidRPr="00D03EB3">
        <w:t xml:space="preserve">the </w:t>
      </w:r>
      <w:r w:rsidRPr="00D03EB3">
        <w:t>properties of numbers. 121</w:t>
      </w:r>
      <w:r w:rsidR="00BA13B2" w:rsidRPr="00D03EB3">
        <w:t xml:space="preserve"> </w:t>
      </w:r>
      <w:r w:rsidRPr="00D03EB3">
        <w:t>= 11</w:t>
      </w:r>
      <w:r w:rsidRPr="00D03EB3">
        <w:rPr>
          <w:vertAlign w:val="superscript"/>
        </w:rPr>
        <w:t>2</w:t>
      </w:r>
      <w:r w:rsidR="00BA13B2" w:rsidRPr="00D03EB3">
        <w:t>,</w:t>
      </w:r>
      <w:r w:rsidRPr="00D03EB3">
        <w:t xml:space="preserve"> no matter if it is 121 matches, or 121 apples</w:t>
      </w:r>
      <w:r w:rsidR="00AF6950" w:rsidRPr="00D03EB3">
        <w:t>,</w:t>
      </w:r>
      <w:r w:rsidRPr="00D03EB3">
        <w:t xml:space="preserve"> or whatever</w:t>
      </w:r>
      <w:r w:rsidR="00AF6950" w:rsidRPr="00D03EB3">
        <w:t xml:space="preserve"> else</w:t>
      </w:r>
      <w:r w:rsidRPr="00D03EB3">
        <w:t xml:space="preserve">. </w:t>
      </w:r>
      <w:r w:rsidR="00AF6950" w:rsidRPr="00D03EB3">
        <w:t xml:space="preserve">The number </w:t>
      </w:r>
      <w:r w:rsidR="00605C6C" w:rsidRPr="00D03EB3">
        <w:t>121 is 121 in all its copies, and its numerical p</w:t>
      </w:r>
      <w:r w:rsidR="00AF6950" w:rsidRPr="00D03EB3">
        <w:t>r</w:t>
      </w:r>
      <w:r w:rsidR="00605C6C" w:rsidRPr="00D03EB3">
        <w:t>oper</w:t>
      </w:r>
      <w:r w:rsidR="00AF6950" w:rsidRPr="00D03EB3">
        <w:t>t</w:t>
      </w:r>
      <w:r w:rsidR="00605C6C" w:rsidRPr="00D03EB3">
        <w:t>ies don’t depend o</w:t>
      </w:r>
      <w:r w:rsidR="000F15A7" w:rsidRPr="00D03EB3">
        <w:t>n</w:t>
      </w:r>
      <w:r w:rsidR="00605C6C" w:rsidRPr="00D03EB3">
        <w:t xml:space="preserve"> the “location” of 121: in </w:t>
      </w:r>
      <w:r w:rsidR="000F15A7" w:rsidRPr="00D03EB3">
        <w:t xml:space="preserve">an </w:t>
      </w:r>
      <w:r w:rsidR="00605C6C" w:rsidRPr="00D03EB3">
        <w:t xml:space="preserve">apple box, or in </w:t>
      </w:r>
      <w:r w:rsidR="000F15A7" w:rsidRPr="00D03EB3">
        <w:t xml:space="preserve">a </w:t>
      </w:r>
      <w:r w:rsidR="00605C6C" w:rsidRPr="00D03EB3">
        <w:t>matchbox. In other words, 121 is located in the number space, but not in physical space</w:t>
      </w:r>
      <w:r w:rsidR="000F15A7" w:rsidRPr="00D03EB3">
        <w:t xml:space="preserve">; physical space </w:t>
      </w:r>
      <w:r w:rsidR="00605C6C" w:rsidRPr="00D03EB3">
        <w:t xml:space="preserve">doesn’t matter for 121, is it real, mathematical, will </w:t>
      </w:r>
      <w:r w:rsidR="00C15CE3" w:rsidRPr="00D03EB3">
        <w:t xml:space="preserve">not </w:t>
      </w:r>
      <w:r w:rsidR="00605C6C" w:rsidRPr="00D03EB3">
        <w:t xml:space="preserve">appear </w:t>
      </w:r>
      <w:r w:rsidR="000F15A7" w:rsidRPr="00D03EB3">
        <w:t xml:space="preserve">or </w:t>
      </w:r>
      <w:r w:rsidR="00605C6C" w:rsidRPr="00D03EB3">
        <w:t xml:space="preserve">disappear. </w:t>
      </w:r>
      <w:r w:rsidR="000B276C" w:rsidRPr="00D03EB3">
        <w:t xml:space="preserve">Yampolskiy explored </w:t>
      </w:r>
      <w:r w:rsidR="000B276C" w:rsidRPr="00D03EB3">
        <w:fldChar w:fldCharType="begin"/>
      </w:r>
      <w:r w:rsidR="00240242" w:rsidRPr="00D03EB3">
        <w:instrText xml:space="preserve"> ADDIN ZOTERO_ITEM CSL_CITATION {"citationID":"G4FrPA8v","properties":{"formattedCitation":"(Yampolskiy, 2015)","plainCitation":"(Yampolskiy, 2015)","noteIndex":0},"citationItems":[{"id":4829,"uris":["http://zotero.org/users/3736454/items/SQCVUN3I"],"uri":["http://zotero.org/users/3736454/items/SQCVUN3I"],"itemData":{"id":4829,"type":"article-journal","title":"The space of possible mind designs","container-title":"Lecture Notes in Computer Science (including subseries Lecture Notes in Artificial Intelligence and Lecture Notes in Bioinformatics)","page":"218-227","volume":"9205","DOI":"10.1007/978-3-319-21365-1_23","author":[{"family":"Yampolskiy","given":"R.V."}],"issued":{"date-parts":[["2015"]]}}}],"schema":"https://github.com/citation-style-language/schema/raw/master/csl-citation.json"} </w:instrText>
      </w:r>
      <w:r w:rsidR="000B276C" w:rsidRPr="00D03EB3">
        <w:fldChar w:fldCharType="separate"/>
      </w:r>
      <w:r w:rsidR="00240242" w:rsidRPr="00D03EB3">
        <w:rPr>
          <w:noProof/>
        </w:rPr>
        <w:t>(Yampolskiy, 2015)</w:t>
      </w:r>
      <w:r w:rsidR="000B276C" w:rsidRPr="00D03EB3">
        <w:fldChar w:fldCharType="end"/>
      </w:r>
      <w:r w:rsidR="000B276C" w:rsidRPr="00D03EB3">
        <w:t xml:space="preserve"> the space </w:t>
      </w:r>
      <w:r w:rsidR="000B276C" w:rsidRPr="00D03EB3">
        <w:lastRenderedPageBreak/>
        <w:t xml:space="preserve">of possible mind designs, which is the space of possible Turing machines, and each Turing machine program could be presented as string of numbers.  </w:t>
      </w:r>
    </w:p>
    <w:p w14:paraId="35A33B48" w14:textId="77777777" w:rsidR="00D50110" w:rsidRPr="00D03EB3" w:rsidRDefault="00D50110" w:rsidP="006A7401">
      <w:pPr>
        <w:jc w:val="both"/>
      </w:pPr>
    </w:p>
    <w:p w14:paraId="20222FC7" w14:textId="3127F092" w:rsidR="00C65E8D" w:rsidRPr="00D03EB3" w:rsidRDefault="005F14A5" w:rsidP="006A7401">
      <w:pPr>
        <w:jc w:val="both"/>
      </w:pPr>
      <w:r w:rsidRPr="00D03EB3">
        <w:t>The idea that “I am all my copies” helps to escape the BB curse</w:t>
      </w:r>
      <w:r w:rsidR="000816E4" w:rsidRPr="00D03EB3">
        <w:t>,</w:t>
      </w:r>
      <w:r w:rsidRPr="00D03EB3">
        <w:t xml:space="preserve"> as while some of my copies disappear, other</w:t>
      </w:r>
      <w:r w:rsidR="000816E4" w:rsidRPr="00D03EB3">
        <w:t>s</w:t>
      </w:r>
      <w:r w:rsidRPr="00D03EB3">
        <w:t xml:space="preserve"> persist, and </w:t>
      </w:r>
      <w:r w:rsidR="000816E4" w:rsidRPr="00D03EB3">
        <w:t xml:space="preserve">the </w:t>
      </w:r>
      <w:r w:rsidRPr="00D03EB3">
        <w:t>disappearing copies doesn’t matter</w:t>
      </w:r>
      <w:r w:rsidR="000816E4" w:rsidRPr="00D03EB3">
        <w:t>—</w:t>
      </w:r>
      <w:r w:rsidRPr="00D03EB3">
        <w:t>even the total number of copies do</w:t>
      </w:r>
      <w:r w:rsidR="000816E4" w:rsidRPr="00D03EB3">
        <w:t>es</w:t>
      </w:r>
      <w:r w:rsidRPr="00D03EB3">
        <w:t>n’t change. This is similar to the</w:t>
      </w:r>
      <w:r w:rsidR="000816E4" w:rsidRPr="00D03EB3">
        <w:t xml:space="preserve"> idea of</w:t>
      </w:r>
      <w:r w:rsidRPr="00D03EB3">
        <w:t xml:space="preserve"> </w:t>
      </w:r>
      <w:r w:rsidRPr="00D03EB3">
        <w:rPr>
          <w:i/>
        </w:rPr>
        <w:t>big world immortality</w:t>
      </w:r>
      <w:r w:rsidRPr="00D03EB3">
        <w:t>: any BB is immortal, as there will be</w:t>
      </w:r>
      <w:r w:rsidR="000816E4" w:rsidRPr="00D03EB3">
        <w:t xml:space="preserve"> a</w:t>
      </w:r>
      <w:r w:rsidRPr="00D03EB3">
        <w:t xml:space="preserve"> real observer somewhere which will be its next moment of existence</w:t>
      </w:r>
      <w:r w:rsidR="009C6719" w:rsidRPr="00D03EB3">
        <w:t xml:space="preserve"> </w:t>
      </w:r>
      <w:r w:rsidR="009C6719" w:rsidRPr="00D03EB3">
        <w:fldChar w:fldCharType="begin"/>
      </w:r>
      <w:r w:rsidR="00B15563" w:rsidRPr="00D03EB3">
        <w:instrText xml:space="preserve"> ADDIN ZOTERO_ITEM CSL_CITATION {"citationID":"DyYAb4vV","properties":{"formattedCitation":"(A. Turchin, 2018)","plainCitation":"(A. Turchin, 2018)","dontUpdate":true,"noteIndex":0},"citationItems":[{"id":6784,"uris":["http://zotero.org/users/3736454/items/JST2CW3X"],"uri":["http://zotero.org/users/3736454/items/JST2CW3X"],"itemData":{"id":6784,"type":"manuscript","title":"Forever and Again: Necessary Conditions for the “Quantum Immortality” and its Practical Implications","author":[{"family":"Turchin","given":"A."}],"issued":{"date-parts":[["2018"]]}}}],"schema":"https://github.com/citation-style-language/schema/raw/master/csl-citation.json"} </w:instrText>
      </w:r>
      <w:r w:rsidR="009C6719" w:rsidRPr="00D03EB3">
        <w:fldChar w:fldCharType="separate"/>
      </w:r>
      <w:r w:rsidR="009C6719" w:rsidRPr="00D03EB3">
        <w:rPr>
          <w:noProof/>
        </w:rPr>
        <w:t>(Turchin, 2018)</w:t>
      </w:r>
      <w:r w:rsidR="009C6719" w:rsidRPr="00D03EB3">
        <w:fldChar w:fldCharType="end"/>
      </w:r>
      <w:r w:rsidRPr="00D03EB3">
        <w:t xml:space="preserve">. </w:t>
      </w:r>
      <w:r w:rsidR="00C65E8D" w:rsidRPr="00D03EB3">
        <w:t>Moreover, for any freak observer, the existence of a real observer with the same experiences</w:t>
      </w:r>
      <w:r w:rsidR="00E26F9A" w:rsidRPr="00D03EB3">
        <w:t xml:space="preserve"> is possible.</w:t>
      </w:r>
    </w:p>
    <w:p w14:paraId="5A8FADD2" w14:textId="77777777" w:rsidR="00C65E8D" w:rsidRPr="00D03EB3" w:rsidRDefault="00C65E8D" w:rsidP="006A7401">
      <w:pPr>
        <w:jc w:val="both"/>
      </w:pPr>
    </w:p>
    <w:p w14:paraId="5F005B0F" w14:textId="30FD656C" w:rsidR="008D32B4" w:rsidRPr="00D03EB3" w:rsidRDefault="008D32B4" w:rsidP="008D32B4">
      <w:pPr>
        <w:pStyle w:val="Heading2"/>
      </w:pPr>
      <w:bookmarkStart w:id="51" w:name="_Toc9798062"/>
      <w:bookmarkStart w:id="52" w:name="_Toc12278230"/>
      <w:r w:rsidRPr="00D03EB3">
        <w:t>4.6</w:t>
      </w:r>
      <w:r w:rsidR="00A45E7C" w:rsidRPr="00D03EB3">
        <w:t>.</w:t>
      </w:r>
      <w:r w:rsidRPr="00D03EB3">
        <w:t xml:space="preserve"> Stable attractors for chains of observer</w:t>
      </w:r>
      <w:r w:rsidR="00BB3A83" w:rsidRPr="00D03EB3">
        <w:t xml:space="preserve"> </w:t>
      </w:r>
      <w:r w:rsidRPr="00D03EB3">
        <w:t>moments</w:t>
      </w:r>
      <w:bookmarkEnd w:id="51"/>
      <w:bookmarkEnd w:id="52"/>
    </w:p>
    <w:p w14:paraId="7040BC42" w14:textId="752FC824" w:rsidR="00605C6C" w:rsidRPr="00D03EB3" w:rsidRDefault="00605C6C" w:rsidP="006A7401">
      <w:pPr>
        <w:jc w:val="both"/>
      </w:pPr>
      <w:r w:rsidRPr="00D03EB3">
        <w:t xml:space="preserve">However, if only </w:t>
      </w:r>
      <w:r w:rsidR="004870B5" w:rsidRPr="00D03EB3">
        <w:t xml:space="preserve">the </w:t>
      </w:r>
      <w:r w:rsidRPr="00D03EB3">
        <w:t xml:space="preserve">real world exists, the natural next moment of 121 is 122. Now we have a question, how </w:t>
      </w:r>
      <w:r w:rsidR="00916DF7" w:rsidRPr="00D03EB3">
        <w:t xml:space="preserve">does </w:t>
      </w:r>
      <w:r w:rsidRPr="00D03EB3">
        <w:t>the existence of BBs affects the distribution of the most likely next moments?</w:t>
      </w:r>
      <w:r w:rsidR="004870B5" w:rsidRPr="00D03EB3">
        <w:t xml:space="preserve"> If there are too many random BBs by measure,</w:t>
      </w:r>
      <w:r w:rsidR="00C97768" w:rsidRPr="00D03EB3">
        <w:t xml:space="preserve"> the</w:t>
      </w:r>
      <w:r w:rsidR="004870B5" w:rsidRPr="00D03EB3">
        <w:t xml:space="preserve">n the next moment will </w:t>
      </w:r>
      <w:r w:rsidR="00916DF7" w:rsidRPr="00D03EB3">
        <w:t xml:space="preserve">be </w:t>
      </w:r>
      <w:r w:rsidR="004870B5" w:rsidRPr="00D03EB3">
        <w:t>chaotic</w:t>
      </w:r>
      <w:r w:rsidR="00916DF7" w:rsidRPr="00D03EB3">
        <w:t>,</w:t>
      </w:r>
      <w:r w:rsidR="004870B5" w:rsidRPr="00D03EB3">
        <w:t xml:space="preserve"> or at least </w:t>
      </w:r>
      <w:r w:rsidR="00C97768" w:rsidRPr="00D03EB3">
        <w:t xml:space="preserve">strange. </w:t>
      </w:r>
    </w:p>
    <w:p w14:paraId="74249DF0" w14:textId="77777777" w:rsidR="00C97768" w:rsidRPr="00D03EB3" w:rsidRDefault="00C97768" w:rsidP="006A7401">
      <w:pPr>
        <w:jc w:val="both"/>
      </w:pPr>
    </w:p>
    <w:p w14:paraId="3BCBFEBE" w14:textId="34B79B07" w:rsidR="00C97768" w:rsidRPr="00D03EB3" w:rsidRDefault="00C97768" w:rsidP="006A7401">
      <w:pPr>
        <w:jc w:val="both"/>
      </w:pPr>
      <w:r w:rsidRPr="00D03EB3">
        <w:t>A possible answer is that there will be something like Darwinian evolution of the chains of observer</w:t>
      </w:r>
      <w:r w:rsidR="004757C1" w:rsidRPr="00D03EB3">
        <w:t xml:space="preserve"> </w:t>
      </w:r>
      <w:r w:rsidRPr="00D03EB3">
        <w:t xml:space="preserve">moments, which will eventually end in relatively stable chains, and such stable chains will be attractors of the unstable chains in the space of possible minds. </w:t>
      </w:r>
      <w:r w:rsidR="00424502" w:rsidRPr="00D03EB3">
        <w:t>For example, dreams look</w:t>
      </w:r>
      <w:r w:rsidR="00815059" w:rsidRPr="00D03EB3">
        <w:t xml:space="preserve"> like </w:t>
      </w:r>
      <w:r w:rsidR="004757C1" w:rsidRPr="00D03EB3">
        <w:t xml:space="preserve">a </w:t>
      </w:r>
      <w:r w:rsidR="00815059" w:rsidRPr="00D03EB3">
        <w:t>chaotic</w:t>
      </w:r>
      <w:r w:rsidR="004757C1" w:rsidRPr="00D03EB3">
        <w:t>,</w:t>
      </w:r>
      <w:r w:rsidR="00815059" w:rsidRPr="00D03EB3">
        <w:t xml:space="preserve"> unstable chain</w:t>
      </w:r>
      <w:r w:rsidR="00424502" w:rsidRPr="00D03EB3">
        <w:t>s</w:t>
      </w:r>
      <w:r w:rsidR="00815059" w:rsidRPr="00D03EB3">
        <w:t xml:space="preserve"> of events, but they eventually collapse into much more stable daytime </w:t>
      </w:r>
      <w:r w:rsidR="00424502" w:rsidRPr="00D03EB3">
        <w:t>experiences</w:t>
      </w:r>
      <w:r w:rsidR="00815059" w:rsidRPr="00D03EB3">
        <w:t>.</w:t>
      </w:r>
      <w:r w:rsidR="00424502" w:rsidRPr="00D03EB3">
        <w:t xml:space="preserve"> Moreover, it is possible to suggest that dreams “</w:t>
      </w:r>
      <w:r w:rsidR="004757C1" w:rsidRPr="00D03EB3">
        <w:t xml:space="preserve">were </w:t>
      </w:r>
      <w:r w:rsidR="00424502" w:rsidRPr="00D03EB3">
        <w:t>needed” in the Darwinian evolution of the chain of events (which has not happened in real physical time) in order to capture strange chains and attract them to the more stable chains.</w:t>
      </w:r>
    </w:p>
    <w:p w14:paraId="2ED53253" w14:textId="77777777" w:rsidR="00E56738" w:rsidRPr="00D03EB3" w:rsidRDefault="00E56738" w:rsidP="006A7401">
      <w:pPr>
        <w:jc w:val="both"/>
      </w:pPr>
    </w:p>
    <w:p w14:paraId="58664011" w14:textId="1E3D4061" w:rsidR="00EB6E93" w:rsidRPr="00D03EB3" w:rsidRDefault="00585535" w:rsidP="00985EC0">
      <w:pPr>
        <w:pStyle w:val="Heading2"/>
      </w:pPr>
      <w:bookmarkStart w:id="53" w:name="_Toc9798063"/>
      <w:bookmarkStart w:id="54" w:name="_Toc12278231"/>
      <w:r w:rsidRPr="00D03EB3">
        <w:t xml:space="preserve">4.7. </w:t>
      </w:r>
      <w:r w:rsidR="00E56738" w:rsidRPr="00D03EB3">
        <w:t>Superposition of interpretation</w:t>
      </w:r>
      <w:r w:rsidR="00EB6E93" w:rsidRPr="00D03EB3">
        <w:t>s</w:t>
      </w:r>
      <w:bookmarkEnd w:id="53"/>
      <w:bookmarkEnd w:id="54"/>
    </w:p>
    <w:p w14:paraId="08611D70" w14:textId="3EB61B5F" w:rsidR="00F26EAF" w:rsidRPr="00D03EB3" w:rsidRDefault="00EB6E93" w:rsidP="00985EC0">
      <w:pPr>
        <w:jc w:val="both"/>
      </w:pPr>
      <w:r w:rsidRPr="00D03EB3">
        <w:t>The same observer</w:t>
      </w:r>
      <w:r w:rsidR="00B64ED8" w:rsidRPr="00D03EB3">
        <w:t xml:space="preserve"> </w:t>
      </w:r>
      <w:r w:rsidRPr="00D03EB3">
        <w:t xml:space="preserve">moment could </w:t>
      </w:r>
      <w:r w:rsidR="00B64ED8" w:rsidRPr="00D03EB3">
        <w:t xml:space="preserve">occur </w:t>
      </w:r>
      <w:r w:rsidRPr="00D03EB3">
        <w:t>simultaneously in different BBs, in</w:t>
      </w:r>
      <w:r w:rsidR="00985EC0" w:rsidRPr="00D03EB3">
        <w:t xml:space="preserve"> a</w:t>
      </w:r>
      <w:r w:rsidRPr="00D03EB3">
        <w:t xml:space="preserve"> real world and in a computer simulation</w:t>
      </w:r>
      <w:r w:rsidR="00B64ED8" w:rsidRPr="00D03EB3">
        <w:t>—</w:t>
      </w:r>
      <w:r w:rsidR="00985EC0" w:rsidRPr="00D03EB3">
        <w:t>and may</w:t>
      </w:r>
      <w:r w:rsidRPr="00D03EB3">
        <w:t>be even in some other types of environments we can’t imagine now</w:t>
      </w:r>
      <w:r w:rsidR="00985EC0" w:rsidRPr="00D03EB3">
        <w:t xml:space="preserve">. </w:t>
      </w:r>
    </w:p>
    <w:p w14:paraId="046F466F" w14:textId="77777777" w:rsidR="001F11F8" w:rsidRPr="00D03EB3" w:rsidRDefault="001F11F8" w:rsidP="00985EC0">
      <w:pPr>
        <w:jc w:val="both"/>
      </w:pPr>
    </w:p>
    <w:p w14:paraId="3F35E9CB" w14:textId="220A6658" w:rsidR="00F26EAF" w:rsidRPr="00D03EB3" w:rsidRDefault="00F26EAF" w:rsidP="00985EC0">
      <w:pPr>
        <w:jc w:val="both"/>
      </w:pPr>
      <w:r w:rsidRPr="00D03EB3">
        <w:t>From this is</w:t>
      </w:r>
      <w:r w:rsidR="00B64ED8" w:rsidRPr="00D03EB3">
        <w:t xml:space="preserve"> observation</w:t>
      </w:r>
      <w:r w:rsidRPr="00D03EB3">
        <w:t xml:space="preserve"> follow</w:t>
      </w:r>
      <w:r w:rsidR="00B64ED8" w:rsidRPr="00D03EB3">
        <w:t>s the</w:t>
      </w:r>
      <w:r w:rsidRPr="00D03EB3">
        <w:t xml:space="preserve"> rather obvious </w:t>
      </w:r>
      <w:r w:rsidRPr="00D03EB3">
        <w:rPr>
          <w:i/>
        </w:rPr>
        <w:t>weak principle of superposition of interpretation</w:t>
      </w:r>
      <w:r w:rsidRPr="00D03EB3">
        <w:t xml:space="preserve">: any world could be real, </w:t>
      </w:r>
      <w:r w:rsidR="00F03D38" w:rsidRPr="00D03EB3">
        <w:t xml:space="preserve">a </w:t>
      </w:r>
      <w:r w:rsidRPr="00D03EB3">
        <w:t xml:space="preserve">BB-illusion and a computer simulation. Let’s also note that the number of classical vacuum BBs is infinitely larger </w:t>
      </w:r>
      <w:r w:rsidR="00F03D38" w:rsidRPr="00D03EB3">
        <w:t xml:space="preserve">than </w:t>
      </w:r>
      <w:r w:rsidRPr="00D03EB3">
        <w:t xml:space="preserve">number of simulations in </w:t>
      </w:r>
      <w:r w:rsidR="00F03D38" w:rsidRPr="00D03EB3">
        <w:t xml:space="preserve">the simulation </w:t>
      </w:r>
      <w:r w:rsidRPr="00D03EB3">
        <w:t>argument, which itself is typically estimated as around 10</w:t>
      </w:r>
      <w:r w:rsidR="005A02D2" w:rsidRPr="00D03EB3">
        <w:t>-20</w:t>
      </w:r>
      <w:r w:rsidRPr="00D03EB3">
        <w:t xml:space="preserve"> orders magnitude </w:t>
      </w:r>
      <w:r w:rsidR="00F03D38" w:rsidRPr="00D03EB3">
        <w:t xml:space="preserve">greater </w:t>
      </w:r>
      <w:r w:rsidRPr="00D03EB3">
        <w:t xml:space="preserve">than </w:t>
      </w:r>
      <w:r w:rsidR="005C0507" w:rsidRPr="00D03EB3">
        <w:t xml:space="preserve">the </w:t>
      </w:r>
      <w:r w:rsidR="00F03D38" w:rsidRPr="00D03EB3">
        <w:t xml:space="preserve">number of </w:t>
      </w:r>
      <w:r w:rsidRPr="00D03EB3">
        <w:t>“real minds”</w:t>
      </w:r>
      <w:r w:rsidR="005A02D2" w:rsidRPr="00D03EB3">
        <w:t xml:space="preserve"> </w:t>
      </w:r>
      <w:r w:rsidR="005A02D2" w:rsidRPr="00D03EB3">
        <w:fldChar w:fldCharType="begin"/>
      </w:r>
      <w:r w:rsidR="00603BD3" w:rsidRPr="00D03EB3">
        <w:instrText xml:space="preserve"> ADDIN ZOTERO_ITEM CSL_CITATION {"citationID":"Mh8Wn3Il","properties":{"formattedCitation":"(Bostrom, 2003)","plainCitation":"(Bostrom, 2003)","noteIndex":0},"citationItems":[{"id":463,"uris":["http://zotero.org/users/3736454/items/ZRDAGDBA"],"uri":["http://zotero.org/users/3736454/items/ZRDAGDBA"],"itemData":{"id":463,"type":"article-journal","title":"Are You Living In a Computer Simulation?","container-title":"Published in Philosophical Quarterly (2003) Vol. 53, No. 211, pp. 243-255.","language":"en","author":[{"family":"Bostrom","given":"N."}],"issued":{"date-parts":[["2003"]]}}}],"schema":"https://github.com/citation-style-language/schema/raw/master/csl-citation.json"} </w:instrText>
      </w:r>
      <w:r w:rsidR="005A02D2" w:rsidRPr="00D03EB3">
        <w:fldChar w:fldCharType="separate"/>
      </w:r>
      <w:r w:rsidR="00603BD3" w:rsidRPr="00D03EB3">
        <w:rPr>
          <w:noProof/>
        </w:rPr>
        <w:t>(Bostrom, 2003)</w:t>
      </w:r>
      <w:r w:rsidR="005A02D2" w:rsidRPr="00D03EB3">
        <w:fldChar w:fldCharType="end"/>
      </w:r>
      <w:r w:rsidR="00F03D38" w:rsidRPr="00D03EB3">
        <w:t>.</w:t>
      </w:r>
    </w:p>
    <w:p w14:paraId="0EFF84AC" w14:textId="77777777" w:rsidR="00F26EAF" w:rsidRPr="00D03EB3" w:rsidRDefault="00F26EAF" w:rsidP="00985EC0">
      <w:pPr>
        <w:jc w:val="both"/>
      </w:pPr>
    </w:p>
    <w:p w14:paraId="7B917B85" w14:textId="11B0DBB0" w:rsidR="00F26EAF" w:rsidRPr="00D03EB3" w:rsidRDefault="00F26EAF" w:rsidP="00985EC0">
      <w:pPr>
        <w:jc w:val="both"/>
        <w:rPr>
          <w:i/>
        </w:rPr>
      </w:pPr>
      <w:r w:rsidRPr="00D03EB3">
        <w:t xml:space="preserve">However, we could also suggest </w:t>
      </w:r>
      <w:r w:rsidR="007B2A25" w:rsidRPr="00D03EB3">
        <w:t xml:space="preserve">a </w:t>
      </w:r>
      <w:r w:rsidRPr="00D03EB3">
        <w:rPr>
          <w:i/>
        </w:rPr>
        <w:t>strong principle of the superpositio</w:t>
      </w:r>
      <w:r w:rsidR="00192320" w:rsidRPr="00D03EB3">
        <w:rPr>
          <w:i/>
        </w:rPr>
        <w:t>n o</w:t>
      </w:r>
      <w:r w:rsidRPr="00D03EB3">
        <w:rPr>
          <w:i/>
        </w:rPr>
        <w:t xml:space="preserve">f interpretations: </w:t>
      </w:r>
      <w:r w:rsidRPr="00D03EB3">
        <w:rPr>
          <w:iCs/>
        </w:rPr>
        <w:t>the observed world actively prevent</w:t>
      </w:r>
      <w:r w:rsidR="00122478" w:rsidRPr="00D03EB3">
        <w:rPr>
          <w:iCs/>
        </w:rPr>
        <w:t>s</w:t>
      </w:r>
      <w:r w:rsidRPr="00D03EB3">
        <w:rPr>
          <w:iCs/>
        </w:rPr>
        <w:t xml:space="preserve"> an observer </w:t>
      </w:r>
      <w:r w:rsidR="00122478" w:rsidRPr="00D03EB3">
        <w:rPr>
          <w:iCs/>
        </w:rPr>
        <w:t xml:space="preserve">from </w:t>
      </w:r>
      <w:r w:rsidRPr="00D03EB3">
        <w:rPr>
          <w:iCs/>
        </w:rPr>
        <w:t>learn</w:t>
      </w:r>
      <w:r w:rsidR="00122478" w:rsidRPr="00D03EB3">
        <w:rPr>
          <w:iCs/>
        </w:rPr>
        <w:t>ing</w:t>
      </w:r>
      <w:r w:rsidRPr="00D03EB3">
        <w:rPr>
          <w:iCs/>
        </w:rPr>
        <w:t xml:space="preserve"> the observer’</w:t>
      </w:r>
      <w:r w:rsidR="00243027" w:rsidRPr="00D03EB3">
        <w:rPr>
          <w:iCs/>
        </w:rPr>
        <w:t>s location</w:t>
      </w:r>
      <w:r w:rsidRPr="00D03EB3">
        <w:rPr>
          <w:i/>
        </w:rPr>
        <w:t>.</w:t>
      </w:r>
      <w:r w:rsidR="00243027" w:rsidRPr="00D03EB3">
        <w:rPr>
          <w:i/>
        </w:rPr>
        <w:t xml:space="preserve"> </w:t>
      </w:r>
      <w:r w:rsidR="00243027" w:rsidRPr="00D03EB3">
        <w:t xml:space="preserve">In a simulation, </w:t>
      </w:r>
      <w:r w:rsidR="00122478" w:rsidRPr="00D03EB3">
        <w:t xml:space="preserve">such a principle </w:t>
      </w:r>
      <w:r w:rsidR="00243027" w:rsidRPr="00D03EB3">
        <w:t xml:space="preserve">has rather obvious reasons: the owners of the simulation don’t want the simulants </w:t>
      </w:r>
      <w:r w:rsidR="00122478" w:rsidRPr="00D03EB3">
        <w:t xml:space="preserve">to </w:t>
      </w:r>
      <w:r w:rsidR="00243027" w:rsidRPr="00D03EB3">
        <w:t xml:space="preserve">know for sure that they are in a simulation, </w:t>
      </w:r>
      <w:r w:rsidR="00122478" w:rsidRPr="00D03EB3">
        <w:t xml:space="preserve">and </w:t>
      </w:r>
      <w:r w:rsidR="00243027" w:rsidRPr="00D03EB3">
        <w:t xml:space="preserve">so </w:t>
      </w:r>
      <w:r w:rsidR="00122478" w:rsidRPr="00D03EB3">
        <w:t xml:space="preserve">they </w:t>
      </w:r>
      <w:r w:rsidR="00243027" w:rsidRPr="00D03EB3">
        <w:t>suppress any evidence of simulation</w:t>
      </w:r>
      <w:r w:rsidR="00122478" w:rsidRPr="00D03EB3">
        <w:t>,</w:t>
      </w:r>
      <w:r w:rsidR="00243027" w:rsidRPr="00D03EB3">
        <w:t xml:space="preserve"> and even thoughts on the topic</w:t>
      </w:r>
      <w:r w:rsidR="00243027" w:rsidRPr="00D03EB3">
        <w:rPr>
          <w:i/>
        </w:rPr>
        <w:t>.</w:t>
      </w:r>
      <w:r w:rsidR="00192320" w:rsidRPr="00D03EB3">
        <w:rPr>
          <w:i/>
        </w:rPr>
        <w:t xml:space="preserve"> </w:t>
      </w:r>
      <w:r w:rsidR="00192320" w:rsidRPr="00D03EB3">
        <w:t xml:space="preserve">This principle is very speculative, as actually the observed world implies my current OM </w:t>
      </w:r>
      <w:r w:rsidR="00122478" w:rsidRPr="00D03EB3">
        <w:t xml:space="preserve">is </w:t>
      </w:r>
      <w:r w:rsidR="00192320" w:rsidRPr="00D03EB3">
        <w:t>locat</w:t>
      </w:r>
      <w:r w:rsidR="00122478" w:rsidRPr="00D03EB3">
        <w:t>ed</w:t>
      </w:r>
      <w:r w:rsidR="00192320" w:rsidRPr="00D03EB3">
        <w:t xml:space="preserve"> in a real world.</w:t>
      </w:r>
    </w:p>
    <w:p w14:paraId="222AD8C4" w14:textId="77777777" w:rsidR="00243027" w:rsidRPr="00D03EB3" w:rsidRDefault="00243027" w:rsidP="00985EC0">
      <w:pPr>
        <w:jc w:val="both"/>
        <w:rPr>
          <w:i/>
        </w:rPr>
      </w:pPr>
    </w:p>
    <w:p w14:paraId="7E016075" w14:textId="52A17481" w:rsidR="00D03EB3" w:rsidRPr="00D03EB3" w:rsidRDefault="00243027">
      <w:pPr>
        <w:jc w:val="both"/>
      </w:pPr>
      <w:r w:rsidRPr="00D03EB3">
        <w:t>In the case of BBs</w:t>
      </w:r>
      <w:r w:rsidR="00B9330F" w:rsidRPr="00D03EB3">
        <w:t>,</w:t>
      </w:r>
      <w:r w:rsidRPr="00D03EB3">
        <w:t xml:space="preserve"> </w:t>
      </w:r>
      <w:r w:rsidR="00576B63" w:rsidRPr="00D03EB3">
        <w:t xml:space="preserve">the </w:t>
      </w:r>
      <w:r w:rsidRPr="00D03EB3">
        <w:t xml:space="preserve">strong superposition of interpretation could best </w:t>
      </w:r>
      <w:r w:rsidR="00576B63" w:rsidRPr="00D03EB3">
        <w:t xml:space="preserve">be </w:t>
      </w:r>
      <w:r w:rsidRPr="00D03EB3">
        <w:t xml:space="preserve">explained via anthropic reasoning. </w:t>
      </w:r>
      <w:r w:rsidR="00576B63" w:rsidRPr="00D03EB3">
        <w:t>I</w:t>
      </w:r>
      <w:r w:rsidR="00D967E1" w:rsidRPr="00D03EB3">
        <w:t xml:space="preserve">f an OM knows for sure where it is located, it belongs to </w:t>
      </w:r>
      <w:r w:rsidR="00576B63" w:rsidRPr="00D03EB3">
        <w:t xml:space="preserve">a </w:t>
      </w:r>
      <w:r w:rsidR="00D967E1" w:rsidRPr="00D03EB3">
        <w:t xml:space="preserve">much smaller class of OMs, </w:t>
      </w:r>
      <w:r w:rsidR="00576B63" w:rsidRPr="00D03EB3">
        <w:t xml:space="preserve">making an </w:t>
      </w:r>
      <w:r w:rsidR="00D967E1" w:rsidRPr="00D03EB3">
        <w:t>OM less likely</w:t>
      </w:r>
      <w:r w:rsidR="00576B63" w:rsidRPr="00D03EB3">
        <w:t xml:space="preserve"> to arise in the first place</w:t>
      </w:r>
      <w:r w:rsidR="00D967E1" w:rsidRPr="00D03EB3">
        <w:t xml:space="preserve">. In other words, it may </w:t>
      </w:r>
      <w:r w:rsidR="00576B63" w:rsidRPr="00D03EB3">
        <w:t xml:space="preserve">appear </w:t>
      </w:r>
      <w:r w:rsidR="00D967E1" w:rsidRPr="00D03EB3">
        <w:t xml:space="preserve">the superposition of interpretations prevents </w:t>
      </w:r>
      <w:r w:rsidR="00576B63" w:rsidRPr="00D03EB3">
        <w:t xml:space="preserve">an </w:t>
      </w:r>
      <w:r w:rsidR="00D967E1" w:rsidRPr="00D03EB3">
        <w:t>OM fr</w:t>
      </w:r>
      <w:r w:rsidR="00576B63" w:rsidRPr="00D03EB3">
        <w:t>o</w:t>
      </w:r>
      <w:r w:rsidR="00D967E1" w:rsidRPr="00D03EB3">
        <w:t>m learning it</w:t>
      </w:r>
      <w:r w:rsidR="00576B63" w:rsidRPr="00D03EB3">
        <w:t>s</w:t>
      </w:r>
      <w:r w:rsidR="00D967E1" w:rsidRPr="00D03EB3">
        <w:t xml:space="preserve"> exact location. </w:t>
      </w:r>
      <w:r w:rsidRPr="00D03EB3">
        <w:t xml:space="preserve">(This is similar to </w:t>
      </w:r>
      <w:proofErr w:type="spellStart"/>
      <w:r w:rsidR="00576B63" w:rsidRPr="00D03EB3">
        <w:t>Bostrom’s</w:t>
      </w:r>
      <w:proofErr w:type="spellEnd"/>
      <w:r w:rsidR="00576B63" w:rsidRPr="00D03EB3">
        <w:t xml:space="preserve"> </w:t>
      </w:r>
      <w:r w:rsidRPr="00D03EB3">
        <w:t>Adam and Eve thought experiment</w:t>
      </w:r>
      <w:r w:rsidR="00603BD3" w:rsidRPr="00D03EB3">
        <w:t xml:space="preserve"> </w:t>
      </w:r>
      <w:r w:rsidR="00603BD3" w:rsidRPr="00D03EB3">
        <w:fldChar w:fldCharType="begin"/>
      </w:r>
      <w:r w:rsidR="00603BD3" w:rsidRPr="00D03EB3">
        <w:instrText xml:space="preserve"> ADDIN ZOTERO_ITEM CSL_CITATION {"citationID":"nGWyBl6j","properties":{"formattedCitation":"(Bostrom, 2001)","plainCitation":"(Bostrom, 2001)","noteIndex":0},"citationItems":[{"id":9038,"uris":["http://zotero.org/users/3736454/items/WIR228RF"],"uri":["http://zotero.org/users/3736454/items/WIR228RF"],"itemData":{"id":9038,"type":"article-journal","title":"The Doomsday Argument Adam &amp; Eve, UN++, and Quantum Joe","container-title":"Synthese","page":"359–387","volume":"127","issue":"3","source":"Google Scholar","author":[{"family":"Bostrom","given":"N."}],"issued":{"date-parts":[["2001"]]}}}],"schema":"https://github.com/citation-style-language/schema/raw/master/csl-citation.json"} </w:instrText>
      </w:r>
      <w:r w:rsidR="00603BD3" w:rsidRPr="00D03EB3">
        <w:fldChar w:fldCharType="separate"/>
      </w:r>
      <w:r w:rsidR="00603BD3" w:rsidRPr="00D03EB3">
        <w:rPr>
          <w:noProof/>
        </w:rPr>
        <w:t>(Bostrom, 2001)</w:t>
      </w:r>
      <w:r w:rsidR="00603BD3" w:rsidRPr="00D03EB3">
        <w:fldChar w:fldCharType="end"/>
      </w:r>
      <w:r w:rsidRPr="00D03EB3">
        <w:t>)</w:t>
      </w:r>
      <w:r w:rsidR="00603BD3" w:rsidRPr="00D03EB3">
        <w:t>.</w:t>
      </w:r>
      <w:r w:rsidR="00F276AE" w:rsidRPr="00D03EB3">
        <w:t xml:space="preserve"> In such superposition of interpretations, there is a limit to which extent I could define my location based on observations, something similar to the Heisenberg uncertainty principle: the better I know in which world I am, the shorter my existence in it. This is a very tentative suggestion which need</w:t>
      </w:r>
      <w:r w:rsidR="00E052DA" w:rsidRPr="00D03EB3">
        <w:t>s</w:t>
      </w:r>
      <w:r w:rsidR="00F276AE" w:rsidRPr="00D03EB3">
        <w:t xml:space="preserve"> additional considerations.</w:t>
      </w:r>
      <w:r w:rsidR="00D03EB3" w:rsidRPr="00D03EB3">
        <w:t xml:space="preserve"> The similar reasoning could be also applied to personal identity considerations: t</w:t>
      </w:r>
      <w:r w:rsidR="00D03EB3" w:rsidRPr="00D03EB3">
        <w:t xml:space="preserve">he more narrowly I </w:t>
      </w:r>
      <w:r w:rsidR="00D03EB3" w:rsidRPr="00D03EB3">
        <w:lastRenderedPageBreak/>
        <w:t>define which patte</w:t>
      </w:r>
      <w:r w:rsidR="00D03EB3" w:rsidRPr="00D03EB3">
        <w:t>rn is me the sooner it will end; i</w:t>
      </w:r>
      <w:r w:rsidR="00D03EB3" w:rsidRPr="00D03EB3">
        <w:t>f I identify for infinitely many patterns I will exists as long as some of them continue to be</w:t>
      </w:r>
      <w:r w:rsidR="00D03EB3" w:rsidRPr="00D03EB3">
        <w:t xml:space="preserve">. </w:t>
      </w:r>
    </w:p>
    <w:p w14:paraId="774C52EE" w14:textId="77777777" w:rsidR="00F13990" w:rsidRPr="00D03EB3" w:rsidRDefault="00F13990">
      <w:pPr>
        <w:jc w:val="both"/>
      </w:pPr>
    </w:p>
    <w:p w14:paraId="0DE50453" w14:textId="6822CA77" w:rsidR="00F13990" w:rsidRPr="00D03EB3" w:rsidRDefault="00F13990" w:rsidP="0007662F">
      <w:pPr>
        <w:pStyle w:val="Heading2"/>
      </w:pPr>
      <w:bookmarkStart w:id="55" w:name="_Toc12278232"/>
      <w:r w:rsidRPr="00D03EB3">
        <w:t xml:space="preserve">4.8. Non-locality of the mind </w:t>
      </w:r>
      <w:r w:rsidR="00BF29BF" w:rsidRPr="00D03EB3">
        <w:t xml:space="preserve">in the multiverse </w:t>
      </w:r>
      <w:r w:rsidRPr="00D03EB3">
        <w:t>as a way to escape BBs</w:t>
      </w:r>
      <w:bookmarkEnd w:id="55"/>
    </w:p>
    <w:p w14:paraId="4714DC5F" w14:textId="77777777" w:rsidR="000060A8" w:rsidRPr="00D03EB3" w:rsidRDefault="00F13990" w:rsidP="000060A8">
      <w:pPr>
        <w:jc w:val="both"/>
      </w:pPr>
      <w:r w:rsidRPr="00D03EB3">
        <w:t xml:space="preserve">The idea that we could describe </w:t>
      </w:r>
      <w:r w:rsidRPr="00D03EB3">
        <w:rPr>
          <w:i/>
        </w:rPr>
        <w:t>a mind</w:t>
      </w:r>
      <w:r w:rsidR="00BF29BF" w:rsidRPr="00D03EB3">
        <w:rPr>
          <w:i/>
        </w:rPr>
        <w:t>’</w:t>
      </w:r>
      <w:r w:rsidRPr="00D03EB3">
        <w:rPr>
          <w:i/>
        </w:rPr>
        <w:t xml:space="preserve"> location inside a complex multiverse</w:t>
      </w:r>
      <w:r w:rsidRPr="00D03EB3">
        <w:t xml:space="preserve"> </w:t>
      </w:r>
      <w:r w:rsidR="00BF29BF" w:rsidRPr="00D03EB3">
        <w:t xml:space="preserve">may be itself contradictory. </w:t>
      </w:r>
    </w:p>
    <w:p w14:paraId="51195E5A" w14:textId="77777777" w:rsidR="000060A8" w:rsidRPr="00D03EB3" w:rsidRDefault="000060A8" w:rsidP="000060A8">
      <w:pPr>
        <w:jc w:val="both"/>
      </w:pPr>
    </w:p>
    <w:p w14:paraId="25E3A977" w14:textId="1F419229" w:rsidR="00F13990" w:rsidRPr="00D03EB3" w:rsidRDefault="00BF29BF" w:rsidP="000060A8">
      <w:pPr>
        <w:jc w:val="both"/>
      </w:pPr>
      <w:r w:rsidRPr="00D03EB3">
        <w:t xml:space="preserve">Yampolskiy joked about it: </w:t>
      </w:r>
      <w:r w:rsidR="000060A8" w:rsidRPr="00D03EB3">
        <w:t xml:space="preserve">“Occam’s Nightmare: an illusion of you is clearly just a meditative dream in a hypnotized Boltzmann brain-in-a-vat-of-drugs produced by a quantum fluctuation in a simulated universe created 5 minutes ago by an alien Superintelligence designed by a omnibenevolent God standing on a zombie turtle made by schizophrenic intelligent designer, and yes it is fractal turtles all the ways in 42 dimensions of holographic multiverse or so the hallucinating evil demon wants “you” to experience” and Michael </w:t>
      </w:r>
      <w:proofErr w:type="spellStart"/>
      <w:r w:rsidR="000060A8" w:rsidRPr="00D03EB3">
        <w:t>Michalchik</w:t>
      </w:r>
      <w:proofErr w:type="spellEnd"/>
      <w:r w:rsidR="000060A8" w:rsidRPr="00D03EB3">
        <w:t xml:space="preserve"> added “You forgot about the little homunculus inside the brain pineal gland during the true observation of the theater of the Mind creating the qualia who in turn has his own pineal gland with its own homunculus watching the homunculus is theater of the Mind, Ad infinitum”. </w:t>
      </w:r>
    </w:p>
    <w:p w14:paraId="3190F3FB" w14:textId="77777777" w:rsidR="000060A8" w:rsidRPr="00D03EB3" w:rsidRDefault="000060A8" w:rsidP="000060A8">
      <w:pPr>
        <w:jc w:val="both"/>
      </w:pPr>
    </w:p>
    <w:p w14:paraId="20ECA9CB" w14:textId="2462879E" w:rsidR="000060A8" w:rsidRPr="00D03EB3" w:rsidRDefault="000060A8" w:rsidP="000060A8">
      <w:pPr>
        <w:jc w:val="both"/>
      </w:pPr>
      <w:r w:rsidRPr="00D03EB3">
        <w:t>This joke underline</w:t>
      </w:r>
      <w:r w:rsidR="00B47E7C" w:rsidRPr="00D03EB3">
        <w:t>s</w:t>
      </w:r>
      <w:r w:rsidRPr="00D03EB3">
        <w:t xml:space="preserve"> the internal absurdity of the idea of “mind’s location”. The idea of </w:t>
      </w:r>
      <w:r w:rsidRPr="00D03EB3">
        <w:rPr>
          <w:i/>
        </w:rPr>
        <w:t>physical location</w:t>
      </w:r>
      <w:r w:rsidRPr="00D03EB3">
        <w:t xml:space="preserve"> is applicable only to physical objects, like brains, but not to digital entities. In other words, </w:t>
      </w:r>
      <w:r w:rsidR="00B47E7C" w:rsidRPr="00D03EB3">
        <w:t xml:space="preserve">the following statements are true: </w:t>
      </w:r>
      <w:r w:rsidRPr="00D03EB3">
        <w:t xml:space="preserve">“three chairs are located in the room”, </w:t>
      </w:r>
      <w:r w:rsidR="00B47E7C" w:rsidRPr="00D03EB3">
        <w:t xml:space="preserve">and </w:t>
      </w:r>
      <w:r w:rsidRPr="00D03EB3">
        <w:t>“number 3 is located between 2 and 4”. And when we start to think about BBs we start to think about minds not as about physical objects, but as of mathematical objects</w:t>
      </w:r>
      <w:r w:rsidR="00B47E7C" w:rsidRPr="00D03EB3">
        <w:t>, and mathematical objects can’t have locations in the physical world: we can’</w:t>
      </w:r>
      <w:r w:rsidR="00012FB1" w:rsidRPr="00D03EB3">
        <w:t>t</w:t>
      </w:r>
      <w:r w:rsidR="00B47E7C" w:rsidRPr="00D03EB3">
        <w:t xml:space="preserve"> say that “number 3 is located in the room.”</w:t>
      </w:r>
    </w:p>
    <w:p w14:paraId="51ACBB95" w14:textId="77777777" w:rsidR="00012FB1" w:rsidRPr="00D03EB3" w:rsidRDefault="00012FB1" w:rsidP="000060A8">
      <w:pPr>
        <w:jc w:val="both"/>
      </w:pPr>
    </w:p>
    <w:p w14:paraId="6AA52702" w14:textId="0641D459" w:rsidR="00012FB1" w:rsidRPr="00D03EB3" w:rsidRDefault="00012FB1" w:rsidP="000060A8">
      <w:pPr>
        <w:jc w:val="both"/>
      </w:pPr>
      <w:r w:rsidRPr="00D03EB3">
        <w:t xml:space="preserve">However, one may say: while in </w:t>
      </w:r>
      <w:r w:rsidRPr="00D03EB3">
        <w:rPr>
          <w:i/>
        </w:rPr>
        <w:t>ontological sense</w:t>
      </w:r>
      <w:r w:rsidRPr="00D03EB3">
        <w:t xml:space="preserve"> mind’s location is absurd, it still can have </w:t>
      </w:r>
      <w:r w:rsidRPr="00D03EB3">
        <w:rPr>
          <w:i/>
        </w:rPr>
        <w:t>practical sense</w:t>
      </w:r>
      <w:r w:rsidRPr="00D03EB3">
        <w:t xml:space="preserve"> as the mind’s location could be used to predict next experiences. For example, if BB are dominating, then the next experience should be very chaotic</w:t>
      </w:r>
      <w:r w:rsidR="002535B1" w:rsidRPr="00D03EB3">
        <w:t xml:space="preserve"> (or non-existence, but it could be ignored)</w:t>
      </w:r>
      <w:r w:rsidRPr="00D03EB3">
        <w:t xml:space="preserve">. But we could discuss only “past next experiences”, so any predictions about real next experiences are </w:t>
      </w:r>
      <w:r w:rsidR="002535B1" w:rsidRPr="00D03EB3">
        <w:t>unfalsifiable</w:t>
      </w:r>
      <w:r w:rsidRPr="00D03EB3">
        <w:t>.</w:t>
      </w:r>
      <w:r w:rsidR="002535B1" w:rsidRPr="00D03EB3">
        <w:t>?</w:t>
      </w:r>
    </w:p>
    <w:p w14:paraId="2F8B18C4" w14:textId="77777777" w:rsidR="002535B1" w:rsidRPr="00D03EB3" w:rsidRDefault="002535B1" w:rsidP="000060A8">
      <w:pPr>
        <w:jc w:val="both"/>
      </w:pPr>
    </w:p>
    <w:p w14:paraId="267C1634" w14:textId="32496809" w:rsidR="002535B1" w:rsidRPr="00D03EB3" w:rsidRDefault="002535B1" w:rsidP="000060A8">
      <w:pPr>
        <w:jc w:val="both"/>
      </w:pPr>
      <w:r w:rsidRPr="00D03EB3">
        <w:t>To solve this problem Wei Dai suggested UDASSA: “Universal distribution + absolute self-sampling assumption”</w:t>
      </w:r>
      <w:r w:rsidR="00FD3E56" w:rsidRPr="00D03EB3">
        <w:t xml:space="preserve">, summarized by Christiano </w:t>
      </w:r>
      <w:r w:rsidR="00FD3E56" w:rsidRPr="00D03EB3">
        <w:fldChar w:fldCharType="begin"/>
      </w:r>
      <w:r w:rsidR="00FD3E56" w:rsidRPr="00D03EB3">
        <w:instrText xml:space="preserve"> ADDIN ZOTERO_ITEM CSL_CITATION {"citationID":"ERuYvJIT","properties":{"formattedCitation":"(Christiano, 2011)","plainCitation":"(Christiano, 2011)","noteIndex":0},"citationItems":[{"id":9487,"uris":["http://zotero.org/users/3736454/items/D8WRWQTS"],"uri":["http://zotero.org/users/3736454/items/D8WRWQTS"],"itemData":{"id":9487,"type":"post-weblog","title":"The Absolute Self-Selection Assumption - LessWrong 2.0","container-title":"LessWrong","abstract":"There are many confused discussions of anthropic reasoning, both on LW and in\nsurprisingly mainstream literature. In this article I will discuss UDASSA\n[http://fennetic.net/irc/finney.org/~hal/udassa/], a framework for anthropic\nreasoning due to Wei Dai. This framework has serious shortcomings, but at\npresent it is the only one I know which produces reasonable answers to\nreasonable questions; at the moment it is the only framework which I would feel\ncomfortable using to make a real decision.\n\nI will discuss 3 problems:\n\n1. In an infinite universe, there are infinitely many copies of you (infinitely\nmany of which are Boltzmann brains). How do you assign a measure to the copies\nof yourself when the uniform distribution is unavailable? Do you rule out\nspatially or temporally infinite universes for this reason?\n\n2. Naive anthropics ignore the substrate on which a simulation is running and\ncount how many instances of a simulated experience exist (or how many distinct\nversions of that experience exist). These beliefs are inconsistent with basic\nintuitions about conscious experience, so we have to abandon something\nintuitive.\n\n3. The Born probabilities seem mysterious. They can be explained (as well as any\nlaw of physics can be explained) by UDASSA.\n\nWhy Anthropic Reasoning?\n\nWhen I am trying to act in my own self-interest, I do not know with certainty\nthe consequences of any particular decision. I compare probability distributions\nover outcomes: an action may lead to one outcome with probability 1/2, and a\ndifferent outcome with probability 1/2. My brain has preferences between\nprobability distributions built into it.\n\nMy brain is not built with the machinery to decide between different universes\neach of which contains many simulations I care about. My brain can't even really\ngrasp the notion of different copies of me, except by first converting to the\nlanguage of probability distributions. If I am facing the prospect of being\ncopied, the only way I can grapple with it is","URL":"https://www.lesswrong.com/posts/QmWNbCRMgRBcMK6RK/the-absolute-self-selection-assumption","author":[{"family":"Christiano","given":"Paul"}],"issued":{"date-parts":[["2011"]]},"accessed":{"date-parts":[["2019",4,15]]}}}],"schema":"https://github.com/citation-style-language/schema/raw/master/csl-citation.json"} </w:instrText>
      </w:r>
      <w:r w:rsidR="00FD3E56" w:rsidRPr="00D03EB3">
        <w:fldChar w:fldCharType="separate"/>
      </w:r>
      <w:r w:rsidR="00FD3E56" w:rsidRPr="00D03EB3">
        <w:rPr>
          <w:noProof/>
        </w:rPr>
        <w:t>(Christiano, 2011)</w:t>
      </w:r>
      <w:r w:rsidR="00FD3E56" w:rsidRPr="00D03EB3">
        <w:fldChar w:fldCharType="end"/>
      </w:r>
      <w:r w:rsidRPr="00D03EB3">
        <w:t>. The theory was never formally published as Wei Dai later turn</w:t>
      </w:r>
      <w:r w:rsidR="004B0079" w:rsidRPr="00D03EB3">
        <w:t>ed</w:t>
      </w:r>
      <w:r w:rsidRPr="00D03EB3">
        <w:t xml:space="preserve"> to decision theories in order to solve self-location believes. </w:t>
      </w:r>
      <w:r w:rsidR="007A5CC1" w:rsidRPr="00D03EB3">
        <w:t>“</w:t>
      </w:r>
      <w:r w:rsidR="00FD3E56" w:rsidRPr="00D03EB3">
        <w:t>Universal distribution</w:t>
      </w:r>
      <w:r w:rsidR="007A5CC1" w:rsidRPr="00D03EB3">
        <w:t>”</w:t>
      </w:r>
      <w:r w:rsidR="00FD3E56" w:rsidRPr="00D03EB3">
        <w:t xml:space="preserve"> here is based on computational complexity of describing the mind as well as its location in the multiverse, as </w:t>
      </w:r>
      <w:r w:rsidR="007A5CC1" w:rsidRPr="00D03EB3">
        <w:t>“</w:t>
      </w:r>
      <w:r w:rsidR="00FD3E56" w:rsidRPr="00D03EB3">
        <w:t>ASSA</w:t>
      </w:r>
      <w:r w:rsidR="007A5CC1" w:rsidRPr="00D03EB3">
        <w:t>”</w:t>
      </w:r>
      <w:r w:rsidR="00FD3E56" w:rsidRPr="00D03EB3">
        <w:t xml:space="preserve"> means that I am randomly selected from all </w:t>
      </w:r>
      <w:r w:rsidR="007A5CC1" w:rsidRPr="00D03EB3">
        <w:t>similar</w:t>
      </w:r>
      <w:r w:rsidR="00FD3E56" w:rsidRPr="00D03EB3">
        <w:t xml:space="preserve"> observer moments. </w:t>
      </w:r>
      <w:r w:rsidR="007A5CC1" w:rsidRPr="00D03EB3">
        <w:t xml:space="preserve">UDASSA gives very low probability to BBs, as they are located in very remote places. The same way, to find a coherent book in a Babylon library of all random books one needs its address as long as the length of the book. UDASSA assumes that the physical multiverse </w:t>
      </w:r>
      <w:r w:rsidR="007A5CC1" w:rsidRPr="00D03EB3">
        <w:rPr>
          <w:i/>
        </w:rPr>
        <w:t>actually exists</w:t>
      </w:r>
      <w:r w:rsidR="007A5CC1" w:rsidRPr="00D03EB3">
        <w:t xml:space="preserve"> AND that “address of a mind” matters. </w:t>
      </w:r>
      <w:r w:rsidR="00692564" w:rsidRPr="00D03EB3">
        <w:t>The second requirement is the weakest, as if there are two copies</w:t>
      </w:r>
      <w:r w:rsidR="00FF6D1E" w:rsidRPr="00D03EB3">
        <w:t xml:space="preserve"> of me</w:t>
      </w:r>
      <w:r w:rsidR="00692564" w:rsidRPr="00D03EB3">
        <w:t xml:space="preserve"> in two</w:t>
      </w:r>
      <w:r w:rsidR="00FF6D1E" w:rsidRPr="00D03EB3">
        <w:t xml:space="preserve"> different</w:t>
      </w:r>
      <w:r w:rsidR="00692564" w:rsidRPr="00D03EB3">
        <w:t xml:space="preserve"> boxes, I have equal chances to be any of them</w:t>
      </w:r>
      <w:r w:rsidR="00B10EB1" w:rsidRPr="00D03EB3">
        <w:t>,</w:t>
      </w:r>
      <w:r w:rsidR="00692564" w:rsidRPr="00D03EB3">
        <w:t xml:space="preserve"> no matter how far the boxes are from each other; in other words, </w:t>
      </w:r>
      <w:r w:rsidR="00B10EB1" w:rsidRPr="00D03EB3">
        <w:t xml:space="preserve">the location of the boxes doesn’t affect my self-location believes. </w:t>
      </w:r>
      <w:r w:rsidR="008550C1" w:rsidRPr="00D03EB3">
        <w:t>Mueller created a theory, similar to UDASSA, in which there is no postulated physical universe and no measure penalty based on the physical location</w:t>
      </w:r>
      <w:r w:rsidR="00956053" w:rsidRPr="00D03EB3">
        <w:t xml:space="preserve">. The probability distribution is based only on the complexity of function which describes transition between similar OM </w:t>
      </w:r>
      <w:r w:rsidR="00956053" w:rsidRPr="00D03EB3">
        <w:fldChar w:fldCharType="begin"/>
      </w:r>
      <w:r w:rsidR="00956053" w:rsidRPr="00D03EB3">
        <w:instrText xml:space="preserve"> ADDIN ZOTERO_ITEM CSL_CITATION {"citationID":"7tUvK65P","properties":{"formattedCitation":"(Mueller, 2017)","plainCitation":"(Mueller, 2017)","noteIndex":0},"citationItems":[{"id":9264,"uris":["http://zotero.org/users/3736454/items/6P76RX7C"],"uri":["http://zotero.org/users/3736454/items/6P76RX7C"],"itemData":{"id":9264,"type":"article-journal","title":"Law without law: from observer states to physics via algorithmic information theory","container-title":"arXiv:1712.01826 [physics, physics:quant-ph]","source":"arXiv.org","abstract":"According to our current conception of physics, any valid physical theory is assumed to describe the objective evolution of a unique external world. However, this assumption is challenged by quantum theory, which suggests that physical systems should not always be understood as having objective properties which are simply revealed by measurement. Furthermore, as argued below, several other conceptual puzzles in the foundations of physics and related fields point to possible limitations of our current perspective and motivate the exploration of alternatives. Thus, in this paper, I propose such an alternative approach (related to Solomonoff induction) which starts with a (rigorously formalized) concept of \"observer state\" as its primary notion, and does not from the outset assume the existence of a \"world\" or physical laws. Using tools from algorithmic information theory, I show that the resulting theory predicts, as a consequence of this, that it appears to observers as if there is a world that evolves according to algorithmically simple, computable, probabilistic laws. In contrast to the standard view, objective reality is not assumed on this approach but rather provably emerges as an asymptotic statistical phenomenon. The resulting theory dissolves puzzles like cosmology's Boltzmann brain problem, makes concrete predictions for thought experiments involving the duplication and computer simulation of observers, and predicts novel phenomena such as \"probabilistic zombies\" governed by observer-dependent probabilistic chances. It identifies some phenomena of quantum theory (Bell inequality violation and no-signalling) as typical consequences of information-theoretic features of an agent's memory, and suggests that we shift our attention in the foundations of quantum mechanics from \"what is really going on?\" to questions about algorithms, causality and computational models.","URL":"http://arxiv.org/abs/1712.01826","note":"arXiv: 1712.01826","title-short":"Law without law","author":[{"family":"Mueller","given":"Markus P."}],"issued":{"date-parts":[["2017",12,5]]},"accessed":{"date-parts":[["2018",12,4]]}}}],"schema":"https://github.com/citation-style-language/schema/raw/master/csl-citation.json"} </w:instrText>
      </w:r>
      <w:r w:rsidR="00956053" w:rsidRPr="00D03EB3">
        <w:fldChar w:fldCharType="separate"/>
      </w:r>
      <w:r w:rsidR="00956053" w:rsidRPr="00D03EB3">
        <w:rPr>
          <w:noProof/>
        </w:rPr>
        <w:t>(Mueller, 2017)</w:t>
      </w:r>
      <w:r w:rsidR="00956053" w:rsidRPr="00D03EB3">
        <w:fldChar w:fldCharType="end"/>
      </w:r>
      <w:r w:rsidR="00956053" w:rsidRPr="00D03EB3">
        <w:t xml:space="preserve">. As only OMs </w:t>
      </w:r>
      <w:r w:rsidR="00E1523B" w:rsidRPr="00D03EB3">
        <w:t>are real in Mueller’s theory, there is no problem with BBs in it.</w:t>
      </w:r>
    </w:p>
    <w:p w14:paraId="73400EA0" w14:textId="77777777" w:rsidR="00E1523B" w:rsidRPr="00D03EB3" w:rsidRDefault="00E1523B" w:rsidP="000060A8">
      <w:pPr>
        <w:jc w:val="both"/>
      </w:pPr>
    </w:p>
    <w:p w14:paraId="62ED3CA9" w14:textId="2BA8D5CE" w:rsidR="004B0079" w:rsidRPr="00D03EB3" w:rsidRDefault="004B0079" w:rsidP="000060A8">
      <w:pPr>
        <w:jc w:val="both"/>
      </w:pPr>
      <w:r w:rsidRPr="00D03EB3">
        <w:t xml:space="preserve">If we want to preserve the idea of actually existing multiverse, but remove the “location penalty” </w:t>
      </w:r>
      <w:r w:rsidR="000F2F31" w:rsidRPr="00D03EB3">
        <w:t>by using</w:t>
      </w:r>
      <w:r w:rsidR="00D25965" w:rsidRPr="00D03EB3">
        <w:t xml:space="preserve"> the</w:t>
      </w:r>
      <w:r w:rsidR="000F2F31" w:rsidRPr="00D03EB3">
        <w:t xml:space="preserve"> “non-locality of mind” idea, we should remove “UD” from UDASSA and replace it with another probability distribution based on some properties of OM’s computational engine, like energy used for computations (more energy = higher measure). The reasons for it is discussed in our article about probability of being in </w:t>
      </w:r>
      <w:r w:rsidR="00797F52" w:rsidRPr="00D03EB3">
        <w:t xml:space="preserve">a </w:t>
      </w:r>
      <w:r w:rsidR="000F2F31" w:rsidRPr="00D03EB3">
        <w:t xml:space="preserve">simulation </w:t>
      </w:r>
      <w:r w:rsidR="000F2F31" w:rsidRPr="00D03EB3">
        <w:fldChar w:fldCharType="begin"/>
      </w:r>
      <w:r w:rsidR="004E433A" w:rsidRPr="00D03EB3">
        <w:instrText xml:space="preserve"> ADDIN ZOTERO_ITEM CSL_CITATION {"citationID":"GXZXc9DD","properties":{"formattedCitation":"(A. Turchin, Yampolskiy, Denkenberger, &amp; Batin, 2019)","plainCitation":"(A. Turchin, Yampolskiy, Denkenberger, &amp; Batin, 2019)","dontUpdate":true,"noteIndex":0},"citationItems":[{"id":9685,"uris":["http://zotero.org/users/3736454/items/5DBS7KES"],"uri":["http://zotero.org/users/3736454/items/5DBS7KES"],"itemData":{"id":9685,"type":"manuscript","title":"Simulation Typology and Termination Risks","author":[{"family":"Turchin","given":"A."},{"family":"Yampolskiy","given":"R."},{"family":"Denkenberger","given":"D."},{"family":"Batin","given":"M."}],"issued":{"date-parts":[["2019"]]}}}],"schema":"https://github.com/citation-style-language/schema/raw/master/csl-citation.json"} </w:instrText>
      </w:r>
      <w:r w:rsidR="000F2F31" w:rsidRPr="00D03EB3">
        <w:fldChar w:fldCharType="separate"/>
      </w:r>
      <w:r w:rsidR="000F2F31" w:rsidRPr="00D03EB3">
        <w:rPr>
          <w:noProof/>
        </w:rPr>
        <w:t xml:space="preserve">(Turchin, Yampolskiy, Denkenberger, &amp; </w:t>
      </w:r>
      <w:r w:rsidR="000F2F31" w:rsidRPr="00D03EB3">
        <w:rPr>
          <w:noProof/>
        </w:rPr>
        <w:lastRenderedPageBreak/>
        <w:t>Batin, 2019)</w:t>
      </w:r>
      <w:r w:rsidR="000F2F31" w:rsidRPr="00D03EB3">
        <w:fldChar w:fldCharType="end"/>
      </w:r>
      <w:r w:rsidR="00C51606" w:rsidRPr="00D03EB3">
        <w:t xml:space="preserve">. </w:t>
      </w:r>
      <w:r w:rsidR="008A4109" w:rsidRPr="00D03EB3">
        <w:t xml:space="preserve">In that case, most BBs use very small amount of energy for computations compared with real brains, but the sum </w:t>
      </w:r>
      <w:r w:rsidR="00761FA4" w:rsidRPr="00D03EB3">
        <w:t xml:space="preserve">of all BB’s measure </w:t>
      </w:r>
      <w:r w:rsidR="008A4109" w:rsidRPr="00D03EB3">
        <w:t xml:space="preserve">could be still high. </w:t>
      </w:r>
      <w:r w:rsidR="00D25965" w:rsidRPr="00D03EB3">
        <w:t xml:space="preserve">Anyway, only continuous BBs, which include several OMs, could contribute to the observables expected distribution, but such BBs are extremely less likely than OM-BBs and produce much less random expected observation. </w:t>
      </w:r>
    </w:p>
    <w:p w14:paraId="6AD6A1B3" w14:textId="77777777" w:rsidR="00B60C59" w:rsidRPr="00D03EB3" w:rsidRDefault="00B60C59" w:rsidP="000060A8">
      <w:pPr>
        <w:jc w:val="both"/>
      </w:pPr>
    </w:p>
    <w:p w14:paraId="4706449E" w14:textId="5F144F2E" w:rsidR="00B60C59" w:rsidRPr="00D03EB3" w:rsidRDefault="00B60C59" w:rsidP="000060A8">
      <w:pPr>
        <w:jc w:val="both"/>
      </w:pPr>
      <w:r w:rsidRPr="00D03EB3">
        <w:t>In short, if I am located everywhere where my copies are present, then the disappearing of some of my BB-copies will not have observable consequences</w:t>
      </w:r>
      <w:r w:rsidR="00B402B6" w:rsidRPr="00D03EB3">
        <w:t>. It is not clear, if</w:t>
      </w:r>
      <w:r w:rsidR="00625AA2" w:rsidRPr="00D03EB3">
        <w:t xml:space="preserve"> the</w:t>
      </w:r>
      <w:r w:rsidR="00B402B6" w:rsidRPr="00D03EB3">
        <w:t xml:space="preserve"> extreme randomness of the next experience is also penalized </w:t>
      </w:r>
      <w:r w:rsidR="00625AA2" w:rsidRPr="00D03EB3">
        <w:t>in such setup.</w:t>
      </w:r>
      <w:r w:rsidR="00B402B6" w:rsidRPr="00D03EB3">
        <w:t xml:space="preserve"> Imagine a BB, which consists of only two subsequent OMs: first is like my normal current OM, and the second is very chaotic, and after </w:t>
      </w:r>
      <w:r w:rsidR="00641BE8" w:rsidRPr="00D03EB3">
        <w:t>these t</w:t>
      </w:r>
      <w:r w:rsidR="00BB2C33" w:rsidRPr="00D03EB3">
        <w:t>w</w:t>
      </w:r>
      <w:r w:rsidR="00641BE8" w:rsidRPr="00D03EB3">
        <w:t>o observer-moments,</w:t>
      </w:r>
      <w:r w:rsidR="00B402B6" w:rsidRPr="00D03EB3">
        <w:t xml:space="preserve"> this BB </w:t>
      </w:r>
      <w:r w:rsidR="00054A20" w:rsidRPr="00D03EB3">
        <w:t>disappears</w:t>
      </w:r>
      <w:r w:rsidR="00B402B6" w:rsidRPr="00D03EB3">
        <w:t>. Such 2OM-BBs will dominate between all long BBs</w:t>
      </w:r>
      <w:r w:rsidR="00625AA2" w:rsidRPr="00D03EB3">
        <w:t>.</w:t>
      </w:r>
    </w:p>
    <w:p w14:paraId="2DE93C67" w14:textId="77777777" w:rsidR="00E1523B" w:rsidRPr="00D03EB3" w:rsidRDefault="00E1523B" w:rsidP="000060A8">
      <w:pPr>
        <w:jc w:val="both"/>
      </w:pPr>
    </w:p>
    <w:p w14:paraId="2EDB82B6" w14:textId="77777777" w:rsidR="00585535" w:rsidRPr="00D03EB3" w:rsidRDefault="00585535" w:rsidP="00985EC0">
      <w:pPr>
        <w:jc w:val="both"/>
      </w:pPr>
    </w:p>
    <w:p w14:paraId="36323FCF" w14:textId="1EB57F70" w:rsidR="00585535" w:rsidRPr="00D03EB3" w:rsidRDefault="00F13990" w:rsidP="00585535">
      <w:pPr>
        <w:pStyle w:val="Heading2"/>
      </w:pPr>
      <w:bookmarkStart w:id="56" w:name="_Toc9798064"/>
      <w:bookmarkStart w:id="57" w:name="_Toc12278233"/>
      <w:r w:rsidRPr="00D03EB3">
        <w:t>4.9</w:t>
      </w:r>
      <w:r w:rsidR="007B2A25" w:rsidRPr="00D03EB3">
        <w:t>.</w:t>
      </w:r>
      <w:r w:rsidR="00585535" w:rsidRPr="00D03EB3">
        <w:t xml:space="preserve"> Biological evolution as a shadow of my existence</w:t>
      </w:r>
      <w:bookmarkEnd w:id="56"/>
      <w:bookmarkEnd w:id="57"/>
    </w:p>
    <w:p w14:paraId="2BFBB3D9" w14:textId="6FD381DE" w:rsidR="008A0BE3" w:rsidRPr="00D03EB3" w:rsidRDefault="00291FA2" w:rsidP="00AF1C50">
      <w:pPr>
        <w:jc w:val="both"/>
      </w:pPr>
      <w:r w:rsidRPr="00D03EB3">
        <w:t>One of the idea</w:t>
      </w:r>
      <w:r w:rsidR="00C33ED5" w:rsidRPr="00D03EB3">
        <w:t>s</w:t>
      </w:r>
      <w:r w:rsidRPr="00D03EB3">
        <w:t xml:space="preserve"> behind BBs is that </w:t>
      </w:r>
      <w:r w:rsidRPr="00D03EB3">
        <w:rPr>
          <w:i/>
        </w:rPr>
        <w:t>everything possible exist</w:t>
      </w:r>
      <w:r w:rsidR="004F4436" w:rsidRPr="00D03EB3">
        <w:rPr>
          <w:i/>
        </w:rPr>
        <w:t>s</w:t>
      </w:r>
      <w:r w:rsidRPr="00D03EB3">
        <w:t xml:space="preserve">. I am possible, and thus I exist. </w:t>
      </w:r>
      <w:r w:rsidR="004F4436" w:rsidRPr="00D03EB3">
        <w:t xml:space="preserve">And </w:t>
      </w:r>
      <w:r w:rsidR="00C33ED5" w:rsidRPr="00D03EB3">
        <w:t xml:space="preserve">since </w:t>
      </w:r>
      <w:r w:rsidR="004F4436" w:rsidRPr="00D03EB3">
        <w:t xml:space="preserve">I exist, there should be a most probable way </w:t>
      </w:r>
      <w:r w:rsidR="00DD7910" w:rsidRPr="00D03EB3">
        <w:t xml:space="preserve">to </w:t>
      </w:r>
      <w:r w:rsidR="004F4436" w:rsidRPr="00D03EB3">
        <w:t xml:space="preserve">explain my existence. </w:t>
      </w:r>
      <w:r w:rsidR="00DD7910" w:rsidRPr="00D03EB3">
        <w:t>Because it has been observed, b</w:t>
      </w:r>
      <w:r w:rsidR="004F4436" w:rsidRPr="00D03EB3">
        <w:t xml:space="preserve">iological evolution is the most probable way my brain could appear from nothing. </w:t>
      </w:r>
    </w:p>
    <w:p w14:paraId="00E0435D" w14:textId="77777777" w:rsidR="00AF1C50" w:rsidRPr="00D03EB3" w:rsidRDefault="00AF1C50" w:rsidP="00827706"/>
    <w:p w14:paraId="31F0FAFA" w14:textId="117491D8" w:rsidR="00C06539" w:rsidRPr="00D03EB3" w:rsidRDefault="00AF1C50" w:rsidP="00AF1C50">
      <w:pPr>
        <w:jc w:val="both"/>
      </w:pPr>
      <w:r w:rsidRPr="00D03EB3">
        <w:t xml:space="preserve">This seems rather tautological, but </w:t>
      </w:r>
      <w:r w:rsidR="00DD7910" w:rsidRPr="00D03EB3">
        <w:t xml:space="preserve">it </w:t>
      </w:r>
      <w:r w:rsidRPr="00D03EB3">
        <w:t>assumes that Darwinian selection is not the only mechanism of evolution</w:t>
      </w:r>
      <w:r w:rsidR="00DD27F4" w:rsidRPr="00D03EB3">
        <w:t>. In some critical situations</w:t>
      </w:r>
      <w:r w:rsidR="00DD7910" w:rsidRPr="00D03EB3">
        <w:t>,</w:t>
      </w:r>
      <w:r w:rsidR="00DD27F4" w:rsidRPr="00D03EB3">
        <w:t xml:space="preserve"> evolution </w:t>
      </w:r>
      <w:r w:rsidR="00DD7910" w:rsidRPr="00D03EB3">
        <w:t xml:space="preserve">has </w:t>
      </w:r>
      <w:r w:rsidR="00DD27F4" w:rsidRPr="00D03EB3">
        <w:t>“jumped” via random events</w:t>
      </w:r>
      <w:r w:rsidR="00241EE3" w:rsidRPr="00D03EB3">
        <w:t xml:space="preserve">; abiogenesis could </w:t>
      </w:r>
      <w:r w:rsidR="00F63127" w:rsidRPr="00D03EB3">
        <w:t>be</w:t>
      </w:r>
      <w:r w:rsidR="00241EE3" w:rsidRPr="00D03EB3">
        <w:t xml:space="preserve"> such event</w:t>
      </w:r>
      <w:r w:rsidR="00DD27F4" w:rsidRPr="00D03EB3">
        <w:t>. If a first cell (or first self-replicating RNA) self-assemble</w:t>
      </w:r>
      <w:r w:rsidR="00241EE3" w:rsidRPr="00D03EB3">
        <w:t>d</w:t>
      </w:r>
      <w:r w:rsidR="00DD27F4" w:rsidRPr="00D03EB3">
        <w:t xml:space="preserve"> completely randomly, everything else </w:t>
      </w:r>
      <w:r w:rsidR="00241EE3" w:rsidRPr="00D03EB3">
        <w:t xml:space="preserve">leading to a BB </w:t>
      </w:r>
      <w:r w:rsidR="00DD27F4" w:rsidRPr="00D03EB3">
        <w:t xml:space="preserve">could </w:t>
      </w:r>
      <w:r w:rsidR="00241EE3" w:rsidRPr="00D03EB3">
        <w:t xml:space="preserve">happen </w:t>
      </w:r>
      <w:r w:rsidR="00DD27F4" w:rsidRPr="00D03EB3">
        <w:t xml:space="preserve">via Darwinian evolution. </w:t>
      </w:r>
      <w:r w:rsidR="00B228C0" w:rsidRPr="00D03EB3">
        <w:t>Similarly</w:t>
      </w:r>
      <w:r w:rsidR="00DD27F4" w:rsidRPr="00D03EB3">
        <w:t xml:space="preserve">, anthropic pressure could </w:t>
      </w:r>
      <w:r w:rsidR="00BA483E" w:rsidRPr="00D03EB3">
        <w:t xml:space="preserve">shape the </w:t>
      </w:r>
      <w:r w:rsidR="00B228C0" w:rsidRPr="00D03EB3">
        <w:t xml:space="preserve">directed nature </w:t>
      </w:r>
      <w:r w:rsidR="00BA483E" w:rsidRPr="00D03EB3">
        <w:t>and</w:t>
      </w:r>
      <w:r w:rsidR="00C06539" w:rsidRPr="00D03EB3">
        <w:t xml:space="preserve"> the</w:t>
      </w:r>
      <w:r w:rsidR="00BA483E" w:rsidRPr="00D03EB3">
        <w:t xml:space="preserve"> speed of evolution</w:t>
      </w:r>
      <w:r w:rsidR="00B228C0" w:rsidRPr="00D03EB3">
        <w:t xml:space="preserve"> to </w:t>
      </w:r>
      <w:r w:rsidR="00BA483E" w:rsidRPr="00D03EB3">
        <w:t>create observers</w:t>
      </w:r>
      <w:r w:rsidR="00F63127" w:rsidRPr="00D03EB3">
        <w:t xml:space="preserve"> </w:t>
      </w:r>
      <w:r w:rsidR="007C4162" w:rsidRPr="00D03EB3">
        <w:fldChar w:fldCharType="begin"/>
      </w:r>
      <w:r w:rsidR="00841C0B" w:rsidRPr="00D03EB3">
        <w:instrText xml:space="preserve"> ADDIN ZOTERO_ITEM CSL_CITATION {"citationID":"t77ep1cw","properties":{"formattedCitation":"(A. Turchin &amp; Denkenberger, 2019)","plainCitation":"(A. Turchin &amp; Denkenberger, 2019)","dontUpdate":true,"noteIndex":0},"citationItems":[{"id":9764,"uris":["http://zotero.org/users/3736454/items/59BEJZZ7"],"uri":["http://zotero.org/users/3736454/items/59BEJZZ7"],"itemData":{"id":9764,"type":"manuscript","title":"A Pin and a Balloon:  Anthropic Principle Implies Underestimation of the Fragility of Our Environment and a Higher Risk of Runaway Global Warming","author":[{"family":"Turchin","given":"A."},{"family":"Denkenberger","given":"D."}],"issued":{"date-parts":[["2019"]]}}}],"schema":"https://github.com/citation-style-language/schema/raw/master/csl-citation.json"} </w:instrText>
      </w:r>
      <w:r w:rsidR="007C4162" w:rsidRPr="00D03EB3">
        <w:fldChar w:fldCharType="separate"/>
      </w:r>
      <w:r w:rsidR="009B619B" w:rsidRPr="00D03EB3">
        <w:rPr>
          <w:noProof/>
        </w:rPr>
        <w:t>(</w:t>
      </w:r>
      <w:r w:rsidR="00B15563" w:rsidRPr="00D03EB3">
        <w:rPr>
          <w:noProof/>
        </w:rPr>
        <w:t>Turchin &amp; Denkenberger, 2019)</w:t>
      </w:r>
      <w:r w:rsidR="007C4162" w:rsidRPr="00D03EB3">
        <w:fldChar w:fldCharType="end"/>
      </w:r>
      <w:r w:rsidR="00BA483E" w:rsidRPr="00D03EB3">
        <w:t>. Scot</w:t>
      </w:r>
      <w:r w:rsidR="00714F50" w:rsidRPr="00D03EB3">
        <w:t>t</w:t>
      </w:r>
      <w:r w:rsidR="00BA483E" w:rsidRPr="00D03EB3">
        <w:t xml:space="preserve"> Aaronson explored the question of evolution and complexity: is evolution a simpler way to generate complex observers than random generation?</w:t>
      </w:r>
      <w:r w:rsidR="009B619B" w:rsidRPr="00D03EB3">
        <w:t xml:space="preserve"> </w:t>
      </w:r>
      <w:r w:rsidR="009B619B" w:rsidRPr="00D03EB3">
        <w:fldChar w:fldCharType="begin"/>
      </w:r>
      <w:r w:rsidR="009B619B" w:rsidRPr="00D03EB3">
        <w:instrText xml:space="preserve"> ADDIN ZOTERO_ITEM CSL_CITATION {"citationID":"6wuROTjT","properties":{"formattedCitation":"(Aaronson, 2012)","plainCitation":"(Aaronson, 2012)","noteIndex":0},"citationItems":[{"id":9730,"uris":["http://zotero.org/users/3736454/items/J4HQJITY"],"uri":["http://zotero.org/users/3736454/items/J4HQJITY"],"itemData":{"id":9730,"type":"paper-conference","title":"Why philosophers should care about computational complexity","container-title":"In Computability: Gödel, Turing, Church, and beyond (eds","publisher":"Citeseer","source":"Google Scholar","author":[{"family":"Aaronson","given":"Scott"}],"issued":{"date-parts":[["2012"]]}}}],"schema":"https://github.com/citation-style-language/schema/raw/master/csl-citation.json"} </w:instrText>
      </w:r>
      <w:r w:rsidR="009B619B" w:rsidRPr="00D03EB3">
        <w:fldChar w:fldCharType="separate"/>
      </w:r>
      <w:r w:rsidR="009B619B" w:rsidRPr="00D03EB3">
        <w:rPr>
          <w:noProof/>
        </w:rPr>
        <w:t>(Aaronson, 2012)</w:t>
      </w:r>
      <w:r w:rsidR="009B619B" w:rsidRPr="00D03EB3">
        <w:fldChar w:fldCharType="end"/>
      </w:r>
      <w:r w:rsidR="009B619B" w:rsidRPr="00D03EB3">
        <w:t>.</w:t>
      </w:r>
      <w:r w:rsidR="00BA483E" w:rsidRPr="00D03EB3">
        <w:t xml:space="preserve"> </w:t>
      </w:r>
      <w:r w:rsidR="00430C21" w:rsidRPr="00D03EB3">
        <w:t xml:space="preserve">The answer </w:t>
      </w:r>
      <w:r w:rsidR="00BA483E" w:rsidRPr="00D03EB3">
        <w:t xml:space="preserve">seems </w:t>
      </w:r>
      <w:r w:rsidR="00430C21" w:rsidRPr="00D03EB3">
        <w:t xml:space="preserve">to be </w:t>
      </w:r>
      <w:r w:rsidR="00BA483E" w:rsidRPr="00D03EB3">
        <w:t xml:space="preserve">yes, but how could we know for sure? Yampolskiy </w:t>
      </w:r>
      <w:r w:rsidR="007C357A" w:rsidRPr="00D03EB3">
        <w:t xml:space="preserve">et al </w:t>
      </w:r>
      <w:r w:rsidR="00BA483E" w:rsidRPr="00D03EB3">
        <w:t>wrote that in many cases evolutionary algorithms stack</w:t>
      </w:r>
      <w:r w:rsidR="00177894" w:rsidRPr="00D03EB3">
        <w:t xml:space="preserve"> at some level of complexity</w:t>
      </w:r>
      <w:r w:rsidR="009B619B" w:rsidRPr="00D03EB3">
        <w:t xml:space="preserve"> </w:t>
      </w:r>
      <w:r w:rsidR="009B619B" w:rsidRPr="00D03EB3">
        <w:fldChar w:fldCharType="begin"/>
      </w:r>
      <w:r w:rsidR="007C357A" w:rsidRPr="00D03EB3">
        <w:instrText xml:space="preserve"> ADDIN ZOTERO_ITEM CSL_CITATION {"citationID":"6NNauNwh","properties":{"formattedCitation":"(Mishra, Gupta, Chaturvedi, Shukla, &amp; Yampolskiy, 2015)","plainCitation":"(Mishra, Gupta, Chaturvedi, Shukla, &amp; Yampolskiy, 2015)","noteIndex":0},"citationItems":[{"id":9767,"uris":["http://zotero.org/users/3736454/items/TZLADT7X"],"uri":["http://zotero.org/users/3736454/items/TZLADT7X"],"itemData":{"id":9767,"type":"article-journal","title":"A study on the limitations of evolutionary computation and other bio-inspired approaches for integer factorization","container-title":"Procedia Computer Science","page":"603–610","volume":"62","source":"Google Scholar","author":[{"family":"Mishra","given":"Mohit"},{"family":"Gupta","given":"Vaibhav"},{"family":"Chaturvedi","given":"Utkarsh"},{"family":"Shukla","given":"Kaushal K."},{"family":"Yampolskiy","given":"Roman V."}],"issued":{"date-parts":[["2015"]]}}}],"schema":"https://github.com/citation-style-language/schema/raw/master/csl-citation.json"} </w:instrText>
      </w:r>
      <w:r w:rsidR="009B619B" w:rsidRPr="00D03EB3">
        <w:fldChar w:fldCharType="separate"/>
      </w:r>
      <w:r w:rsidR="007C357A" w:rsidRPr="00D03EB3">
        <w:rPr>
          <w:noProof/>
        </w:rPr>
        <w:t>(Mishra, Gupta, Chaturvedi, Shukla, &amp; Yampolskiy, 2015)</w:t>
      </w:r>
      <w:r w:rsidR="009B619B" w:rsidRPr="00D03EB3">
        <w:fldChar w:fldCharType="end"/>
      </w:r>
      <w:r w:rsidR="00177894" w:rsidRPr="00D03EB3">
        <w:t xml:space="preserve">. </w:t>
      </w:r>
      <w:r w:rsidR="00C06539" w:rsidRPr="00D03EB3">
        <w:t xml:space="preserve">If this is true, then we </w:t>
      </w:r>
      <w:r w:rsidR="007854A8" w:rsidRPr="00D03EB3">
        <w:t>exist</w:t>
      </w:r>
      <w:r w:rsidR="00C06539" w:rsidRPr="00D03EB3">
        <w:t xml:space="preserve"> as</w:t>
      </w:r>
      <w:r w:rsidR="00430C21" w:rsidRPr="00D03EB3">
        <w:t xml:space="preserve"> the</w:t>
      </w:r>
      <w:r w:rsidR="00C06539" w:rsidRPr="00D03EB3">
        <w:t xml:space="preserve"> result of a combination of </w:t>
      </w:r>
      <w:r w:rsidR="00430C21" w:rsidRPr="00D03EB3">
        <w:t xml:space="preserve">processes of </w:t>
      </w:r>
      <w:r w:rsidR="00C06539" w:rsidRPr="00D03EB3">
        <w:t>evolution and random mind generation.</w:t>
      </w:r>
    </w:p>
    <w:p w14:paraId="26BB4215" w14:textId="77777777" w:rsidR="00A61F99" w:rsidRPr="00D03EB3" w:rsidRDefault="00A61F99" w:rsidP="00526A25">
      <w:pPr>
        <w:pStyle w:val="Heading1"/>
      </w:pPr>
      <w:bookmarkStart w:id="58" w:name="_Toc9798065"/>
      <w:bookmarkStart w:id="59" w:name="_Toc12278234"/>
      <w:r w:rsidRPr="00D03EB3">
        <w:t>5. Practical application of BBs</w:t>
      </w:r>
      <w:bookmarkEnd w:id="58"/>
      <w:bookmarkEnd w:id="59"/>
    </w:p>
    <w:p w14:paraId="32089620" w14:textId="0BC3EF04" w:rsidR="00A61F99" w:rsidRPr="00D03EB3" w:rsidRDefault="00F77048" w:rsidP="00F77048">
      <w:pPr>
        <w:jc w:val="both"/>
      </w:pPr>
      <w:r w:rsidRPr="00D03EB3">
        <w:t xml:space="preserve">Both </w:t>
      </w:r>
      <w:r w:rsidR="00E03EEF" w:rsidRPr="00D03EB3">
        <w:t xml:space="preserve">the </w:t>
      </w:r>
      <w:r w:rsidRPr="00D03EB3">
        <w:t>existence and non-existence of BBs could be used practically. If BBs don’t exist, this could be used as an evidence for limiting the space of possible cosmological models and predicting the ultimate fate of the universe. If BB</w:t>
      </w:r>
      <w:r w:rsidR="00E03EEF" w:rsidRPr="00D03EB3">
        <w:t>s</w:t>
      </w:r>
      <w:r w:rsidRPr="00D03EB3">
        <w:t xml:space="preserve"> do exist, this </w:t>
      </w:r>
      <w:r w:rsidR="00E03EEF" w:rsidRPr="00D03EB3">
        <w:t xml:space="preserve">fact </w:t>
      </w:r>
      <w:r w:rsidRPr="00D03EB3">
        <w:t xml:space="preserve">could be used </w:t>
      </w:r>
      <w:r w:rsidR="00E03EEF" w:rsidRPr="00D03EB3">
        <w:t xml:space="preserve">to </w:t>
      </w:r>
      <w:r w:rsidRPr="00D03EB3">
        <w:t>reach some form of immortality</w:t>
      </w:r>
      <w:r w:rsidR="00E03EEF" w:rsidRPr="00D03EB3">
        <w:t>,</w:t>
      </w:r>
      <w:r w:rsidRPr="00D03EB3">
        <w:t xml:space="preserve"> or even </w:t>
      </w:r>
      <w:r w:rsidR="00E03EEF" w:rsidRPr="00D03EB3">
        <w:t xml:space="preserve">as a </w:t>
      </w:r>
      <w:r w:rsidRPr="00D03EB3">
        <w:t xml:space="preserve">counterfactual instrument to change </w:t>
      </w:r>
      <w:r w:rsidR="00E03EEF" w:rsidRPr="00D03EB3">
        <w:t xml:space="preserve">the </w:t>
      </w:r>
      <w:r w:rsidRPr="00D03EB3">
        <w:t>observed probabilities of events.</w:t>
      </w:r>
    </w:p>
    <w:p w14:paraId="3FBF5D4A" w14:textId="77777777" w:rsidR="00F77048" w:rsidRPr="00D03EB3" w:rsidRDefault="00F77048" w:rsidP="00F77048">
      <w:pPr>
        <w:jc w:val="both"/>
      </w:pPr>
    </w:p>
    <w:p w14:paraId="2A7D4A65" w14:textId="6C3D505F" w:rsidR="00507CD6" w:rsidRPr="00D03EB3" w:rsidRDefault="00507CD6" w:rsidP="00F276AE">
      <w:pPr>
        <w:pStyle w:val="Heading2"/>
      </w:pPr>
      <w:bookmarkStart w:id="60" w:name="_Toc9798066"/>
      <w:bookmarkStart w:id="61" w:name="_Toc12278235"/>
      <w:r w:rsidRPr="00D03EB3">
        <w:t xml:space="preserve">5.1. </w:t>
      </w:r>
      <w:r w:rsidR="008E25F7" w:rsidRPr="00D03EB3">
        <w:t>No</w:t>
      </w:r>
      <w:r w:rsidR="007A5872" w:rsidRPr="00D03EB3">
        <w:t xml:space="preserve"> </w:t>
      </w:r>
      <w:r w:rsidR="008E25F7" w:rsidRPr="00D03EB3">
        <w:t xml:space="preserve">BBs means </w:t>
      </w:r>
      <w:r w:rsidR="00E03EEF" w:rsidRPr="00D03EB3">
        <w:t>a “</w:t>
      </w:r>
      <w:r w:rsidR="008E25F7" w:rsidRPr="00D03EB3">
        <w:t>Big Rip</w:t>
      </w:r>
      <w:r w:rsidR="00E03EEF" w:rsidRPr="00D03EB3">
        <w:t>”</w:t>
      </w:r>
      <w:r w:rsidR="008E25F7" w:rsidRPr="00D03EB3">
        <w:t xml:space="preserve"> soon</w:t>
      </w:r>
      <w:r w:rsidR="00E03EEF" w:rsidRPr="00D03EB3">
        <w:t>,</w:t>
      </w:r>
      <w:r w:rsidR="008E25F7" w:rsidRPr="00D03EB3">
        <w:t xml:space="preserve"> and astronomical waste for future supercivilizat</w:t>
      </w:r>
      <w:r w:rsidR="0003280F" w:rsidRPr="00D03EB3">
        <w:t>i</w:t>
      </w:r>
      <w:r w:rsidR="008E25F7" w:rsidRPr="00D03EB3">
        <w:t>ons</w:t>
      </w:r>
      <w:bookmarkEnd w:id="60"/>
      <w:bookmarkEnd w:id="61"/>
    </w:p>
    <w:p w14:paraId="41D51ABC" w14:textId="75AE2E09" w:rsidR="00507CD6" w:rsidRPr="00D03EB3" w:rsidRDefault="00507CD6" w:rsidP="00F77048">
      <w:pPr>
        <w:jc w:val="both"/>
      </w:pPr>
      <w:r w:rsidRPr="00D03EB3">
        <w:t xml:space="preserve">Our experience tells us that we are likely not classical BBs: </w:t>
      </w:r>
      <w:r w:rsidR="0003280F" w:rsidRPr="00D03EB3">
        <w:t xml:space="preserve">our existence </w:t>
      </w:r>
      <w:r w:rsidRPr="00D03EB3">
        <w:t>is ordered</w:t>
      </w:r>
      <w:r w:rsidR="0003280F" w:rsidRPr="00D03EB3">
        <w:t>,</w:t>
      </w:r>
      <w:r w:rsidRPr="00D03EB3">
        <w:t xml:space="preserve"> not too simple or too complex, as </w:t>
      </w:r>
      <w:r w:rsidR="0003280F" w:rsidRPr="00D03EB3">
        <w:t xml:space="preserve">we </w:t>
      </w:r>
      <w:r w:rsidRPr="00D03EB3">
        <w:t xml:space="preserve">would </w:t>
      </w:r>
      <w:r w:rsidR="0003280F" w:rsidRPr="00D03EB3">
        <w:t xml:space="preserve">expect of </w:t>
      </w:r>
      <w:r w:rsidRPr="00D03EB3">
        <w:t>random minds</w:t>
      </w:r>
      <w:r w:rsidR="0003280F" w:rsidRPr="00D03EB3">
        <w:t>—</w:t>
      </w:r>
      <w:r w:rsidRPr="00D03EB3">
        <w:t>with all caveats about BBs</w:t>
      </w:r>
      <w:r w:rsidR="0003280F" w:rsidRPr="00D03EB3">
        <w:t>’</w:t>
      </w:r>
      <w:r w:rsidRPr="00D03EB3">
        <w:t xml:space="preserve"> inability to make true statements</w:t>
      </w:r>
      <w:r w:rsidR="00641039" w:rsidRPr="00D03EB3">
        <w:t xml:space="preserve">. In addition, the </w:t>
      </w:r>
      <w:r w:rsidRPr="00D03EB3">
        <w:t xml:space="preserve">observed large size of the universe implies that we not a small fluctuation in space-time. </w:t>
      </w:r>
    </w:p>
    <w:p w14:paraId="656E9679" w14:textId="77777777" w:rsidR="00507CD6" w:rsidRPr="00D03EB3" w:rsidRDefault="00507CD6" w:rsidP="00F77048">
      <w:pPr>
        <w:jc w:val="both"/>
      </w:pPr>
    </w:p>
    <w:p w14:paraId="7FA5E22F" w14:textId="0A4B9DD2" w:rsidR="00FD5455" w:rsidRPr="00D03EB3" w:rsidRDefault="00507CD6" w:rsidP="001F11F8">
      <w:pPr>
        <w:jc w:val="both"/>
      </w:pPr>
      <w:r w:rsidRPr="00D03EB3">
        <w:t xml:space="preserve">In other words, </w:t>
      </w:r>
      <w:r w:rsidR="00641039" w:rsidRPr="00D03EB3">
        <w:t xml:space="preserve">a lack of </w:t>
      </w:r>
      <w:r w:rsidRPr="00D03EB3">
        <w:t xml:space="preserve">BBs rules out the heat death of the universe, but favors theories with a cut-off soon, like </w:t>
      </w:r>
      <w:r w:rsidR="00CC1A29" w:rsidRPr="00D03EB3">
        <w:t>a “</w:t>
      </w:r>
      <w:r w:rsidRPr="00D03EB3">
        <w:t>Big Rip</w:t>
      </w:r>
      <w:r w:rsidR="00CC1A29" w:rsidRPr="00D03EB3">
        <w:t>”</w:t>
      </w:r>
      <w:r w:rsidR="0086283C" w:rsidRPr="00D03EB3">
        <w:t xml:space="preserve"> </w:t>
      </w:r>
      <w:r w:rsidR="0086283C" w:rsidRPr="00D03EB3">
        <w:fldChar w:fldCharType="begin"/>
      </w:r>
      <w:r w:rsidR="0086283C" w:rsidRPr="00D03EB3">
        <w:instrText xml:space="preserve"> ADDIN ZOTERO_ITEM CSL_CITATION {"citationID":"IkGMpNey","properties":{"formattedCitation":"(\\uc0\\u262{}irkovi\\uc0\\u263{}, Sandberg, &amp; Bostrom, 2010)","plainCitation":"(Ćirković, Sandberg, &amp; Bostrom, 2010)","noteIndex":0},"citationItems":[{"id":9579,"uris":["http://zotero.org/users/3736454/items/E4R9B3ET"],"uri":["http://zotero.org/users/3736454/items/E4R9B3ET"],"itemData":{"id":9579,"type":"article-journal","title":"Anthropic shadow: observation selection effects and human extinction risks","container-title":"Risk Analysis: An International Journal","page":"1495–1506","volume":"30","issue":"10","source":"Google Scholar","title-short":"Anthropic shadow","author":[{"family":"Ćirković","given":"Milan M."},{"family":"Sandberg","given":"Anders"},{"family":"Bostrom","given":"Nick"}],"issued":{"date-parts":[["2010"]]}}}],"schema":"https://github.com/citation-style-language/schema/raw/master/csl-citation.json"} </w:instrText>
      </w:r>
      <w:r w:rsidR="0086283C" w:rsidRPr="00D03EB3">
        <w:fldChar w:fldCharType="separate"/>
      </w:r>
      <w:r w:rsidR="0086283C" w:rsidRPr="00D03EB3">
        <w:rPr>
          <w:rFonts w:eastAsia="Times New Roman"/>
        </w:rPr>
        <w:t>(Ćirković, Sandberg, &amp; Bostrom, 2010)</w:t>
      </w:r>
      <w:r w:rsidR="0086283C" w:rsidRPr="00D03EB3">
        <w:fldChar w:fldCharType="end"/>
      </w:r>
      <w:r w:rsidR="0086283C" w:rsidRPr="00D03EB3">
        <w:t xml:space="preserve">. During Big Rip the </w:t>
      </w:r>
      <w:r w:rsidR="00C07064" w:rsidRPr="00D03EB3">
        <w:t xml:space="preserve">universe is destroyed by </w:t>
      </w:r>
      <w:r w:rsidR="0086283C" w:rsidRPr="00D03EB3">
        <w:t xml:space="preserve">its </w:t>
      </w:r>
      <w:r w:rsidR="00C07064" w:rsidRPr="00D03EB3">
        <w:t xml:space="preserve">quick </w:t>
      </w:r>
      <w:r w:rsidR="00EB2319" w:rsidRPr="00D03EB3">
        <w:t>acceleration; however, some forms of quick acceleration could end up with de Sitter vacuum which is still capable to generate BBs.</w:t>
      </w:r>
      <w:r w:rsidRPr="00D03EB3">
        <w:t xml:space="preserve"> </w:t>
      </w:r>
      <w:r w:rsidR="00585275" w:rsidRPr="00D03EB3">
        <w:t xml:space="preserve">Linde et al find that the proportion of BBs created by de Sitter vacuum nucleation to real observers could be finite </w:t>
      </w:r>
      <w:r w:rsidR="000F5BC8" w:rsidRPr="00D03EB3">
        <w:fldChar w:fldCharType="begin"/>
      </w:r>
      <w:r w:rsidR="006D3166" w:rsidRPr="00D03EB3">
        <w:instrText xml:space="preserve"> ADDIN ZOTERO_ITEM CSL_CITATION {"citationID":"QQ73BxaS","properties":{"formattedCitation":"(De Simone et al., 2010)","plainCitation":"(De Simone et al., 2010)","noteIndex":0},"citationItems":[{"id":9769,"uris":["http://zotero.org/users/3736454/items/CU4BDQW7"],"uri":["http://zotero.org/users/3736454/items/CU4BDQW7"],"itemData":{"id":9769,"type":"article-journal","title":"Boltzmann brains and the scale-factor cutoff measure of the multiverse","container-title":"Physical Review D","page":"063520","volume":"82","issue":"6","source":"Google Scholar","author":[{"family":"De Simone","given":"Andrea"},{"family":"Guth","given":"Alan H."},{"family":"Linde","given":"Andrei"},{"family":"Noorbala","given":"Mahdiyar"},{"family":"Salem","given":"Michael P."},{"family":"Vilenkin","given":"Alexander"}],"issued":{"date-parts":[["2010"]]}}}],"schema":"https://github.com/citation-style-language/schema/raw/master/csl-citation.json"} </w:instrText>
      </w:r>
      <w:r w:rsidR="000F5BC8" w:rsidRPr="00D03EB3">
        <w:fldChar w:fldCharType="separate"/>
      </w:r>
      <w:r w:rsidR="006D3166" w:rsidRPr="00D03EB3">
        <w:rPr>
          <w:noProof/>
        </w:rPr>
        <w:t>(De Simone et al., 2010)</w:t>
      </w:r>
      <w:r w:rsidR="000F5BC8" w:rsidRPr="00D03EB3">
        <w:fldChar w:fldCharType="end"/>
      </w:r>
      <w:r w:rsidR="006D3166" w:rsidRPr="00D03EB3">
        <w:t xml:space="preserve">. </w:t>
      </w:r>
    </w:p>
    <w:p w14:paraId="3BB7D3EB" w14:textId="77777777" w:rsidR="00FD5455" w:rsidRPr="00D03EB3" w:rsidRDefault="00FD5455" w:rsidP="001F11F8">
      <w:pPr>
        <w:jc w:val="both"/>
      </w:pPr>
    </w:p>
    <w:p w14:paraId="6ADC74D7" w14:textId="19E33012" w:rsidR="001A7861" w:rsidRPr="00D03EB3" w:rsidRDefault="008E25F7" w:rsidP="001F11F8">
      <w:pPr>
        <w:jc w:val="both"/>
      </w:pPr>
      <w:r w:rsidRPr="00D03EB3">
        <w:lastRenderedPageBreak/>
        <w:t xml:space="preserve">In other words, </w:t>
      </w:r>
      <w:r w:rsidR="005403E6" w:rsidRPr="00D03EB3">
        <w:t xml:space="preserve">no </w:t>
      </w:r>
      <w:r w:rsidRPr="00D03EB3">
        <w:t xml:space="preserve">BBs implies </w:t>
      </w:r>
      <w:r w:rsidR="005403E6" w:rsidRPr="00D03EB3">
        <w:t xml:space="preserve">a </w:t>
      </w:r>
      <w:r w:rsidRPr="00D03EB3">
        <w:t xml:space="preserve">shorter </w:t>
      </w:r>
      <w:r w:rsidR="005403E6" w:rsidRPr="00D03EB3">
        <w:t xml:space="preserve">period for </w:t>
      </w:r>
      <w:r w:rsidRPr="00D03EB3">
        <w:t>our existence as a possible supercivilization, as the Big Rip will happen</w:t>
      </w:r>
      <w:r w:rsidR="005403E6" w:rsidRPr="00D03EB3">
        <w:t>,</w:t>
      </w:r>
      <w:r w:rsidRPr="00D03EB3">
        <w:t xml:space="preserve"> by some estimation</w:t>
      </w:r>
      <w:r w:rsidR="005403E6" w:rsidRPr="00D03EB3">
        <w:t>s,</w:t>
      </w:r>
      <w:r w:rsidRPr="00D03EB3">
        <w:t xml:space="preserve"> 20 billion years from now. In </w:t>
      </w:r>
      <w:r w:rsidR="00D43E6D" w:rsidRPr="00D03EB3">
        <w:t xml:space="preserve">a </w:t>
      </w:r>
      <w:r w:rsidRPr="00D03EB3">
        <w:t xml:space="preserve">case of the heat death universe, we would have several orders of magnitude more time until </w:t>
      </w:r>
      <w:r w:rsidR="00D43E6D" w:rsidRPr="00D03EB3">
        <w:t xml:space="preserve">the </w:t>
      </w:r>
      <w:r w:rsidRPr="00D03EB3">
        <w:t xml:space="preserve">last red </w:t>
      </w:r>
      <w:r w:rsidR="00D43E6D" w:rsidRPr="00D03EB3">
        <w:t xml:space="preserve">dwarf </w:t>
      </w:r>
      <w:r w:rsidRPr="00D03EB3">
        <w:t xml:space="preserve">stars </w:t>
      </w:r>
      <w:r w:rsidR="00D43E6D" w:rsidRPr="00D03EB3">
        <w:t xml:space="preserve">would </w:t>
      </w:r>
      <w:r w:rsidRPr="00D03EB3">
        <w:t>burn out. In other words, the Big Rip is an astronomical waste of opportunity for future civilizations</w:t>
      </w:r>
      <w:r w:rsidR="005564CD" w:rsidRPr="00D03EB3">
        <w:t xml:space="preserve"> </w:t>
      </w:r>
      <w:r w:rsidR="001F11F8" w:rsidRPr="00D03EB3">
        <w:rPr>
          <w:rFonts w:eastAsia="Times New Roman"/>
        </w:rPr>
        <w:fldChar w:fldCharType="begin"/>
      </w:r>
      <w:r w:rsidR="001F11F8" w:rsidRPr="00D03EB3">
        <w:rPr>
          <w:rFonts w:eastAsia="Times New Roman"/>
        </w:rPr>
        <w:instrText xml:space="preserve"> ADDIN ZOTERO_ITEM CSL_CITATION {"citationID":"4HfVjilr","properties":{"formattedCitation":"(Page, 2008)","plainCitation":"(Page, 2008)","noteIndex":0},"citationItems":[{"id":9710,"uris":["http://zotero.org/users/3736454/items/PXXHKMJG"],"uri":["http://zotero.org/users/3736454/items/PXXHKMJG"],"itemData":{"id":9710,"type":"article-journal","title":"Is our universe decaying at an astronomical rate?","container-title":"Physics Letters B","page":"197-200","volume":"669","issue":"3","source":"ScienceDirect","abstract":"Unless our universe is decaying at an astronomical rate (i.e., on the present cosmological timescale of Gigayears, rather than on the quantum recurrence timescale of googolplexes), it would apparently produce an infinite number of observers per comoving volume by thermal or vacuum fluctuations (Boltzmann brains). If the number of ordinary observers per comoving volume is finite, this scenario seems to imply zero likelihood for us to be ordinary observers and minuscule likelihoods for our actual observations. Hence, our observations suggest that this scenario is incorrect and that perhaps our universe is decaying at an astronomical rate.","URL":"http://www.sciencedirect.com/science/article/pii/S0370269308010459","DOI":"10.1016/j.physletb.2008.08.039","ISSN":"0370-2693","journalAbbreviation":"Physics Letters B","author":[{"family":"Page","given":"Don N."}],"issued":{"date-parts":[["2008",11,17]]},"accessed":{"date-parts":[["2019",5,17]]}}}],"schema":"https://github.com/citation-style-language/schema/raw/master/csl-citation.json"} </w:instrText>
      </w:r>
      <w:r w:rsidR="001F11F8" w:rsidRPr="00D03EB3">
        <w:rPr>
          <w:rFonts w:eastAsia="Times New Roman"/>
        </w:rPr>
        <w:fldChar w:fldCharType="separate"/>
      </w:r>
      <w:r w:rsidR="001F11F8" w:rsidRPr="00D03EB3">
        <w:rPr>
          <w:rFonts w:eastAsia="Times New Roman"/>
          <w:noProof/>
        </w:rPr>
        <w:t>(Page, 2008)</w:t>
      </w:r>
      <w:r w:rsidR="001F11F8" w:rsidRPr="00D03EB3">
        <w:rPr>
          <w:rFonts w:eastAsia="Times New Roman"/>
        </w:rPr>
        <w:fldChar w:fldCharType="end"/>
      </w:r>
      <w:r w:rsidR="001F11F8" w:rsidRPr="00D03EB3">
        <w:rPr>
          <w:rFonts w:eastAsia="Times New Roman"/>
        </w:rPr>
        <w:t>.</w:t>
      </w:r>
    </w:p>
    <w:p w14:paraId="267B4262" w14:textId="77777777" w:rsidR="001A7861" w:rsidRPr="00D03EB3" w:rsidRDefault="001A7861" w:rsidP="00F77048">
      <w:pPr>
        <w:jc w:val="both"/>
      </w:pPr>
    </w:p>
    <w:p w14:paraId="657F0582" w14:textId="702A4E7E" w:rsidR="00BA62F7" w:rsidRPr="00D03EB3" w:rsidRDefault="005564CD" w:rsidP="00F77048">
      <w:pPr>
        <w:jc w:val="both"/>
      </w:pPr>
      <w:r w:rsidRPr="00D03EB3">
        <w:t>T</w:t>
      </w:r>
      <w:r w:rsidR="00BA62F7" w:rsidRPr="00D03EB3">
        <w:t>he fact that I am not a random brain in amino-acid ocean is an evidence that biological evolution is not</w:t>
      </w:r>
      <w:r w:rsidRPr="00D03EB3">
        <w:t xml:space="preserve"> a</w:t>
      </w:r>
      <w:r w:rsidR="00BA62F7" w:rsidRPr="00D03EB3">
        <w:t xml:space="preserve"> </w:t>
      </w:r>
      <w:r w:rsidR="00BA62F7" w:rsidRPr="00D03EB3">
        <w:rPr>
          <w:i/>
        </w:rPr>
        <w:t>very</w:t>
      </w:r>
      <w:r w:rsidR="00BA62F7" w:rsidRPr="00D03EB3">
        <w:t xml:space="preserve"> rare event, and empty planets have </w:t>
      </w:r>
      <w:r w:rsidRPr="00D03EB3">
        <w:t xml:space="preserve">an </w:t>
      </w:r>
      <w:r w:rsidR="00BA62F7" w:rsidRPr="00D03EB3">
        <w:t xml:space="preserve">upper level in frequency. </w:t>
      </w:r>
      <w:r w:rsidR="007854A8" w:rsidRPr="00D03EB3">
        <w:t xml:space="preserve">This </w:t>
      </w:r>
      <w:r w:rsidRPr="00D03EB3">
        <w:t xml:space="preserve">is </w:t>
      </w:r>
      <w:r w:rsidR="007854A8" w:rsidRPr="00D03EB3">
        <w:t xml:space="preserve">also evidence against </w:t>
      </w:r>
      <w:r w:rsidRPr="00D03EB3">
        <w:t xml:space="preserve">a </w:t>
      </w:r>
      <w:r w:rsidR="007854A8" w:rsidRPr="00D03EB3">
        <w:t>very strong anthropic shadow, like false vacuum decay every 100 years, as in that case an observer could be randomly born from a non-sentient animal, like a dinosaur</w:t>
      </w:r>
      <w:r w:rsidR="00CF7E7F" w:rsidRPr="00D03EB3">
        <w:t>. More about expected frequency of events like false vacuum decay see in</w:t>
      </w:r>
      <w:r w:rsidR="00D37DA1" w:rsidRPr="00D03EB3">
        <w:t xml:space="preserve"> </w:t>
      </w:r>
      <w:r w:rsidR="00CF7E7F" w:rsidRPr="00D03EB3">
        <w:fldChar w:fldCharType="begin"/>
      </w:r>
      <w:r w:rsidR="00841C0B" w:rsidRPr="00D03EB3">
        <w:instrText xml:space="preserve"> ADDIN ZOTERO_ITEM CSL_CITATION {"citationID":"HhMIZ9ob","properties":{"formattedCitation":"(\\uc0\\u262{}irkovi\\uc0\\u263{} et al., 2010; A. Turchin &amp; Denkenberger, 2019)","plainCitation":"(Ćirković et al., 2010; A. Turchin &amp; Denkenberger, 2019)","dontUpdate":true,"noteIndex":0},"citationItems":[{"id":9579,"uris":["http://zotero.org/users/3736454/items/E4R9B3ET"],"uri":["http://zotero.org/users/3736454/items/E4R9B3ET"],"itemData":{"id":9579,"type":"article-journal","title":"Anthropic shadow: observation selection effects and human extinction risks","container-title":"Risk Analysis: An International Journal","page":"1495–1506","volume":"30","issue":"10","source":"Google Scholar","title-short":"Anthropic shadow","author":[{"family":"Ćirković","given":"Milan M."},{"family":"Sandberg","given":"Anders"},{"family":"Bostrom","given":"Nick"}],"issued":{"date-parts":[["2010"]]}}},{"id":9764,"uris":["http://zotero.org/users/3736454/items/59BEJZZ7"],"uri":["http://zotero.org/users/3736454/items/59BEJZZ7"],"itemData":{"id":9764,"type":"manuscript","title":"A Pin and a Balloon:  Anthropic Principle Implies Underestimation of the Fragility of Our Environment and a Higher Risk of Runaway Global Warming","author":[{"family":"Turchin","given":"A."},{"family":"Denkenberger","given":"D."}],"issued":{"date-parts":[["2019"]]}}}],"schema":"https://github.com/citation-style-language/schema/raw/master/csl-citation.json"} </w:instrText>
      </w:r>
      <w:r w:rsidR="00CF7E7F" w:rsidRPr="00D03EB3">
        <w:fldChar w:fldCharType="separate"/>
      </w:r>
      <w:r w:rsidR="00CF7E7F" w:rsidRPr="00D03EB3">
        <w:rPr>
          <w:rFonts w:eastAsia="Times New Roman"/>
        </w:rPr>
        <w:t>(Ćirković et al., 2010; Turchin &amp; Denkenberger, 2019)</w:t>
      </w:r>
      <w:r w:rsidR="00CF7E7F" w:rsidRPr="00D03EB3">
        <w:fldChar w:fldCharType="end"/>
      </w:r>
      <w:r w:rsidRPr="00D03EB3">
        <w:t>.</w:t>
      </w:r>
      <w:r w:rsidR="007854A8" w:rsidRPr="00D03EB3">
        <w:t xml:space="preserve"> </w:t>
      </w:r>
      <w:r w:rsidRPr="00D03EB3">
        <w:t>H</w:t>
      </w:r>
      <w:r w:rsidR="007854A8" w:rsidRPr="00D03EB3">
        <w:t xml:space="preserve">uman DNA is around </w:t>
      </w:r>
      <w:r w:rsidR="00701AF0" w:rsidRPr="00D03EB3">
        <w:t>50 per cent different</w:t>
      </w:r>
      <w:r w:rsidR="007854A8" w:rsidRPr="00D03EB3">
        <w:t xml:space="preserve"> from dinosaurs</w:t>
      </w:r>
      <w:r w:rsidRPr="00D03EB3">
        <w:t>’</w:t>
      </w:r>
      <w:r w:rsidR="007854A8" w:rsidRPr="00D03EB3">
        <w:t xml:space="preserve"> DNA,</w:t>
      </w:r>
      <w:r w:rsidR="00FD5455" w:rsidRPr="00D03EB3">
        <w:t xml:space="preserve"> which is around 2 billion of</w:t>
      </w:r>
      <w:r w:rsidR="00701AF0" w:rsidRPr="00D03EB3">
        <w:t xml:space="preserve"> bits of difference</w:t>
      </w:r>
      <w:r w:rsidR="007854A8" w:rsidRPr="00D03EB3">
        <w:t xml:space="preserve"> and while all </w:t>
      </w:r>
      <w:r w:rsidRPr="00D03EB3">
        <w:t xml:space="preserve">of </w:t>
      </w:r>
      <w:r w:rsidR="007854A8" w:rsidRPr="00D03EB3">
        <w:t>these mutation</w:t>
      </w:r>
      <w:r w:rsidR="00FD5455" w:rsidRPr="00D03EB3">
        <w:t>s</w:t>
      </w:r>
      <w:r w:rsidR="007854A8" w:rsidRPr="00D03EB3">
        <w:t xml:space="preserve"> happening simultaneously is </w:t>
      </w:r>
      <w:r w:rsidRPr="00D03EB3">
        <w:t xml:space="preserve">vanishingly </w:t>
      </w:r>
      <w:r w:rsidR="007854A8" w:rsidRPr="00D03EB3">
        <w:t>unlikely</w:t>
      </w:r>
      <w:r w:rsidRPr="00D03EB3">
        <w:t>, with a</w:t>
      </w:r>
      <w:r w:rsidR="007854A8" w:rsidRPr="00D03EB3">
        <w:t xml:space="preserve"> factor</w:t>
      </w:r>
      <w:r w:rsidRPr="00D03EB3">
        <w:t xml:space="preserve"> of</w:t>
      </w:r>
      <w:r w:rsidR="007854A8" w:rsidRPr="00D03EB3">
        <w:t xml:space="preserve"> 10</w:t>
      </w:r>
      <w:r w:rsidR="00701AF0" w:rsidRPr="00D03EB3">
        <w:rPr>
          <w:vertAlign w:val="superscript"/>
        </w:rPr>
        <w:t>2E9</w:t>
      </w:r>
      <w:r w:rsidR="007854A8" w:rsidRPr="00D03EB3">
        <w:t>, it is still more possib</w:t>
      </w:r>
      <w:r w:rsidR="00701AF0" w:rsidRPr="00D03EB3">
        <w:t>le than many other BBs.</w:t>
      </w:r>
    </w:p>
    <w:p w14:paraId="6D049D32" w14:textId="77777777" w:rsidR="00DC00B2" w:rsidRPr="00D03EB3" w:rsidRDefault="00DC00B2" w:rsidP="00F77048">
      <w:pPr>
        <w:jc w:val="both"/>
      </w:pPr>
    </w:p>
    <w:p w14:paraId="2A25DF9F" w14:textId="64EEE0F9" w:rsidR="00DC00B2" w:rsidRPr="00D03EB3" w:rsidRDefault="004C3A6C" w:rsidP="00F77048">
      <w:pPr>
        <w:jc w:val="both"/>
      </w:pPr>
      <w:r w:rsidRPr="00D03EB3">
        <w:t>The BB argument should be applied not only to the observable universe fate, but to the whole multiverse. If there are two similar universe</w:t>
      </w:r>
      <w:r w:rsidR="00D64811" w:rsidRPr="00D03EB3">
        <w:t>s</w:t>
      </w:r>
      <w:r w:rsidRPr="00D03EB3">
        <w:t xml:space="preserve"> in the multiverse, one with early cutoff, and another with Heat death and many BBs</w:t>
      </w:r>
      <w:r w:rsidR="008D7F38" w:rsidRPr="00D03EB3">
        <w:t xml:space="preserve">, Self-Indication Assumption principle, SIA, </w:t>
      </w:r>
      <w:r w:rsidR="008D7F38" w:rsidRPr="00D03EB3">
        <w:fldChar w:fldCharType="begin"/>
      </w:r>
      <w:r w:rsidR="008D7F38" w:rsidRPr="00D03EB3">
        <w:instrText xml:space="preserve"> ADDIN ZOTERO_ITEM CSL_CITATION {"citationID":"l5JSd1tU","properties":{"formattedCitation":"(Bostrom &amp; Cirkovi\\uc0\\u263{}, 2003)","plainCitation":"(Bostrom &amp; Cirković, 2003)","noteIndex":0},"citationItems":[{"id":6331,"uris":["http://zotero.org/users/3736454/items/SQHX5RTW"],"uri":["http://zotero.org/users/3736454/items/SQHX5RTW"],"itemData":{"id":6331,"type":"article-journal","title":"The Doomsday Argument and the Self–Indication Assumption: Reply to Olum","container-title":"The Philosophical Quarterly","page":"83-91","volume":"53","issue":"210","source":"Wiley Online Library","abstract":"In a recent paper in this journal, Ken Olum attempts to refute the doomsday argument by appealing to the self–indication assumption (SIA) that your very existence gives you reason to think that there are many observers. Unlike earlier users of this strategy, Olum tries to counter objections that have been made against (SIA). We argue that his defence of (SIA) is unsuccessful. This does not, however, mean that one has to accept the doomsday argument (or the other counter–intuitive results that flow from related thought–experiments). A developed theory of observation selection effects shows why the doomsday argument is inconclusive, and how one can consistently reject both it and (SIA).","URL":"http://onlinelibrary.wiley.com/doi/10.1111/1467-9213.00298/abstract","DOI":"10.1111/1467-9213.00298","ISSN":"1467-9213","title-short":"The Doomsday Argument and the Self–Indication Assumption","language":"en","author":[{"family":"Bostrom","given":"N."},{"family":"Cirković","given":"Milan M."}],"issued":{"date-parts":[["2003",1,1]]}}}],"schema":"https://github.com/citation-style-language/schema/raw/master/csl-citation.json"} </w:instrText>
      </w:r>
      <w:r w:rsidR="008D7F38" w:rsidRPr="00D03EB3">
        <w:fldChar w:fldCharType="separate"/>
      </w:r>
      <w:r w:rsidR="008D7F38" w:rsidRPr="00D03EB3">
        <w:rPr>
          <w:rFonts w:eastAsia="Times New Roman"/>
        </w:rPr>
        <w:t xml:space="preserve">(Bostrom &amp; </w:t>
      </w:r>
      <w:proofErr w:type="spellStart"/>
      <w:r w:rsidR="008D7F38" w:rsidRPr="00D03EB3">
        <w:rPr>
          <w:rFonts w:eastAsia="Times New Roman"/>
        </w:rPr>
        <w:t>Cirković</w:t>
      </w:r>
      <w:proofErr w:type="spellEnd"/>
      <w:r w:rsidR="008D7F38" w:rsidRPr="00D03EB3">
        <w:rPr>
          <w:rFonts w:eastAsia="Times New Roman"/>
        </w:rPr>
        <w:t>, 2003)</w:t>
      </w:r>
      <w:r w:rsidR="008D7F38" w:rsidRPr="00D03EB3">
        <w:fldChar w:fldCharType="end"/>
      </w:r>
      <w:r w:rsidR="008D7F38" w:rsidRPr="00D03EB3">
        <w:t xml:space="preserve"> implies that we should be in the second one with the heat death.</w:t>
      </w:r>
    </w:p>
    <w:p w14:paraId="6397639B" w14:textId="77777777" w:rsidR="00507CD6" w:rsidRPr="00D03EB3" w:rsidRDefault="00507CD6" w:rsidP="00F77048">
      <w:pPr>
        <w:jc w:val="both"/>
      </w:pPr>
    </w:p>
    <w:p w14:paraId="298F5944" w14:textId="73DAFC28" w:rsidR="00FC3E50" w:rsidRPr="00D03EB3" w:rsidRDefault="00507CD6" w:rsidP="006F5736">
      <w:pPr>
        <w:pStyle w:val="Heading2"/>
      </w:pPr>
      <w:bookmarkStart w:id="62" w:name="_Toc9798067"/>
      <w:bookmarkStart w:id="63" w:name="_Toc12278236"/>
      <w:r w:rsidRPr="00D03EB3">
        <w:t>5.2</w:t>
      </w:r>
      <w:r w:rsidR="00A61F99" w:rsidRPr="00D03EB3">
        <w:t xml:space="preserve">. </w:t>
      </w:r>
      <w:r w:rsidR="008A0BE3" w:rsidRPr="00D03EB3">
        <w:t>Boltzmannian immortality</w:t>
      </w:r>
      <w:bookmarkEnd w:id="62"/>
      <w:bookmarkEnd w:id="63"/>
    </w:p>
    <w:p w14:paraId="01266E9A" w14:textId="31641925" w:rsidR="00CB7CE0" w:rsidRPr="00D03EB3" w:rsidRDefault="009C3B19" w:rsidP="005B11A0">
      <w:pPr>
        <w:jc w:val="both"/>
        <w:rPr>
          <w:rFonts w:eastAsia="Times New Roman"/>
        </w:rPr>
      </w:pPr>
      <w:r w:rsidRPr="00D03EB3">
        <w:t xml:space="preserve">Loew </w:t>
      </w:r>
      <w:r w:rsidR="00C671D6" w:rsidRPr="00D03EB3">
        <w:t xml:space="preserve">argues </w:t>
      </w:r>
      <w:r w:rsidRPr="00D03EB3">
        <w:t>“</w:t>
      </w:r>
      <w:r w:rsidRPr="00D03EB3">
        <w:rPr>
          <w:rFonts w:eastAsia="Times New Roman"/>
        </w:rPr>
        <w:t>that if survival of death is possible at all, then we almost surely will survive our deaths because there almost surely will be Boltzmann duplicates of us in the distant future that stand in appropriate relations to us to guarantee our survival</w:t>
      </w:r>
      <w:r w:rsidR="00C671D6" w:rsidRPr="00D03EB3">
        <w:rPr>
          <w:rFonts w:eastAsia="Times New Roman"/>
        </w:rPr>
        <w:t>”</w:t>
      </w:r>
      <w:r w:rsidR="001F11F8" w:rsidRPr="00D03EB3">
        <w:rPr>
          <w:rFonts w:eastAsia="Times New Roman"/>
        </w:rPr>
        <w:t xml:space="preserve"> </w:t>
      </w:r>
      <w:r w:rsidR="001F11F8" w:rsidRPr="00D03EB3">
        <w:rPr>
          <w:rFonts w:eastAsia="Times New Roman"/>
        </w:rPr>
        <w:fldChar w:fldCharType="begin"/>
      </w:r>
      <w:r w:rsidR="001F11F8" w:rsidRPr="00D03EB3">
        <w:rPr>
          <w:rFonts w:eastAsia="Times New Roman"/>
        </w:rPr>
        <w:instrText xml:space="preserve"> ADDIN ZOTERO_ITEM CSL_CITATION {"citationID":"zH2fEoYH","properties":{"formattedCitation":"(Loew, 2017)","plainCitation":"(Loew, 2017)","noteIndex":0},"citationItems":[{"id":9296,"uris":["http://zotero.org/users/3736454/items/P5GYHN7B"],"uri":["http://zotero.org/users/3736454/items/P5GYHN7B"],"itemData":{"id":9296,"type":"article-journal","title":"Boltzmannian Immortality","container-title":"Erkenntnis","page":"761–776","volume":"82","issue":"4","source":"Google Scholar","author":[{"family":"Loew","given":"Christian"}],"issued":{"date-parts":[["2017"]]}}}],"schema":"https://github.com/citation-style-language/schema/raw/master/csl-citation.json"} </w:instrText>
      </w:r>
      <w:r w:rsidR="001F11F8" w:rsidRPr="00D03EB3">
        <w:rPr>
          <w:rFonts w:eastAsia="Times New Roman"/>
        </w:rPr>
        <w:fldChar w:fldCharType="separate"/>
      </w:r>
      <w:r w:rsidR="001F11F8" w:rsidRPr="00D03EB3">
        <w:rPr>
          <w:rFonts w:eastAsia="Times New Roman"/>
          <w:noProof/>
        </w:rPr>
        <w:t>(Loew, 2017)</w:t>
      </w:r>
      <w:r w:rsidR="001F11F8" w:rsidRPr="00D03EB3">
        <w:rPr>
          <w:rFonts w:eastAsia="Times New Roman"/>
        </w:rPr>
        <w:fldChar w:fldCharType="end"/>
      </w:r>
      <w:r w:rsidRPr="00D03EB3">
        <w:rPr>
          <w:rFonts w:eastAsia="Times New Roman"/>
        </w:rPr>
        <w:t>.</w:t>
      </w:r>
      <w:r w:rsidR="00C671D6" w:rsidRPr="00D03EB3">
        <w:rPr>
          <w:rFonts w:eastAsia="Times New Roman"/>
        </w:rPr>
        <w:t xml:space="preserve"> </w:t>
      </w:r>
      <w:r w:rsidR="00CB7CE0" w:rsidRPr="00D03EB3">
        <w:rPr>
          <w:rFonts w:eastAsia="Times New Roman"/>
        </w:rPr>
        <w:t xml:space="preserve">Loew also </w:t>
      </w:r>
      <w:r w:rsidR="005B11A0" w:rsidRPr="00D03EB3">
        <w:rPr>
          <w:rFonts w:eastAsia="Times New Roman"/>
        </w:rPr>
        <w:t>argue that there will be many BB</w:t>
      </w:r>
      <w:r w:rsidR="00CB7CE0" w:rsidRPr="00D03EB3">
        <w:rPr>
          <w:rFonts w:eastAsia="Times New Roman"/>
        </w:rPr>
        <w:t>s in the future of infinite universe</w:t>
      </w:r>
      <w:r w:rsidR="00C07064" w:rsidRPr="00D03EB3">
        <w:rPr>
          <w:rFonts w:eastAsia="Times New Roman"/>
        </w:rPr>
        <w:t xml:space="preserve"> which are not only copies of my</w:t>
      </w:r>
      <w:r w:rsidR="00CB7CE0" w:rsidRPr="00D03EB3">
        <w:rPr>
          <w:rFonts w:eastAsia="Times New Roman"/>
        </w:rPr>
        <w:t xml:space="preserve"> </w:t>
      </w:r>
      <w:r w:rsidR="00C07064" w:rsidRPr="00D03EB3">
        <w:rPr>
          <w:rFonts w:eastAsia="Times New Roman"/>
        </w:rPr>
        <w:t>mind</w:t>
      </w:r>
      <w:r w:rsidR="00CB7CE0" w:rsidRPr="00D03EB3">
        <w:rPr>
          <w:rFonts w:eastAsia="Times New Roman"/>
        </w:rPr>
        <w:t>, but causally connected with it “in wide causality view”</w:t>
      </w:r>
      <w:r w:rsidR="001F11F8" w:rsidRPr="00D03EB3">
        <w:rPr>
          <w:rFonts w:eastAsia="Times New Roman"/>
        </w:rPr>
        <w:t xml:space="preserve"> </w:t>
      </w:r>
      <w:r w:rsidR="00707C56" w:rsidRPr="00D03EB3">
        <w:rPr>
          <w:rFonts w:eastAsia="Times New Roman"/>
        </w:rPr>
        <w:fldChar w:fldCharType="begin"/>
      </w:r>
      <w:r w:rsidR="00707C56" w:rsidRPr="00D03EB3">
        <w:rPr>
          <w:rFonts w:eastAsia="Times New Roman"/>
        </w:rPr>
        <w:instrText xml:space="preserve"> ADDIN ZOTERO_ITEM CSL_CITATION {"citationID":"UYFRHLoX","properties":{"formattedCitation":"(Parfit, 1984)","plainCitation":"(Parfit, 1984)","noteIndex":0},"citationItems":[{"id":6687,"uris":["http://zotero.org/users/3736454/items/GWVMXH2Y"],"uri":["http://zotero.org/users/3736454/items/GWVMXH2Y"],"itemData":{"id":6687,"type":"book","title":"Reasons and persons","publisher":"OUP Oxford","source":"Google Scholar","author":[{"family":"Parfit","given":"Derek"}],"issued":{"date-parts":[["1984"]]}}}],"schema":"https://github.com/citation-style-language/schema/raw/master/csl-citation.json"} </w:instrText>
      </w:r>
      <w:r w:rsidR="00707C56" w:rsidRPr="00D03EB3">
        <w:rPr>
          <w:rFonts w:eastAsia="Times New Roman"/>
        </w:rPr>
        <w:fldChar w:fldCharType="separate"/>
      </w:r>
      <w:r w:rsidR="00707C56" w:rsidRPr="00D03EB3">
        <w:rPr>
          <w:rFonts w:eastAsia="Times New Roman"/>
          <w:noProof/>
        </w:rPr>
        <w:t>(Parfit, 1984)</w:t>
      </w:r>
      <w:r w:rsidR="00707C56" w:rsidRPr="00D03EB3">
        <w:rPr>
          <w:rFonts w:eastAsia="Times New Roman"/>
        </w:rPr>
        <w:fldChar w:fldCharType="end"/>
      </w:r>
      <w:r w:rsidR="00707C56" w:rsidRPr="00D03EB3">
        <w:rPr>
          <w:rFonts w:eastAsia="Times New Roman"/>
        </w:rPr>
        <w:t xml:space="preserve">. This </w:t>
      </w:r>
      <w:r w:rsidR="005B11A0" w:rsidRPr="00D03EB3">
        <w:rPr>
          <w:rFonts w:eastAsia="Times New Roman"/>
        </w:rPr>
        <w:t xml:space="preserve">is similar to the </w:t>
      </w:r>
      <w:r w:rsidR="00707C56" w:rsidRPr="00D03EB3">
        <w:rPr>
          <w:rFonts w:eastAsia="Times New Roman"/>
        </w:rPr>
        <w:t xml:space="preserve">causality of the </w:t>
      </w:r>
      <w:r w:rsidR="005B11A0" w:rsidRPr="00D03EB3">
        <w:rPr>
          <w:rFonts w:eastAsia="Times New Roman"/>
        </w:rPr>
        <w:t>butterfly effect: any past event affect</w:t>
      </w:r>
      <w:r w:rsidR="00C07064" w:rsidRPr="00D03EB3">
        <w:rPr>
          <w:rFonts w:eastAsia="Times New Roman"/>
        </w:rPr>
        <w:t>s</w:t>
      </w:r>
      <w:r w:rsidR="005B11A0" w:rsidRPr="00D03EB3">
        <w:rPr>
          <w:rFonts w:eastAsia="Times New Roman"/>
        </w:rPr>
        <w:t xml:space="preserve"> </w:t>
      </w:r>
      <w:r w:rsidR="00707C56" w:rsidRPr="00D03EB3">
        <w:rPr>
          <w:rFonts w:eastAsia="Times New Roman"/>
        </w:rPr>
        <w:t xml:space="preserve">the entire </w:t>
      </w:r>
      <w:r w:rsidR="005B11A0" w:rsidRPr="00D03EB3">
        <w:rPr>
          <w:rFonts w:eastAsia="Times New Roman"/>
        </w:rPr>
        <w:t>future light cone, including all random fluctuation in it. Thus, if in the future</w:t>
      </w:r>
      <w:r w:rsidR="00707C56" w:rsidRPr="00D03EB3">
        <w:rPr>
          <w:rFonts w:eastAsia="Times New Roman"/>
        </w:rPr>
        <w:t xml:space="preserve"> there</w:t>
      </w:r>
      <w:r w:rsidR="005B11A0" w:rsidRPr="00D03EB3">
        <w:rPr>
          <w:rFonts w:eastAsia="Times New Roman"/>
        </w:rPr>
        <w:t xml:space="preserve"> appears a BB which represents a moment of m</w:t>
      </w:r>
      <w:r w:rsidR="00707C56" w:rsidRPr="00D03EB3">
        <w:rPr>
          <w:rFonts w:eastAsia="Times New Roman"/>
        </w:rPr>
        <w:t>y</w:t>
      </w:r>
      <w:r w:rsidR="005B11A0" w:rsidRPr="00D03EB3">
        <w:rPr>
          <w:rFonts w:eastAsia="Times New Roman"/>
        </w:rPr>
        <w:t xml:space="preserve"> life, which is </w:t>
      </w:r>
      <w:r w:rsidR="00707C56" w:rsidRPr="00D03EB3">
        <w:rPr>
          <w:rFonts w:eastAsia="Times New Roman"/>
        </w:rPr>
        <w:t xml:space="preserve">a </w:t>
      </w:r>
      <w:r w:rsidR="005B11A0" w:rsidRPr="00D03EB3">
        <w:rPr>
          <w:rFonts w:eastAsia="Times New Roman"/>
        </w:rPr>
        <w:t xml:space="preserve">continuation of my mind state after death in this world, it will be also causally connected with my mind, thus ensuring continuity of consciousness, if such causal continuity is needed for personal identity. </w:t>
      </w:r>
    </w:p>
    <w:p w14:paraId="387E8944" w14:textId="205E3275" w:rsidR="009C3B19" w:rsidRPr="00D03EB3" w:rsidRDefault="009C3B19" w:rsidP="009C3B19">
      <w:pPr>
        <w:rPr>
          <w:rFonts w:eastAsia="Times New Roman"/>
        </w:rPr>
      </w:pPr>
    </w:p>
    <w:p w14:paraId="58C286B9" w14:textId="1EDCAC6C" w:rsidR="00F218CA" w:rsidRPr="00D03EB3" w:rsidRDefault="00CA6380" w:rsidP="00CA6380">
      <w:pPr>
        <w:jc w:val="both"/>
        <w:rPr>
          <w:rFonts w:eastAsia="Times New Roman"/>
        </w:rPr>
      </w:pPr>
      <w:r w:rsidRPr="00D03EB3">
        <w:rPr>
          <w:rFonts w:eastAsia="Times New Roman"/>
        </w:rPr>
        <w:t>Boltzman</w:t>
      </w:r>
      <w:r w:rsidR="00F8654F" w:rsidRPr="00D03EB3">
        <w:rPr>
          <w:rFonts w:eastAsia="Times New Roman"/>
        </w:rPr>
        <w:t>n</w:t>
      </w:r>
      <w:r w:rsidRPr="00D03EB3">
        <w:rPr>
          <w:rFonts w:eastAsia="Times New Roman"/>
        </w:rPr>
        <w:t>ian immortality is a particular case of many-world</w:t>
      </w:r>
      <w:r w:rsidR="00707C56" w:rsidRPr="00D03EB3">
        <w:rPr>
          <w:rFonts w:eastAsia="Times New Roman"/>
        </w:rPr>
        <w:t>s</w:t>
      </w:r>
      <w:r w:rsidRPr="00D03EB3">
        <w:rPr>
          <w:rFonts w:eastAsia="Times New Roman"/>
        </w:rPr>
        <w:t xml:space="preserve"> immortality I described in the article “Forever and again”</w:t>
      </w:r>
      <w:r w:rsidR="001F11F8" w:rsidRPr="00D03EB3">
        <w:rPr>
          <w:rFonts w:eastAsia="Times New Roman"/>
        </w:rPr>
        <w:t xml:space="preserve"> </w:t>
      </w:r>
      <w:r w:rsidR="001F11F8" w:rsidRPr="00D03EB3">
        <w:rPr>
          <w:rFonts w:eastAsia="Times New Roman"/>
        </w:rPr>
        <w:fldChar w:fldCharType="begin"/>
      </w:r>
      <w:r w:rsidR="00C07064" w:rsidRPr="00D03EB3">
        <w:rPr>
          <w:rFonts w:eastAsia="Times New Roman"/>
        </w:rPr>
        <w:instrText xml:space="preserve"> ADDIN ZOTERO_ITEM CSL_CITATION {"citationID":"fvMauU2x","properties":{"formattedCitation":"(A. Turchin, 2018)","plainCitation":"(A. Turchin, 2018)","dontUpdate":true,"noteIndex":0},"citationItems":[{"id":6784,"uris":["http://zotero.org/users/3736454/items/JST2CW3X"],"uri":["http://zotero.org/users/3736454/items/JST2CW3X"],"itemData":{"id":6784,"type":"manuscript","title":"Forever and Again: Necessary Conditions for the “Quantum Immortality” and its Practical Implications","author":[{"family":"Turchin","given":"A."}],"issued":{"date-parts":[["2018"]]}}}],"schema":"https://github.com/citation-style-language/schema/raw/master/csl-citation.json"} </w:instrText>
      </w:r>
      <w:r w:rsidR="001F11F8" w:rsidRPr="00D03EB3">
        <w:rPr>
          <w:rFonts w:eastAsia="Times New Roman"/>
        </w:rPr>
        <w:fldChar w:fldCharType="separate"/>
      </w:r>
      <w:r w:rsidR="001F11F8" w:rsidRPr="00D03EB3">
        <w:rPr>
          <w:rFonts w:eastAsia="Times New Roman"/>
          <w:noProof/>
        </w:rPr>
        <w:t>(Turchin, 2018)</w:t>
      </w:r>
      <w:r w:rsidR="001F11F8" w:rsidRPr="00D03EB3">
        <w:rPr>
          <w:rFonts w:eastAsia="Times New Roman"/>
        </w:rPr>
        <w:fldChar w:fldCharType="end"/>
      </w:r>
      <w:r w:rsidRPr="00D03EB3">
        <w:rPr>
          <w:rFonts w:eastAsia="Times New Roman"/>
        </w:rPr>
        <w:t xml:space="preserve">. </w:t>
      </w:r>
      <w:r w:rsidR="00F45A4B" w:rsidRPr="00D03EB3">
        <w:t>If probabilistic resources are infinite then all moments of you exist all at the same time. So it is not a sequence of moments, but all possible moments representing you at all times</w:t>
      </w:r>
      <w:r w:rsidR="00F45A4B" w:rsidRPr="00D03EB3">
        <w:rPr>
          <w:rFonts w:eastAsia="Times New Roman"/>
        </w:rPr>
        <w:t xml:space="preserve">. However, there is an illusionary time based on internal clocks of each moment, in other word, the moments could be numbered and could have an illusion of sequence of moments. </w:t>
      </w:r>
      <w:r w:rsidRPr="00D03EB3">
        <w:rPr>
          <w:rFonts w:eastAsia="Times New Roman"/>
        </w:rPr>
        <w:t xml:space="preserve">In </w:t>
      </w:r>
      <w:r w:rsidR="001F11F8" w:rsidRPr="00D03EB3">
        <w:rPr>
          <w:rFonts w:eastAsia="Times New Roman"/>
        </w:rPr>
        <w:t>Boltzmann Immortality</w:t>
      </w:r>
      <w:r w:rsidRPr="00D03EB3">
        <w:rPr>
          <w:rFonts w:eastAsia="Times New Roman"/>
        </w:rPr>
        <w:t xml:space="preserve"> </w:t>
      </w:r>
      <w:r w:rsidR="001F11F8" w:rsidRPr="00D03EB3">
        <w:rPr>
          <w:rFonts w:eastAsia="Times New Roman"/>
        </w:rPr>
        <w:t>(</w:t>
      </w:r>
      <w:r w:rsidRPr="00D03EB3">
        <w:rPr>
          <w:rFonts w:eastAsia="Times New Roman"/>
        </w:rPr>
        <w:t>B-immortality</w:t>
      </w:r>
      <w:r w:rsidR="001F11F8" w:rsidRPr="00D03EB3">
        <w:rPr>
          <w:rFonts w:eastAsia="Times New Roman"/>
        </w:rPr>
        <w:t>)</w:t>
      </w:r>
      <w:r w:rsidRPr="00D03EB3">
        <w:rPr>
          <w:rFonts w:eastAsia="Times New Roman"/>
        </w:rPr>
        <w:t xml:space="preserve">, after </w:t>
      </w:r>
      <w:r w:rsidR="00707C56" w:rsidRPr="00D03EB3">
        <w:rPr>
          <w:rFonts w:eastAsia="Times New Roman"/>
        </w:rPr>
        <w:t xml:space="preserve">the </w:t>
      </w:r>
      <w:r w:rsidRPr="00D03EB3">
        <w:rPr>
          <w:rFonts w:eastAsia="Times New Roman"/>
        </w:rPr>
        <w:t>first BB which present</w:t>
      </w:r>
      <w:r w:rsidR="004F46FD" w:rsidRPr="00D03EB3">
        <w:rPr>
          <w:rFonts w:eastAsia="Times New Roman"/>
        </w:rPr>
        <w:t>s</w:t>
      </w:r>
      <w:r w:rsidRPr="00D03EB3">
        <w:rPr>
          <w:rFonts w:eastAsia="Times New Roman"/>
        </w:rPr>
        <w:t xml:space="preserve"> </w:t>
      </w:r>
      <w:r w:rsidR="00707C56" w:rsidRPr="00D03EB3">
        <w:rPr>
          <w:rFonts w:eastAsia="Times New Roman"/>
        </w:rPr>
        <w:t xml:space="preserve">the </w:t>
      </w:r>
      <w:r w:rsidRPr="00D03EB3">
        <w:rPr>
          <w:rFonts w:eastAsia="Times New Roman"/>
        </w:rPr>
        <w:t>first moment of my experience after death (at moment</w:t>
      </w:r>
      <w:r w:rsidR="00707C56" w:rsidRPr="00D03EB3">
        <w:rPr>
          <w:rFonts w:eastAsia="Times New Roman"/>
        </w:rPr>
        <w:t xml:space="preserve"> t+1</w:t>
      </w:r>
      <w:r w:rsidRPr="00D03EB3">
        <w:rPr>
          <w:rFonts w:eastAsia="Times New Roman"/>
        </w:rPr>
        <w:t xml:space="preserve">), there will be </w:t>
      </w:r>
      <w:r w:rsidR="00707C56" w:rsidRPr="00D03EB3">
        <w:rPr>
          <w:rFonts w:eastAsia="Times New Roman"/>
        </w:rPr>
        <w:t xml:space="preserve">a </w:t>
      </w:r>
      <w:r w:rsidRPr="00D03EB3">
        <w:rPr>
          <w:rFonts w:eastAsia="Times New Roman"/>
        </w:rPr>
        <w:t>second BB, eon</w:t>
      </w:r>
      <w:r w:rsidR="004F46FD" w:rsidRPr="00D03EB3">
        <w:rPr>
          <w:rFonts w:eastAsia="Times New Roman"/>
        </w:rPr>
        <w:t>s</w:t>
      </w:r>
      <w:r w:rsidRPr="00D03EB3">
        <w:rPr>
          <w:rFonts w:eastAsia="Times New Roman"/>
        </w:rPr>
        <w:t xml:space="preserve"> later, which will </w:t>
      </w:r>
      <w:r w:rsidR="00707C56" w:rsidRPr="00D03EB3">
        <w:rPr>
          <w:rFonts w:eastAsia="Times New Roman"/>
        </w:rPr>
        <w:t>re</w:t>
      </w:r>
      <w:r w:rsidRPr="00D03EB3">
        <w:rPr>
          <w:rFonts w:eastAsia="Times New Roman"/>
        </w:rPr>
        <w:t>present the continuation of the first BB, (</w:t>
      </w:r>
      <w:r w:rsidR="004F46FD" w:rsidRPr="00D03EB3">
        <w:rPr>
          <w:rFonts w:eastAsia="Times New Roman"/>
        </w:rPr>
        <w:t xml:space="preserve">at </w:t>
      </w:r>
      <w:r w:rsidRPr="00D03EB3">
        <w:rPr>
          <w:rFonts w:eastAsia="Times New Roman"/>
        </w:rPr>
        <w:t>moment</w:t>
      </w:r>
      <w:r w:rsidR="00707C56" w:rsidRPr="00D03EB3">
        <w:rPr>
          <w:rFonts w:eastAsia="Times New Roman"/>
        </w:rPr>
        <w:t xml:space="preserve"> t+2</w:t>
      </w:r>
      <w:r w:rsidRPr="00D03EB3">
        <w:rPr>
          <w:rFonts w:eastAsia="Times New Roman"/>
        </w:rPr>
        <w:t>)</w:t>
      </w:r>
      <w:r w:rsidR="00707C56" w:rsidRPr="00D03EB3">
        <w:rPr>
          <w:rFonts w:eastAsia="Times New Roman"/>
        </w:rPr>
        <w:t>,</w:t>
      </w:r>
      <w:r w:rsidRPr="00D03EB3">
        <w:rPr>
          <w:rFonts w:eastAsia="Times New Roman"/>
        </w:rPr>
        <w:t xml:space="preserve"> etc</w:t>
      </w:r>
      <w:r w:rsidR="00707C56" w:rsidRPr="00D03EB3">
        <w:rPr>
          <w:rFonts w:eastAsia="Times New Roman"/>
        </w:rPr>
        <w:t xml:space="preserve">. Thus, </w:t>
      </w:r>
      <w:r w:rsidRPr="00D03EB3">
        <w:rPr>
          <w:rFonts w:eastAsia="Times New Roman"/>
        </w:rPr>
        <w:t xml:space="preserve">B-immortality implies </w:t>
      </w:r>
      <w:r w:rsidR="00707C56" w:rsidRPr="00D03EB3">
        <w:rPr>
          <w:rFonts w:eastAsia="Times New Roman"/>
        </w:rPr>
        <w:t xml:space="preserve">the </w:t>
      </w:r>
      <w:r w:rsidRPr="00D03EB3">
        <w:rPr>
          <w:rFonts w:eastAsia="Times New Roman"/>
        </w:rPr>
        <w:t>possibility of stable chains of observer</w:t>
      </w:r>
      <w:r w:rsidR="00707C56" w:rsidRPr="00D03EB3">
        <w:rPr>
          <w:rFonts w:eastAsia="Times New Roman"/>
        </w:rPr>
        <w:t xml:space="preserve"> </w:t>
      </w:r>
      <w:r w:rsidRPr="00D03EB3">
        <w:rPr>
          <w:rFonts w:eastAsia="Times New Roman"/>
        </w:rPr>
        <w:t xml:space="preserve">moments, and that such chains will be not drastically different than </w:t>
      </w:r>
      <w:r w:rsidR="00707C56" w:rsidRPr="00D03EB3">
        <w:rPr>
          <w:rFonts w:eastAsia="Times New Roman"/>
        </w:rPr>
        <w:t xml:space="preserve">the </w:t>
      </w:r>
      <w:r w:rsidRPr="00D03EB3">
        <w:rPr>
          <w:rFonts w:eastAsia="Times New Roman"/>
        </w:rPr>
        <w:t xml:space="preserve">normal experience of a mind, or, otherwise, such immortality will collapse into a kaleidoscope of strange and unpleasant experiences. </w:t>
      </w:r>
    </w:p>
    <w:p w14:paraId="74281CF8" w14:textId="77777777" w:rsidR="00526A25" w:rsidRPr="00D03EB3" w:rsidRDefault="00526A25" w:rsidP="00526A25"/>
    <w:p w14:paraId="41EC4942" w14:textId="10F7485B" w:rsidR="00526A25" w:rsidRPr="00D03EB3" w:rsidRDefault="00507CD6" w:rsidP="00526A25">
      <w:pPr>
        <w:pStyle w:val="Heading2"/>
      </w:pPr>
      <w:bookmarkStart w:id="64" w:name="_Toc9798068"/>
      <w:bookmarkStart w:id="65" w:name="_Toc12278237"/>
      <w:r w:rsidRPr="00D03EB3">
        <w:t>5.3</w:t>
      </w:r>
      <w:r w:rsidR="00A61F99" w:rsidRPr="00D03EB3">
        <w:t xml:space="preserve">. </w:t>
      </w:r>
      <w:r w:rsidR="00DD72A4" w:rsidRPr="00D03EB3">
        <w:t>“</w:t>
      </w:r>
      <w:r w:rsidR="00526A25" w:rsidRPr="00D03EB3">
        <w:t xml:space="preserve">Permutation </w:t>
      </w:r>
      <w:r w:rsidR="00DD72A4" w:rsidRPr="00D03EB3">
        <w:t xml:space="preserve">City” </w:t>
      </w:r>
      <w:r w:rsidR="00526A25" w:rsidRPr="00D03EB3">
        <w:t>immortality</w:t>
      </w:r>
      <w:bookmarkEnd w:id="64"/>
      <w:bookmarkEnd w:id="65"/>
    </w:p>
    <w:p w14:paraId="53500068" w14:textId="2004C8FD" w:rsidR="00B77236" w:rsidRPr="00D03EB3" w:rsidRDefault="00B77236" w:rsidP="004F46FD">
      <w:pPr>
        <w:jc w:val="both"/>
      </w:pPr>
      <w:r w:rsidRPr="00D03EB3">
        <w:t xml:space="preserve">B-immortality could provide some form of immortality, but there is no guarantee that it will be good in any meaningful sense. In the best case, it will look like just </w:t>
      </w:r>
      <w:r w:rsidR="00DD72A4" w:rsidRPr="00D03EB3">
        <w:t xml:space="preserve">miraculously </w:t>
      </w:r>
      <w:r w:rsidRPr="00D03EB3">
        <w:t>escaping death, but experience</w:t>
      </w:r>
      <w:r w:rsidR="00DD72A4" w:rsidRPr="00D03EB3">
        <w:t>s</w:t>
      </w:r>
      <w:r w:rsidRPr="00D03EB3">
        <w:t xml:space="preserve"> of injuries and semi-consciousness would dominate</w:t>
      </w:r>
      <w:r w:rsidR="004F46FD" w:rsidRPr="00D03EB3">
        <w:t>.</w:t>
      </w:r>
    </w:p>
    <w:p w14:paraId="0BBD5D1E" w14:textId="77777777" w:rsidR="004F46FD" w:rsidRPr="00D03EB3" w:rsidRDefault="004F46FD" w:rsidP="004F46FD">
      <w:pPr>
        <w:jc w:val="both"/>
      </w:pPr>
    </w:p>
    <w:p w14:paraId="51039331" w14:textId="5AD53BC6" w:rsidR="008051E5" w:rsidRPr="00D03EB3" w:rsidRDefault="004F46FD" w:rsidP="004F46FD">
      <w:pPr>
        <w:jc w:val="both"/>
      </w:pPr>
      <w:r w:rsidRPr="00D03EB3">
        <w:t xml:space="preserve">However, B-immortality could be augmented in </w:t>
      </w:r>
      <w:r w:rsidR="00DD72A4" w:rsidRPr="00D03EB3">
        <w:t xml:space="preserve">a </w:t>
      </w:r>
      <w:r w:rsidRPr="00D03EB3">
        <w:t>way which prevents bad outcomes</w:t>
      </w:r>
      <w:r w:rsidR="00DD72A4" w:rsidRPr="00D03EB3">
        <w:t>. O</w:t>
      </w:r>
      <w:r w:rsidRPr="00D03EB3">
        <w:t xml:space="preserve">ne way to do this is described in </w:t>
      </w:r>
      <w:r w:rsidR="00DD72A4" w:rsidRPr="00D03EB3">
        <w:t xml:space="preserve">Egan’s </w:t>
      </w:r>
      <w:r w:rsidRPr="00D03EB3">
        <w:t xml:space="preserve">novel </w:t>
      </w:r>
      <w:r w:rsidRPr="00D03EB3">
        <w:rPr>
          <w:i/>
        </w:rPr>
        <w:t xml:space="preserve">Permutation </w:t>
      </w:r>
      <w:r w:rsidR="00DD72A4" w:rsidRPr="00D03EB3">
        <w:rPr>
          <w:i/>
        </w:rPr>
        <w:t>City</w:t>
      </w:r>
      <w:r w:rsidR="00DD72A4" w:rsidRPr="00D03EB3">
        <w:t xml:space="preserve"> </w:t>
      </w:r>
      <w:r w:rsidR="001F11F8" w:rsidRPr="00D03EB3">
        <w:fldChar w:fldCharType="begin"/>
      </w:r>
      <w:r w:rsidR="001F11F8" w:rsidRPr="00D03EB3">
        <w:instrText xml:space="preserve"> ADDIN ZOTERO_ITEM CSL_CITATION {"citationID":"TqbMzR4O","properties":{"formattedCitation":"(Egan, 2010)","plainCitation":"(Egan, 2010)","noteIndex":0},"citationItems":[{"id":6453,"uris":["http://zotero.org/users/3736454/items/AFAEK2DR"],"uri":["http://zotero.org/users/3736454/items/AFAEK2DR"],"itemData":{"id":6453,"type":"book","title":"Permutation city","publisher":"Hachette UK","source":"Google Scholar","author":[{"family":"Egan","given":"Greg"}],"issued":{"date-parts":[["2010"]]}}}],"schema":"https://github.com/citation-style-language/schema/raw/master/csl-citation.json"} </w:instrText>
      </w:r>
      <w:r w:rsidR="001F11F8" w:rsidRPr="00D03EB3">
        <w:fldChar w:fldCharType="separate"/>
      </w:r>
      <w:r w:rsidR="001F11F8" w:rsidRPr="00D03EB3">
        <w:rPr>
          <w:noProof/>
        </w:rPr>
        <w:t>(Egan, 2010)</w:t>
      </w:r>
      <w:r w:rsidR="001F11F8" w:rsidRPr="00D03EB3">
        <w:fldChar w:fldCharType="end"/>
      </w:r>
      <w:r w:rsidRPr="00D03EB3">
        <w:t xml:space="preserve">. </w:t>
      </w:r>
      <w:r w:rsidR="007E71F6" w:rsidRPr="00D03EB3">
        <w:t xml:space="preserve">The main idea </w:t>
      </w:r>
      <w:r w:rsidR="00DD72A4" w:rsidRPr="00D03EB3">
        <w:t xml:space="preserve">here </w:t>
      </w:r>
      <w:r w:rsidR="007E71F6" w:rsidRPr="00D03EB3">
        <w:t xml:space="preserve">is that B-immortality is applicable not only to biological minds, but also to computers. </w:t>
      </w:r>
    </w:p>
    <w:p w14:paraId="5B4AB1F1" w14:textId="77777777" w:rsidR="008051E5" w:rsidRPr="00D03EB3" w:rsidRDefault="008051E5" w:rsidP="004F46FD">
      <w:pPr>
        <w:jc w:val="both"/>
      </w:pPr>
    </w:p>
    <w:p w14:paraId="57B73ACE" w14:textId="3EF5F05A" w:rsidR="001E2A97" w:rsidRPr="00D03EB3" w:rsidRDefault="007E71F6" w:rsidP="004F46FD">
      <w:pPr>
        <w:jc w:val="both"/>
      </w:pPr>
      <w:r w:rsidRPr="00D03EB3">
        <w:t xml:space="preserve">The next state of a computer is completely deterministic relative to its initial state, so the B-immortality of a computer will not create strange kaleidoscopic </w:t>
      </w:r>
      <w:r w:rsidR="008051E5" w:rsidRPr="00D03EB3">
        <w:t>computer</w:t>
      </w:r>
      <w:r w:rsidRPr="00D03EB3">
        <w:t xml:space="preserve"> states, but will create a stable chain of</w:t>
      </w:r>
      <w:r w:rsidR="008051E5" w:rsidRPr="00D03EB3">
        <w:t xml:space="preserve"> the</w:t>
      </w:r>
      <w:r w:rsidRPr="00D03EB3">
        <w:t xml:space="preserve"> computer</w:t>
      </w:r>
      <w:r w:rsidR="008051E5" w:rsidRPr="00D03EB3">
        <w:t>’s</w:t>
      </w:r>
      <w:r w:rsidRPr="00D03EB3">
        <w:t xml:space="preserve"> states.</w:t>
      </w:r>
      <w:r w:rsidR="008051E5" w:rsidRPr="00D03EB3">
        <w:t xml:space="preserve"> If an uploaded mind is </w:t>
      </w:r>
      <w:r w:rsidR="00DD72A4" w:rsidRPr="00D03EB3">
        <w:t xml:space="preserve">running </w:t>
      </w:r>
      <w:r w:rsidR="008051E5" w:rsidRPr="00D03EB3">
        <w:t xml:space="preserve">on such a computer, such </w:t>
      </w:r>
      <w:r w:rsidR="000B282E" w:rsidRPr="00D03EB3">
        <w:t xml:space="preserve">an </w:t>
      </w:r>
      <w:r w:rsidR="008051E5" w:rsidRPr="00D03EB3">
        <w:t xml:space="preserve">upload will also escape experiencing of the bad kaleidoscopic experience as BB. </w:t>
      </w:r>
      <w:r w:rsidR="001E2A97" w:rsidRPr="00D03EB3">
        <w:t>So</w:t>
      </w:r>
      <w:r w:rsidR="00A45402" w:rsidRPr="00D03EB3">
        <w:t>,</w:t>
      </w:r>
      <w:r w:rsidR="001E2A97" w:rsidRPr="00D03EB3">
        <w:t xml:space="preserve"> the whole algorithm of </w:t>
      </w:r>
      <w:r w:rsidR="000B282E" w:rsidRPr="00D03EB3">
        <w:t>computer-</w:t>
      </w:r>
      <w:r w:rsidR="001E2A97" w:rsidRPr="00D03EB3">
        <w:t xml:space="preserve">assisted B-immortality in Permutation </w:t>
      </w:r>
      <w:r w:rsidR="000B282E" w:rsidRPr="00D03EB3">
        <w:t xml:space="preserve">City </w:t>
      </w:r>
      <w:r w:rsidR="001E2A97" w:rsidRPr="00D03EB3">
        <w:t xml:space="preserve">works as </w:t>
      </w:r>
      <w:r w:rsidR="000B282E" w:rsidRPr="00D03EB3">
        <w:t>follows</w:t>
      </w:r>
      <w:r w:rsidR="001E2A97" w:rsidRPr="00D03EB3">
        <w:t>:</w:t>
      </w:r>
    </w:p>
    <w:p w14:paraId="1F746183" w14:textId="77777777" w:rsidR="00A45402" w:rsidRPr="00D03EB3" w:rsidRDefault="00A45402" w:rsidP="004F46FD">
      <w:pPr>
        <w:jc w:val="both"/>
      </w:pPr>
    </w:p>
    <w:p w14:paraId="4ECDB043" w14:textId="1FB8FAB8" w:rsidR="00A45402" w:rsidRPr="00D03EB3" w:rsidRDefault="00A45402" w:rsidP="00A45402">
      <w:pPr>
        <w:pStyle w:val="ListParagraph"/>
        <w:numPr>
          <w:ilvl w:val="0"/>
          <w:numId w:val="8"/>
        </w:numPr>
        <w:jc w:val="both"/>
        <w:rPr>
          <w:rFonts w:ascii="Times New Roman" w:hAnsi="Times New Roman" w:cs="Times New Roman"/>
        </w:rPr>
      </w:pPr>
      <w:r w:rsidRPr="00D03EB3">
        <w:rPr>
          <w:rFonts w:ascii="Times New Roman" w:hAnsi="Times New Roman" w:cs="Times New Roman"/>
        </w:rPr>
        <w:t>An operati</w:t>
      </w:r>
      <w:r w:rsidR="000B282E" w:rsidRPr="00D03EB3">
        <w:rPr>
          <w:rFonts w:ascii="Times New Roman" w:hAnsi="Times New Roman" w:cs="Times New Roman"/>
        </w:rPr>
        <w:t>ng</w:t>
      </w:r>
      <w:r w:rsidRPr="00D03EB3">
        <w:rPr>
          <w:rFonts w:ascii="Times New Roman" w:hAnsi="Times New Roman" w:cs="Times New Roman"/>
        </w:rPr>
        <w:t xml:space="preserve"> system is created</w:t>
      </w:r>
      <w:r w:rsidR="000B282E" w:rsidRPr="00D03EB3">
        <w:rPr>
          <w:rFonts w:ascii="Times New Roman" w:hAnsi="Times New Roman" w:cs="Times New Roman"/>
        </w:rPr>
        <w:t xml:space="preserve"> that </w:t>
      </w:r>
      <w:r w:rsidRPr="00D03EB3">
        <w:rPr>
          <w:rFonts w:ascii="Times New Roman" w:hAnsi="Times New Roman" w:cs="Times New Roman"/>
        </w:rPr>
        <w:t xml:space="preserve">has </w:t>
      </w:r>
      <w:r w:rsidR="000B282E" w:rsidRPr="00D03EB3">
        <w:rPr>
          <w:rFonts w:ascii="Times New Roman" w:hAnsi="Times New Roman" w:cs="Times New Roman"/>
        </w:rPr>
        <w:t xml:space="preserve">the </w:t>
      </w:r>
      <w:r w:rsidRPr="00D03EB3">
        <w:rPr>
          <w:rFonts w:ascii="Times New Roman" w:hAnsi="Times New Roman" w:cs="Times New Roman"/>
        </w:rPr>
        <w:t xml:space="preserve">capability to grow infinitely given sufficient computational resources. </w:t>
      </w:r>
      <w:r w:rsidR="00866F3A" w:rsidRPr="00D03EB3">
        <w:rPr>
          <w:rFonts w:ascii="Times New Roman" w:hAnsi="Times New Roman" w:cs="Times New Roman"/>
        </w:rPr>
        <w:t xml:space="preserve">In the novel, such </w:t>
      </w:r>
      <w:r w:rsidR="000B282E" w:rsidRPr="00D03EB3">
        <w:rPr>
          <w:rFonts w:ascii="Times New Roman" w:hAnsi="Times New Roman" w:cs="Times New Roman"/>
        </w:rPr>
        <w:t xml:space="preserve">a </w:t>
      </w:r>
      <w:r w:rsidR="00866F3A" w:rsidRPr="00D03EB3">
        <w:rPr>
          <w:rFonts w:ascii="Times New Roman" w:hAnsi="Times New Roman" w:cs="Times New Roman"/>
        </w:rPr>
        <w:t>system is based on something like cellular automat</w:t>
      </w:r>
      <w:r w:rsidR="000B282E" w:rsidRPr="00D03EB3">
        <w:rPr>
          <w:rFonts w:ascii="Times New Roman" w:hAnsi="Times New Roman" w:cs="Times New Roman"/>
        </w:rPr>
        <w:t>a</w:t>
      </w:r>
      <w:r w:rsidR="00866F3A" w:rsidRPr="00D03EB3">
        <w:rPr>
          <w:rFonts w:ascii="Times New Roman" w:hAnsi="Times New Roman" w:cs="Times New Roman"/>
        </w:rPr>
        <w:t>. But inside this operati</w:t>
      </w:r>
      <w:r w:rsidR="000B282E" w:rsidRPr="00D03EB3">
        <w:rPr>
          <w:rFonts w:ascii="Times New Roman" w:hAnsi="Times New Roman" w:cs="Times New Roman"/>
        </w:rPr>
        <w:t>ng</w:t>
      </w:r>
      <w:r w:rsidR="00866F3A" w:rsidRPr="00D03EB3">
        <w:rPr>
          <w:rFonts w:ascii="Times New Roman" w:hAnsi="Times New Roman" w:cs="Times New Roman"/>
        </w:rPr>
        <w:t xml:space="preserve"> system any other computer programs could exist</w:t>
      </w:r>
      <w:r w:rsidR="00411513" w:rsidRPr="00D03EB3">
        <w:rPr>
          <w:rFonts w:ascii="Times New Roman" w:hAnsi="Times New Roman" w:cs="Times New Roman"/>
        </w:rPr>
        <w:t xml:space="preserve"> as a virtual machine, including a mind upload</w:t>
      </w:r>
      <w:r w:rsidR="00280269" w:rsidRPr="00D03EB3">
        <w:rPr>
          <w:rFonts w:ascii="Times New Roman" w:hAnsi="Times New Roman" w:cs="Times New Roman"/>
        </w:rPr>
        <w:t xml:space="preserve">. </w:t>
      </w:r>
      <w:r w:rsidR="005B5E33" w:rsidRPr="00D03EB3">
        <w:rPr>
          <w:rFonts w:ascii="Times New Roman" w:hAnsi="Times New Roman" w:cs="Times New Roman"/>
        </w:rPr>
        <w:t xml:space="preserve">(In </w:t>
      </w:r>
      <w:r w:rsidR="005B5E33" w:rsidRPr="00D03EB3">
        <w:rPr>
          <w:rFonts w:ascii="Times New Roman" w:hAnsi="Times New Roman" w:cs="Times New Roman"/>
          <w:i/>
        </w:rPr>
        <w:t xml:space="preserve">Permutation </w:t>
      </w:r>
      <w:r w:rsidR="000B282E" w:rsidRPr="00D03EB3">
        <w:rPr>
          <w:rFonts w:ascii="Times New Roman" w:hAnsi="Times New Roman" w:cs="Times New Roman"/>
          <w:i/>
        </w:rPr>
        <w:t>City</w:t>
      </w:r>
      <w:r w:rsidR="000B282E" w:rsidRPr="00D03EB3">
        <w:rPr>
          <w:rFonts w:ascii="Times New Roman" w:hAnsi="Times New Roman" w:cs="Times New Roman"/>
        </w:rPr>
        <w:t xml:space="preserve"> </w:t>
      </w:r>
      <w:r w:rsidR="005B5E33" w:rsidRPr="00D03EB3">
        <w:rPr>
          <w:rFonts w:ascii="Times New Roman" w:hAnsi="Times New Roman" w:cs="Times New Roman"/>
        </w:rPr>
        <w:t xml:space="preserve">the whole setup </w:t>
      </w:r>
      <w:r w:rsidR="000B282E" w:rsidRPr="00D03EB3">
        <w:rPr>
          <w:rFonts w:ascii="Times New Roman" w:hAnsi="Times New Roman" w:cs="Times New Roman"/>
        </w:rPr>
        <w:t xml:space="preserve">uses </w:t>
      </w:r>
      <w:r w:rsidR="005B5E33" w:rsidRPr="00D03EB3">
        <w:rPr>
          <w:rFonts w:ascii="Times New Roman" w:hAnsi="Times New Roman" w:cs="Times New Roman"/>
        </w:rPr>
        <w:t>an initial state which can’t appear via natural evolution of cellular automat</w:t>
      </w:r>
      <w:r w:rsidR="000B282E" w:rsidRPr="00D03EB3">
        <w:rPr>
          <w:rFonts w:ascii="Times New Roman" w:hAnsi="Times New Roman" w:cs="Times New Roman"/>
        </w:rPr>
        <w:t>a</w:t>
      </w:r>
      <w:r w:rsidR="005B5E33" w:rsidRPr="00D03EB3">
        <w:rPr>
          <w:rFonts w:ascii="Times New Roman" w:hAnsi="Times New Roman" w:cs="Times New Roman"/>
        </w:rPr>
        <w:t>, but it is not clear</w:t>
      </w:r>
      <w:r w:rsidR="000B282E" w:rsidRPr="00D03EB3">
        <w:rPr>
          <w:rFonts w:ascii="Times New Roman" w:hAnsi="Times New Roman" w:cs="Times New Roman"/>
        </w:rPr>
        <w:t xml:space="preserve"> if this is </w:t>
      </w:r>
      <w:r w:rsidR="005B5E33" w:rsidRPr="00D03EB3">
        <w:rPr>
          <w:rFonts w:ascii="Times New Roman" w:hAnsi="Times New Roman" w:cs="Times New Roman"/>
        </w:rPr>
        <w:t>a necessary condition).</w:t>
      </w:r>
    </w:p>
    <w:p w14:paraId="24A434CE" w14:textId="167733E5" w:rsidR="00411513" w:rsidRPr="00D03EB3" w:rsidRDefault="00280269" w:rsidP="00A45402">
      <w:pPr>
        <w:pStyle w:val="ListParagraph"/>
        <w:numPr>
          <w:ilvl w:val="0"/>
          <w:numId w:val="8"/>
        </w:numPr>
        <w:jc w:val="both"/>
        <w:rPr>
          <w:rFonts w:ascii="Times New Roman" w:hAnsi="Times New Roman" w:cs="Times New Roman"/>
        </w:rPr>
      </w:pPr>
      <w:r w:rsidRPr="00D03EB3">
        <w:rPr>
          <w:rFonts w:ascii="Times New Roman" w:hAnsi="Times New Roman" w:cs="Times New Roman"/>
        </w:rPr>
        <w:t xml:space="preserve">A human mind is scanned and uploaded into </w:t>
      </w:r>
      <w:r w:rsidR="000B282E" w:rsidRPr="00D03EB3">
        <w:rPr>
          <w:rFonts w:ascii="Times New Roman" w:hAnsi="Times New Roman" w:cs="Times New Roman"/>
        </w:rPr>
        <w:t xml:space="preserve">the </w:t>
      </w:r>
      <w:r w:rsidRPr="00D03EB3">
        <w:rPr>
          <w:rFonts w:ascii="Times New Roman" w:hAnsi="Times New Roman" w:cs="Times New Roman"/>
        </w:rPr>
        <w:t>system.</w:t>
      </w:r>
    </w:p>
    <w:p w14:paraId="5EA9BA45" w14:textId="33BAA40E" w:rsidR="00280269" w:rsidRPr="00D03EB3" w:rsidRDefault="00280269" w:rsidP="00A45402">
      <w:pPr>
        <w:pStyle w:val="ListParagraph"/>
        <w:numPr>
          <w:ilvl w:val="0"/>
          <w:numId w:val="8"/>
        </w:numPr>
        <w:jc w:val="both"/>
        <w:rPr>
          <w:rFonts w:ascii="Times New Roman" w:hAnsi="Times New Roman" w:cs="Times New Roman"/>
        </w:rPr>
      </w:pPr>
      <w:r w:rsidRPr="00D03EB3">
        <w:rPr>
          <w:rFonts w:ascii="Times New Roman" w:hAnsi="Times New Roman" w:cs="Times New Roman"/>
        </w:rPr>
        <w:t xml:space="preserve">The whole system, after testing and running for a short time, instantly turns off. </w:t>
      </w:r>
    </w:p>
    <w:p w14:paraId="213F723C" w14:textId="1EA4C9B8" w:rsidR="00C07BA8" w:rsidRPr="00D03EB3" w:rsidRDefault="00C07BA8" w:rsidP="00A45402">
      <w:pPr>
        <w:pStyle w:val="ListParagraph"/>
        <w:numPr>
          <w:ilvl w:val="0"/>
          <w:numId w:val="8"/>
        </w:numPr>
        <w:jc w:val="both"/>
        <w:rPr>
          <w:rFonts w:ascii="Times New Roman" w:hAnsi="Times New Roman" w:cs="Times New Roman"/>
        </w:rPr>
      </w:pPr>
      <w:r w:rsidRPr="00D03EB3">
        <w:rPr>
          <w:rFonts w:ascii="Times New Roman" w:hAnsi="Times New Roman" w:cs="Times New Roman"/>
        </w:rPr>
        <w:t xml:space="preserve">The next state of the whole </w:t>
      </w:r>
      <w:r w:rsidR="00240242" w:rsidRPr="00D03EB3">
        <w:rPr>
          <w:rFonts w:ascii="Times New Roman" w:hAnsi="Times New Roman" w:cs="Times New Roman"/>
        </w:rPr>
        <w:t>computer</w:t>
      </w:r>
      <w:r w:rsidRPr="00D03EB3">
        <w:rPr>
          <w:rFonts w:ascii="Times New Roman" w:hAnsi="Times New Roman" w:cs="Times New Roman"/>
        </w:rPr>
        <w:t xml:space="preserve"> could be only a Boltzmann brain (or some other form of </w:t>
      </w:r>
      <w:r w:rsidR="000B282E" w:rsidRPr="00D03EB3">
        <w:rPr>
          <w:rFonts w:ascii="Times New Roman" w:hAnsi="Times New Roman" w:cs="Times New Roman"/>
        </w:rPr>
        <w:t>many-</w:t>
      </w:r>
      <w:r w:rsidRPr="00D03EB3">
        <w:rPr>
          <w:rFonts w:ascii="Times New Roman" w:hAnsi="Times New Roman" w:cs="Times New Roman"/>
        </w:rPr>
        <w:t>worlds immortality)</w:t>
      </w:r>
      <w:r w:rsidR="00FA21FF" w:rsidRPr="00D03EB3">
        <w:rPr>
          <w:rFonts w:ascii="Times New Roman" w:hAnsi="Times New Roman" w:cs="Times New Roman"/>
        </w:rPr>
        <w:t>.</w:t>
      </w:r>
    </w:p>
    <w:p w14:paraId="04814334" w14:textId="2A5FE55B" w:rsidR="00C07BA8" w:rsidRPr="00D03EB3" w:rsidRDefault="00C07BA8" w:rsidP="00A45402">
      <w:pPr>
        <w:pStyle w:val="ListParagraph"/>
        <w:numPr>
          <w:ilvl w:val="0"/>
          <w:numId w:val="8"/>
        </w:numPr>
        <w:jc w:val="both"/>
        <w:rPr>
          <w:rFonts w:ascii="Times New Roman" w:hAnsi="Times New Roman" w:cs="Times New Roman"/>
        </w:rPr>
      </w:pPr>
      <w:r w:rsidRPr="00D03EB3">
        <w:rPr>
          <w:rFonts w:ascii="Times New Roman" w:hAnsi="Times New Roman" w:cs="Times New Roman"/>
        </w:rPr>
        <w:t>There is an infinite stable chain of computations following fr</w:t>
      </w:r>
      <w:r w:rsidR="00B900C1" w:rsidRPr="00D03EB3">
        <w:rPr>
          <w:rFonts w:ascii="Times New Roman" w:hAnsi="Times New Roman" w:cs="Times New Roman"/>
        </w:rPr>
        <w:t>o</w:t>
      </w:r>
      <w:r w:rsidRPr="00D03EB3">
        <w:rPr>
          <w:rFonts w:ascii="Times New Roman" w:hAnsi="Times New Roman" w:cs="Times New Roman"/>
        </w:rPr>
        <w:t xml:space="preserve">m this initial BB, and each of them is another BB. </w:t>
      </w:r>
      <w:r w:rsidR="00B900C1" w:rsidRPr="00D03EB3">
        <w:rPr>
          <w:rFonts w:ascii="Times New Roman" w:hAnsi="Times New Roman" w:cs="Times New Roman"/>
        </w:rPr>
        <w:t xml:space="preserve">The BBs in this chain are </w:t>
      </w:r>
      <w:r w:rsidRPr="00D03EB3">
        <w:rPr>
          <w:rFonts w:ascii="Times New Roman" w:hAnsi="Times New Roman" w:cs="Times New Roman"/>
        </w:rPr>
        <w:t>immune to any outside dangerous physical processes</w:t>
      </w:r>
      <w:r w:rsidR="00453F63" w:rsidRPr="00D03EB3">
        <w:rPr>
          <w:rFonts w:ascii="Times New Roman" w:hAnsi="Times New Roman" w:cs="Times New Roman"/>
        </w:rPr>
        <w:t xml:space="preserve"> and th</w:t>
      </w:r>
      <w:r w:rsidRPr="00D03EB3">
        <w:rPr>
          <w:rFonts w:ascii="Times New Roman" w:hAnsi="Times New Roman" w:cs="Times New Roman"/>
        </w:rPr>
        <w:t>u</w:t>
      </w:r>
      <w:r w:rsidR="00453F63" w:rsidRPr="00D03EB3">
        <w:rPr>
          <w:rFonts w:ascii="Times New Roman" w:hAnsi="Times New Roman" w:cs="Times New Roman"/>
        </w:rPr>
        <w:t>s</w:t>
      </w:r>
      <w:r w:rsidRPr="00D03EB3">
        <w:rPr>
          <w:rFonts w:ascii="Times New Roman" w:hAnsi="Times New Roman" w:cs="Times New Roman"/>
        </w:rPr>
        <w:t xml:space="preserve"> could be immortal.</w:t>
      </w:r>
      <w:r w:rsidR="00453F63" w:rsidRPr="00D03EB3">
        <w:rPr>
          <w:rFonts w:ascii="Times New Roman" w:hAnsi="Times New Roman" w:cs="Times New Roman"/>
        </w:rPr>
        <w:t xml:space="preserve"> (There could be some internal computation</w:t>
      </w:r>
      <w:r w:rsidR="00B900C1" w:rsidRPr="00D03EB3">
        <w:rPr>
          <w:rFonts w:ascii="Times New Roman" w:hAnsi="Times New Roman" w:cs="Times New Roman"/>
        </w:rPr>
        <w:t>al</w:t>
      </w:r>
      <w:r w:rsidR="00453F63" w:rsidRPr="00D03EB3">
        <w:rPr>
          <w:rFonts w:ascii="Times New Roman" w:hAnsi="Times New Roman" w:cs="Times New Roman"/>
        </w:rPr>
        <w:t xml:space="preserve"> processes </w:t>
      </w:r>
      <w:r w:rsidR="00B900C1" w:rsidRPr="00D03EB3">
        <w:rPr>
          <w:rFonts w:ascii="Times New Roman" w:hAnsi="Times New Roman" w:cs="Times New Roman"/>
        </w:rPr>
        <w:t xml:space="preserve">that </w:t>
      </w:r>
      <w:r w:rsidR="00453F63" w:rsidRPr="00D03EB3">
        <w:rPr>
          <w:rFonts w:ascii="Times New Roman" w:hAnsi="Times New Roman" w:cs="Times New Roman"/>
        </w:rPr>
        <w:t>may still look like aging and death, e.g. bug accumulation and</w:t>
      </w:r>
      <w:r w:rsidR="00B900C1" w:rsidRPr="00D03EB3">
        <w:rPr>
          <w:rFonts w:ascii="Times New Roman" w:hAnsi="Times New Roman" w:cs="Times New Roman"/>
        </w:rPr>
        <w:t>/</w:t>
      </w:r>
      <w:r w:rsidR="00453F63" w:rsidRPr="00D03EB3">
        <w:rPr>
          <w:rFonts w:ascii="Times New Roman" w:hAnsi="Times New Roman" w:cs="Times New Roman"/>
        </w:rPr>
        <w:t xml:space="preserve">or program halting, and this problem </w:t>
      </w:r>
      <w:r w:rsidR="00B900C1" w:rsidRPr="00D03EB3">
        <w:rPr>
          <w:rFonts w:ascii="Times New Roman" w:hAnsi="Times New Roman" w:cs="Times New Roman"/>
        </w:rPr>
        <w:t xml:space="preserve">would </w:t>
      </w:r>
      <w:r w:rsidR="00453F63" w:rsidRPr="00D03EB3">
        <w:rPr>
          <w:rFonts w:ascii="Times New Roman" w:hAnsi="Times New Roman" w:cs="Times New Roman"/>
        </w:rPr>
        <w:t>need to be solved for true immortality.)</w:t>
      </w:r>
    </w:p>
    <w:p w14:paraId="7CB9DF42" w14:textId="77777777" w:rsidR="00A61F99" w:rsidRPr="00D03EB3" w:rsidRDefault="00A61F99" w:rsidP="00A61F99"/>
    <w:p w14:paraId="5FB5EE21" w14:textId="3BEE983E" w:rsidR="00A61F99" w:rsidRPr="00D03EB3" w:rsidRDefault="00A61F99" w:rsidP="00A61F99">
      <w:pPr>
        <w:pStyle w:val="Heading2"/>
      </w:pPr>
      <w:bookmarkStart w:id="66" w:name="_Toc9798069"/>
      <w:bookmarkStart w:id="67" w:name="_Toc12278238"/>
      <w:r w:rsidRPr="00D03EB3">
        <w:t>5.4. Exploiting glitches in</w:t>
      </w:r>
      <w:r w:rsidR="005E7994" w:rsidRPr="00D03EB3">
        <w:t xml:space="preserve"> the</w:t>
      </w:r>
      <w:r w:rsidRPr="00D03EB3">
        <w:t xml:space="preserve"> chains of observer</w:t>
      </w:r>
      <w:r w:rsidR="00AA5289" w:rsidRPr="00D03EB3">
        <w:t xml:space="preserve"> </w:t>
      </w:r>
      <w:r w:rsidRPr="00D03EB3">
        <w:t>moments</w:t>
      </w:r>
      <w:bookmarkEnd w:id="66"/>
      <w:bookmarkEnd w:id="67"/>
    </w:p>
    <w:p w14:paraId="4D796F4D" w14:textId="0A58C93C" w:rsidR="00D077F5" w:rsidRPr="00D03EB3" w:rsidRDefault="007B61CD" w:rsidP="003C310A">
      <w:pPr>
        <w:jc w:val="both"/>
      </w:pPr>
      <w:r w:rsidRPr="00D03EB3">
        <w:t xml:space="preserve">The main principle here is that it is </w:t>
      </w:r>
      <w:r w:rsidR="007A3252" w:rsidRPr="00D03EB3">
        <w:t xml:space="preserve">not a </w:t>
      </w:r>
      <w:r w:rsidRPr="00D03EB3">
        <w:t>bug, but</w:t>
      </w:r>
      <w:r w:rsidR="007A3252" w:rsidRPr="00D03EB3">
        <w:t xml:space="preserve"> a</w:t>
      </w:r>
      <w:r w:rsidRPr="00D03EB3">
        <w:t xml:space="preserve"> feature</w:t>
      </w:r>
      <w:r w:rsidR="003C310A" w:rsidRPr="00D03EB3">
        <w:t>. If there are some glitches in observer</w:t>
      </w:r>
      <w:r w:rsidR="00AA5289" w:rsidRPr="00D03EB3">
        <w:t xml:space="preserve"> </w:t>
      </w:r>
      <w:r w:rsidR="003C310A" w:rsidRPr="00D03EB3">
        <w:t xml:space="preserve">chains, they could be exploited to create some form of “magic”, instruments to manipulate probabilities which are above main physical </w:t>
      </w:r>
      <w:r w:rsidR="00AA5289" w:rsidRPr="00D03EB3">
        <w:t>laws</w:t>
      </w:r>
      <w:r w:rsidR="003C310A" w:rsidRPr="00D03EB3">
        <w:t xml:space="preserve">, </w:t>
      </w:r>
      <w:r w:rsidR="00AA5289" w:rsidRPr="00D03EB3">
        <w:t xml:space="preserve">and that </w:t>
      </w:r>
      <w:r w:rsidR="003C310A" w:rsidRPr="00D03EB3">
        <w:t>may look like manipulating the number of coinciden</w:t>
      </w:r>
      <w:r w:rsidR="00AA5289" w:rsidRPr="00D03EB3">
        <w:t>ces</w:t>
      </w:r>
      <w:r w:rsidR="003C310A" w:rsidRPr="00D03EB3">
        <w:t xml:space="preserve">. Quick changes in one’s perception, maybe under effect of drugs, may increase </w:t>
      </w:r>
      <w:r w:rsidR="00AA5289" w:rsidRPr="00D03EB3">
        <w:t xml:space="preserve">the </w:t>
      </w:r>
      <w:r w:rsidR="003C310A" w:rsidRPr="00D03EB3">
        <w:t>probabilit</w:t>
      </w:r>
      <w:r w:rsidR="00AA5289" w:rsidRPr="00D03EB3">
        <w:t>y</w:t>
      </w:r>
      <w:r w:rsidR="003C310A" w:rsidRPr="00D03EB3">
        <w:t xml:space="preserve"> of such irregularities.  </w:t>
      </w:r>
    </w:p>
    <w:p w14:paraId="6CB8F9C3" w14:textId="77777777" w:rsidR="005E7994" w:rsidRPr="00D03EB3" w:rsidRDefault="005E7994" w:rsidP="005E7994"/>
    <w:p w14:paraId="5463DDC1" w14:textId="001D5A11" w:rsidR="00A61F99" w:rsidRPr="00D03EB3" w:rsidRDefault="005E7994" w:rsidP="00FA21FF">
      <w:pPr>
        <w:pStyle w:val="Heading2"/>
      </w:pPr>
      <w:bookmarkStart w:id="68" w:name="_Toc9798070"/>
      <w:bookmarkStart w:id="69" w:name="_Toc12278239"/>
      <w:r w:rsidRPr="00D03EB3">
        <w:t>5.5</w:t>
      </w:r>
      <w:r w:rsidR="00C043C1" w:rsidRPr="00D03EB3">
        <w:t>.</w:t>
      </w:r>
      <w:r w:rsidRPr="00D03EB3">
        <w:t xml:space="preserve"> Flux</w:t>
      </w:r>
      <w:r w:rsidR="00AA5289" w:rsidRPr="00D03EB3">
        <w:t xml:space="preserve"> </w:t>
      </w:r>
      <w:r w:rsidRPr="00D03EB3">
        <w:t>universe</w:t>
      </w:r>
      <w:bookmarkEnd w:id="68"/>
      <w:bookmarkEnd w:id="69"/>
    </w:p>
    <w:p w14:paraId="090D7F66" w14:textId="6C5CBDE2" w:rsidR="004B6FEE" w:rsidRPr="00D03EB3" w:rsidRDefault="004B6FEE" w:rsidP="00F717D0">
      <w:pPr>
        <w:jc w:val="both"/>
      </w:pPr>
      <w:r w:rsidRPr="00D03EB3">
        <w:t xml:space="preserve">The idea of </w:t>
      </w:r>
      <w:r w:rsidR="00AA5289" w:rsidRPr="00D03EB3">
        <w:t xml:space="preserve">a </w:t>
      </w:r>
      <w:r w:rsidRPr="00D03EB3">
        <w:t>flux</w:t>
      </w:r>
      <w:r w:rsidR="00AA5289" w:rsidRPr="00D03EB3">
        <w:t xml:space="preserve"> </w:t>
      </w:r>
      <w:r w:rsidRPr="00D03EB3">
        <w:t xml:space="preserve">universe is that everything outside my current experience </w:t>
      </w:r>
      <w:r w:rsidR="00206CC2" w:rsidRPr="00D03EB3">
        <w:t xml:space="preserve">is in </w:t>
      </w:r>
      <w:r w:rsidR="00AA5289" w:rsidRPr="00D03EB3">
        <w:t xml:space="preserve">a </w:t>
      </w:r>
      <w:r w:rsidR="00206CC2" w:rsidRPr="00D03EB3">
        <w:t>state of uncertainty. The same observer</w:t>
      </w:r>
      <w:r w:rsidR="00AA5289" w:rsidRPr="00D03EB3">
        <w:t xml:space="preserve"> </w:t>
      </w:r>
      <w:r w:rsidR="00206CC2" w:rsidRPr="00D03EB3">
        <w:t xml:space="preserve">moment could belong to many different </w:t>
      </w:r>
      <w:r w:rsidR="009308C4" w:rsidRPr="00D03EB3">
        <w:t xml:space="preserve">personalities. If I </w:t>
      </w:r>
      <w:r w:rsidR="00AA5289" w:rsidRPr="00D03EB3">
        <w:t xml:space="preserve">don’t </w:t>
      </w:r>
      <w:r w:rsidR="009308C4" w:rsidRPr="00D03EB3">
        <w:t xml:space="preserve">currently </w:t>
      </w:r>
      <w:r w:rsidR="00034025" w:rsidRPr="00D03EB3">
        <w:t xml:space="preserve">keep </w:t>
      </w:r>
      <w:r w:rsidR="009308C4" w:rsidRPr="00D03EB3">
        <w:t>the name of my mother</w:t>
      </w:r>
      <w:r w:rsidR="00AA5289" w:rsidRPr="00D03EB3">
        <w:t xml:space="preserve"> in my working memory</w:t>
      </w:r>
      <w:r w:rsidR="00034025" w:rsidRPr="00D03EB3">
        <w:t xml:space="preserve">, </w:t>
      </w:r>
      <w:r w:rsidR="00AA5289" w:rsidRPr="00D03EB3">
        <w:t xml:space="preserve">her name </w:t>
      </w:r>
      <w:r w:rsidR="00034025" w:rsidRPr="00D03EB3">
        <w:t xml:space="preserve">is uncertain relative to </w:t>
      </w:r>
      <w:r w:rsidR="00515555" w:rsidRPr="00D03EB3">
        <w:t xml:space="preserve">the moment </w:t>
      </w:r>
      <w:r w:rsidR="00034025" w:rsidRPr="00D03EB3">
        <w:t xml:space="preserve">now, as the same OM could be in personalities with </w:t>
      </w:r>
      <w:r w:rsidR="00AA5289" w:rsidRPr="00D03EB3">
        <w:t xml:space="preserve">mothers with </w:t>
      </w:r>
      <w:r w:rsidR="00034025" w:rsidRPr="00D03EB3">
        <w:t xml:space="preserve">different names.  </w:t>
      </w:r>
    </w:p>
    <w:p w14:paraId="26CC3F6D" w14:textId="77777777" w:rsidR="007B6B16" w:rsidRPr="00D03EB3" w:rsidRDefault="007B6B16" w:rsidP="00F717D0">
      <w:pPr>
        <w:jc w:val="both"/>
      </w:pPr>
    </w:p>
    <w:p w14:paraId="0FA5821F" w14:textId="7F6C2C8B" w:rsidR="00FB75B3" w:rsidRPr="00D03EB3" w:rsidRDefault="003F5531" w:rsidP="00FB75B3">
      <w:pPr>
        <w:jc w:val="both"/>
      </w:pPr>
      <w:r w:rsidRPr="00D03EB3">
        <w:t xml:space="preserve">Along the same lines, a </w:t>
      </w:r>
      <w:r w:rsidR="007B6B16" w:rsidRPr="00D03EB3">
        <w:t xml:space="preserve">person on </w:t>
      </w:r>
      <w:r w:rsidR="00525178" w:rsidRPr="00D03EB3">
        <w:t xml:space="preserve">the </w:t>
      </w:r>
      <w:proofErr w:type="spellStart"/>
      <w:r w:rsidR="007B6B16" w:rsidRPr="00D03EB3">
        <w:t>LessWrong</w:t>
      </w:r>
      <w:proofErr w:type="spellEnd"/>
      <w:r w:rsidR="007B6B16" w:rsidRPr="00D03EB3">
        <w:t xml:space="preserve"> blog</w:t>
      </w:r>
      <w:r w:rsidR="001F11F8" w:rsidRPr="00D03EB3">
        <w:t xml:space="preserve"> </w:t>
      </w:r>
      <w:r w:rsidR="001F11F8" w:rsidRPr="00D03EB3">
        <w:fldChar w:fldCharType="begin"/>
      </w:r>
      <w:r w:rsidR="004E433A" w:rsidRPr="00D03EB3">
        <w:instrText xml:space="preserve"> ADDIN ZOTERO_ITEM CSL_CITATION {"citationID":"fZqv1g1K","properties":{"formattedCitation":"(Eitan, 2015)","plainCitation":"(Eitan, 2015)","noteIndex":0},"citationItems":[{"id":9719,"uris":["http://zotero.org/users/3736454/items/CSMBC86F"],"uri":["http://zotero.org/users/3736454/items/CSMBC86F"],"itemData":{"id":9719,"type":"post-weblog","title":"The Consequences of Dust Theory. - LessWrong 2.0","abstract":"Dust theory implies that everything outside of my perception is in flux. Your\nexperiences have to find themselves in a world in which they could have\nconceivably formed. Of course, you exist in every possible world which would\nproduce that mindstate, but some are 'vaster' than others, leading you down the\nmost probable courses.\n\nSuppose that going to sleep or losing grasp of your surroundings opens a wider\nspace of worlds you could exist in, which jumps you into another reality along\nwith consistent memories of it. I can't figure out if this would be the case, or\nif my consciousness would most likely just dissolve, with only those beating\ntrillion-to-one odds waking up in the morning. Or maybe my pool of 'experience'\nstays active when I sleep, even if I'm not aware of it. Either way (though I\nthink Dust Theory is probably false) I'm afraid to go to sleep anymore.\n\nI also do not understand the argument being made here:\nhttp://lesswrong.com/lw/1jm/getting_over_dust_theory/. Can someone explain to me\nplease?\n\nI posted these questions on other threads but I didn't get many answers. Sorry.\n\nEDIT: Look, the first question boils down to: does my unconscious mind affect my\nmeasure? If so, than it isn't much different from being awake. If not, then all\nmy problems seem to apply.\n\n\n \n\nIt occurs to me that not only would signing up for cryonics and then killing\nyourself before you could sleep is rational under these circumstances, but that\nthe death of the universe can be escaped by simply rearranging your mind to\nbelieve it is in a universe where eternal life is possible, then ceasing its\nactivity.","URL":"https://www.lesswrong.com/posts/is7ieoWyiyYRc7eXL/the-consequences-of-dust-theory","author":[{"family":"Eitan","given":"Zohar"}],"issued":{"date-parts":[["2015"]]},"accessed":{"date-parts":[["2019",5,17]]}}}],"schema":"https://github.com/citation-style-language/schema/raw/master/csl-citation.json"} </w:instrText>
      </w:r>
      <w:r w:rsidR="001F11F8" w:rsidRPr="00D03EB3">
        <w:fldChar w:fldCharType="separate"/>
      </w:r>
      <w:r w:rsidR="00701126" w:rsidRPr="00D03EB3">
        <w:rPr>
          <w:noProof/>
        </w:rPr>
        <w:t>(Eitan, 2015)</w:t>
      </w:r>
      <w:r w:rsidR="001F11F8" w:rsidRPr="00D03EB3">
        <w:fldChar w:fldCharType="end"/>
      </w:r>
      <w:r w:rsidR="007B6B16" w:rsidRPr="00D03EB3">
        <w:t xml:space="preserve"> has expressed concerns </w:t>
      </w:r>
      <w:r w:rsidR="00C4375F" w:rsidRPr="00D03EB3">
        <w:t xml:space="preserve">that if he goes to sleep, he </w:t>
      </w:r>
      <w:r w:rsidR="00525178" w:rsidRPr="00D03EB3">
        <w:t xml:space="preserve">will </w:t>
      </w:r>
      <w:r w:rsidR="00C4375F" w:rsidRPr="00D03EB3">
        <w:t xml:space="preserve">forever </w:t>
      </w:r>
      <w:r w:rsidR="00515555" w:rsidRPr="00D03EB3">
        <w:t>“</w:t>
      </w:r>
      <w:r w:rsidR="00C4375F" w:rsidRPr="00D03EB3">
        <w:t>lose</w:t>
      </w:r>
      <w:r w:rsidR="00515555" w:rsidRPr="00D03EB3">
        <w:t>”</w:t>
      </w:r>
      <w:r w:rsidR="00C4375F" w:rsidRPr="00D03EB3">
        <w:t xml:space="preserve"> his native personality, as his OM chain will drift away in </w:t>
      </w:r>
      <w:r w:rsidR="00525178" w:rsidRPr="00D03EB3">
        <w:t xml:space="preserve">the </w:t>
      </w:r>
      <w:r w:rsidR="00C4375F" w:rsidRPr="00D03EB3">
        <w:t xml:space="preserve">half-dream </w:t>
      </w:r>
      <w:r w:rsidR="00525178" w:rsidRPr="00D03EB3">
        <w:t>state</w:t>
      </w:r>
      <w:r w:rsidR="00C4375F" w:rsidRPr="00D03EB3">
        <w:t>, and he eventually will be someone else</w:t>
      </w:r>
      <w:r w:rsidR="00FB75B3">
        <w:t>. (</w:t>
      </w:r>
      <w:r w:rsidR="00FB75B3" w:rsidRPr="00D03EB3">
        <w:t xml:space="preserve">In Nabokov’s short story </w:t>
      </w:r>
      <w:proofErr w:type="spellStart"/>
      <w:r w:rsidR="00FB75B3" w:rsidRPr="00D03EB3">
        <w:rPr>
          <w:i/>
        </w:rPr>
        <w:t>Ultima</w:t>
      </w:r>
      <w:proofErr w:type="spellEnd"/>
      <w:r w:rsidR="00FB75B3" w:rsidRPr="00D03EB3">
        <w:rPr>
          <w:i/>
        </w:rPr>
        <w:t xml:space="preserve"> </w:t>
      </w:r>
      <w:proofErr w:type="gramStart"/>
      <w:r w:rsidR="00FB75B3" w:rsidRPr="00D03EB3">
        <w:rPr>
          <w:i/>
        </w:rPr>
        <w:t>Thule</w:t>
      </w:r>
      <w:proofErr w:type="gramEnd"/>
      <w:r w:rsidR="00FB75B3" w:rsidRPr="00D03EB3">
        <w:t xml:space="preserve"> a character learns some cosmological secret, perhaps, that he is just a BB, and start act erratically, destroying his own life.</w:t>
      </w:r>
      <w:r w:rsidR="00FB75B3">
        <w:t xml:space="preserve"> </w:t>
      </w:r>
      <w:r w:rsidR="00FB75B3">
        <w:t>This could be good fictional illustration of BB or flux universe idea if it will be taken seriously.)</w:t>
      </w:r>
    </w:p>
    <w:p w14:paraId="05728DBD" w14:textId="77777777" w:rsidR="009308C4" w:rsidRPr="00D03EB3" w:rsidRDefault="009308C4" w:rsidP="00A61F99"/>
    <w:p w14:paraId="46F0BBBD" w14:textId="42B4FF86" w:rsidR="004B6FEE" w:rsidRPr="00D03EB3" w:rsidRDefault="00527F16">
      <w:pPr>
        <w:jc w:val="both"/>
      </w:pPr>
      <w:r w:rsidRPr="00D03EB3">
        <w:t xml:space="preserve">The idea of </w:t>
      </w:r>
      <w:r w:rsidR="003F5531" w:rsidRPr="00D03EB3">
        <w:t xml:space="preserve">such a </w:t>
      </w:r>
      <w:r w:rsidRPr="00D03EB3">
        <w:t>flux</w:t>
      </w:r>
      <w:r w:rsidR="003F5531" w:rsidRPr="00D03EB3">
        <w:t xml:space="preserve"> </w:t>
      </w:r>
      <w:r w:rsidRPr="00D03EB3">
        <w:t xml:space="preserve">universe is </w:t>
      </w:r>
      <w:r w:rsidR="004B6FEE" w:rsidRPr="00D03EB3">
        <w:t>closely connected with BB</w:t>
      </w:r>
      <w:r w:rsidRPr="00D03EB3">
        <w:t xml:space="preserve">s, as if chains of BBs are real, only the content of consciousness has any predictive meaning for </w:t>
      </w:r>
      <w:r w:rsidR="003F5531" w:rsidRPr="00D03EB3">
        <w:t xml:space="preserve">the </w:t>
      </w:r>
      <w:r w:rsidRPr="00D03EB3">
        <w:t>next experiences</w:t>
      </w:r>
      <w:r w:rsidR="003F5531" w:rsidRPr="00D03EB3">
        <w:t>—</w:t>
      </w:r>
      <w:r w:rsidRPr="00D03EB3">
        <w:t>not long-term memory or any unknown and hidden facts</w:t>
      </w:r>
      <w:r w:rsidR="00AD1C3D" w:rsidRPr="00D03EB3">
        <w:t>.</w:t>
      </w:r>
    </w:p>
    <w:p w14:paraId="6F6096CD" w14:textId="77777777" w:rsidR="003C310A" w:rsidRPr="00D03EB3" w:rsidRDefault="003C310A" w:rsidP="00A61F99"/>
    <w:p w14:paraId="1F2D3A61" w14:textId="5EDA0400" w:rsidR="003D35EE" w:rsidRPr="00D03EB3" w:rsidRDefault="003D35EE" w:rsidP="008C28B0">
      <w:pPr>
        <w:jc w:val="both"/>
      </w:pPr>
      <w:r w:rsidRPr="00D03EB3">
        <w:t xml:space="preserve">This could be used for counterfactual </w:t>
      </w:r>
      <w:r w:rsidR="008C28B0" w:rsidRPr="00D03EB3">
        <w:t>probability manipulation. If I know very rare fact X about me (like my rare medical diagnosis), and I remove this knowledge from my current consciousness, then I become a member of the class</w:t>
      </w:r>
      <w:r w:rsidR="003F5531" w:rsidRPr="00D03EB3">
        <w:t xml:space="preserve"> of observers</w:t>
      </w:r>
      <w:r w:rsidR="008C28B0" w:rsidRPr="00D03EB3">
        <w:t>, most of whom don’t know fact X, and thus I escape situation X (</w:t>
      </w:r>
      <w:r w:rsidR="003F5531" w:rsidRPr="00D03EB3">
        <w:t xml:space="preserve">i.e. </w:t>
      </w:r>
      <w:r w:rsidR="008C28B0" w:rsidRPr="00D03EB3">
        <w:t xml:space="preserve">most likely will not have this diagnosis). While </w:t>
      </w:r>
      <w:r w:rsidR="003F5531" w:rsidRPr="00D03EB3">
        <w:t xml:space="preserve">this </w:t>
      </w:r>
      <w:r w:rsidR="008C28B0" w:rsidRPr="00D03EB3">
        <w:t xml:space="preserve">is absurd in </w:t>
      </w:r>
      <w:r w:rsidR="003F5531" w:rsidRPr="00D03EB3">
        <w:t xml:space="preserve">the </w:t>
      </w:r>
      <w:r w:rsidR="008C28B0" w:rsidRPr="00D03EB3">
        <w:t xml:space="preserve">real world, it is completely logical for </w:t>
      </w:r>
      <w:r w:rsidR="003F5531" w:rsidRPr="00D03EB3">
        <w:t xml:space="preserve">a </w:t>
      </w:r>
      <w:r w:rsidR="008C28B0" w:rsidRPr="00D03EB3">
        <w:t xml:space="preserve">world </w:t>
      </w:r>
      <w:r w:rsidR="003F5531" w:rsidRPr="00D03EB3">
        <w:t xml:space="preserve">in which </w:t>
      </w:r>
      <w:r w:rsidR="008C28B0" w:rsidRPr="00D03EB3">
        <w:t>observations are real</w:t>
      </w:r>
      <w:r w:rsidR="003F5531" w:rsidRPr="00D03EB3">
        <w:t>,</w:t>
      </w:r>
      <w:r w:rsidR="008C28B0" w:rsidRPr="00D03EB3">
        <w:t xml:space="preserve"> but not the external </w:t>
      </w:r>
      <w:r w:rsidR="008C28B0" w:rsidRPr="00D03EB3">
        <w:lastRenderedPageBreak/>
        <w:t xml:space="preserve">world. Obviously, it can’t be experimentally tested, as I </w:t>
      </w:r>
      <w:r w:rsidR="003F5531" w:rsidRPr="00D03EB3">
        <w:t xml:space="preserve">must </w:t>
      </w:r>
      <w:r w:rsidR="008C28B0" w:rsidRPr="00D03EB3">
        <w:t>even forget that I was trying to escape the knowledge of fact X.</w:t>
      </w:r>
    </w:p>
    <w:p w14:paraId="00337FDF" w14:textId="77777777" w:rsidR="003C7454" w:rsidRPr="00D03EB3" w:rsidRDefault="003C7454" w:rsidP="008C28B0">
      <w:pPr>
        <w:jc w:val="both"/>
      </w:pPr>
    </w:p>
    <w:p w14:paraId="52BD3CFE" w14:textId="6CD86045" w:rsidR="003C7454" w:rsidRPr="00D03EB3" w:rsidRDefault="003C7454" w:rsidP="003C7454">
      <w:pPr>
        <w:pStyle w:val="Heading2"/>
      </w:pPr>
      <w:bookmarkStart w:id="70" w:name="_Toc9798071"/>
      <w:bookmarkStart w:id="71" w:name="_Toc12278240"/>
      <w:r w:rsidRPr="00D03EB3">
        <w:t>5.6</w:t>
      </w:r>
      <w:r w:rsidR="00AC21CA" w:rsidRPr="00D03EB3">
        <w:t>.</w:t>
      </w:r>
      <w:r w:rsidRPr="00D03EB3">
        <w:t xml:space="preserve"> BB</w:t>
      </w:r>
      <w:r w:rsidR="0048111B" w:rsidRPr="00D03EB3">
        <w:t xml:space="preserve"> </w:t>
      </w:r>
      <w:r w:rsidRPr="00D03EB3">
        <w:t>uncertainty and the problem of constructing of a global prior</w:t>
      </w:r>
      <w:bookmarkEnd w:id="70"/>
      <w:bookmarkEnd w:id="71"/>
    </w:p>
    <w:p w14:paraId="27E185F5" w14:textId="1242DD7B" w:rsidR="003C7454" w:rsidRPr="00D03EB3" w:rsidRDefault="0048111B">
      <w:pPr>
        <w:jc w:val="both"/>
      </w:pPr>
      <w:r w:rsidRPr="00D03EB3">
        <w:t>I</w:t>
      </w:r>
      <w:r w:rsidR="003C7454" w:rsidRPr="00D03EB3">
        <w:t xml:space="preserve">n Bayesian reasoning </w:t>
      </w:r>
      <w:r w:rsidRPr="00D03EB3">
        <w:t xml:space="preserve">the global prior </w:t>
      </w:r>
      <w:r w:rsidR="003C7454" w:rsidRPr="00D03EB3">
        <w:t>is an initial world model; but if freak observers domina</w:t>
      </w:r>
      <w:r w:rsidRPr="00D03EB3">
        <w:t>te</w:t>
      </w:r>
      <w:r w:rsidR="003C7454" w:rsidRPr="00D03EB3">
        <w:t xml:space="preserve">, everything is possible, and strange events are not evidence for </w:t>
      </w:r>
      <w:r w:rsidR="006A5C97" w:rsidRPr="00D03EB3">
        <w:t>anything</w:t>
      </w:r>
      <w:r w:rsidR="003C7454" w:rsidRPr="00D03EB3">
        <w:t xml:space="preserve">. </w:t>
      </w:r>
      <w:r w:rsidR="00FB75B3">
        <w:t>In that case</w:t>
      </w:r>
      <w:r w:rsidR="008764D6">
        <w:t>,</w:t>
      </w:r>
      <w:r w:rsidR="00FB75B3">
        <w:t xml:space="preserve"> science becomes impossible,</w:t>
      </w:r>
      <w:r w:rsidR="0078754A">
        <w:t xml:space="preserve"> but it is</w:t>
      </w:r>
      <w:r w:rsidR="008764D6">
        <w:t xml:space="preserve"> possible in our world. Bostrom wrote about this problem in case of modal realism </w:t>
      </w:r>
      <w:r w:rsidR="008764D6">
        <w:fldChar w:fldCharType="begin"/>
      </w:r>
      <w:r w:rsidR="0007662F">
        <w:instrText xml:space="preserve"> ADDIN ZOTERO_ITEM CSL_CITATION {"citationID":"MBoSCAgz","properties":{"formattedCitation":"(Bostrom, 2000)","plainCitation":"(Bostrom, 2000)","noteIndex":0},"citationItems":[{"id":3738,"uris":["http://zotero.org/users/3736454/items/3SJX8IFH"],"uri":["http://zotero.org/users/3736454/items/3SJX8IFH"],"itemData":{"id":3738,"type":"article-journal","title":"Observer-relative chances in anthropic reasoning?","container-title":"Erkenntnis","page":"93-108","volume":"52","issue":"1","author":[{"family":"Bostrom","given":"N."}],"issued":{"date-parts":[["2000"]]}}}],"schema":"https://github.com/citation-style-language/schema/raw/master/csl-citation.json"} </w:instrText>
      </w:r>
      <w:r w:rsidR="008764D6">
        <w:fldChar w:fldCharType="separate"/>
      </w:r>
      <w:r w:rsidR="0007662F">
        <w:rPr>
          <w:noProof/>
        </w:rPr>
        <w:t>(Bostrom, 2000)</w:t>
      </w:r>
      <w:r w:rsidR="008764D6">
        <w:fldChar w:fldCharType="end"/>
      </w:r>
      <w:r w:rsidR="0007662F">
        <w:t xml:space="preserve"> ????. </w:t>
      </w:r>
    </w:p>
    <w:p w14:paraId="459C237E" w14:textId="1CAC0D5A" w:rsidR="007B125A" w:rsidRPr="00D03EB3" w:rsidRDefault="003C310A" w:rsidP="00701126">
      <w:pPr>
        <w:pStyle w:val="Heading1"/>
      </w:pPr>
      <w:bookmarkStart w:id="72" w:name="_Toc9798072"/>
      <w:bookmarkStart w:id="73" w:name="_Toc12278241"/>
      <w:r w:rsidRPr="00D03EB3">
        <w:t>Conclusion</w:t>
      </w:r>
      <w:bookmarkEnd w:id="72"/>
      <w:bookmarkEnd w:id="73"/>
    </w:p>
    <w:p w14:paraId="6D401A83" w14:textId="2BD1AD29" w:rsidR="00DB3305" w:rsidRPr="00D03EB3" w:rsidRDefault="003C310A" w:rsidP="00FA21FF">
      <w:pPr>
        <w:widowControl w:val="0"/>
        <w:autoSpaceDE w:val="0"/>
        <w:autoSpaceDN w:val="0"/>
        <w:adjustRightInd w:val="0"/>
        <w:jc w:val="both"/>
        <w:rPr>
          <w:rFonts w:ascii="Times" w:hAnsi="Times" w:cs="Times"/>
        </w:rPr>
      </w:pPr>
      <w:r w:rsidRPr="00D03EB3">
        <w:rPr>
          <w:rFonts w:ascii="Times" w:hAnsi="Times" w:cs="Times"/>
        </w:rPr>
        <w:t xml:space="preserve">While </w:t>
      </w:r>
      <w:r w:rsidR="0048111B" w:rsidRPr="00D03EB3">
        <w:rPr>
          <w:rFonts w:ascii="Times" w:hAnsi="Times" w:cs="Times"/>
        </w:rPr>
        <w:t xml:space="preserve">the </w:t>
      </w:r>
      <w:r w:rsidRPr="00D03EB3">
        <w:rPr>
          <w:rFonts w:ascii="Times" w:hAnsi="Times" w:cs="Times"/>
        </w:rPr>
        <w:t>existence of “normal” BB</w:t>
      </w:r>
      <w:r w:rsidR="0048111B" w:rsidRPr="00D03EB3">
        <w:rPr>
          <w:rFonts w:ascii="Times" w:hAnsi="Times" w:cs="Times"/>
        </w:rPr>
        <w:t>s</w:t>
      </w:r>
      <w:r w:rsidRPr="00D03EB3">
        <w:rPr>
          <w:rFonts w:ascii="Times" w:hAnsi="Times" w:cs="Times"/>
        </w:rPr>
        <w:t xml:space="preserve"> is either unlikely or irrelevant, BBs with some ordering may have observable consequences. There are two types of such BBs: Boltzmannian typewriters (including Boltzmannian simulations) and</w:t>
      </w:r>
      <w:r w:rsidR="0007662F">
        <w:rPr>
          <w:rFonts w:ascii="Times" w:hAnsi="Times" w:cs="Times"/>
        </w:rPr>
        <w:t xml:space="preserve"> the</w:t>
      </w:r>
      <w:r w:rsidRPr="00D03EB3">
        <w:rPr>
          <w:rFonts w:ascii="Times" w:hAnsi="Times" w:cs="Times"/>
        </w:rPr>
        <w:t xml:space="preserve"> chains of observer moments. BB</w:t>
      </w:r>
      <w:r w:rsidR="004D2A14" w:rsidRPr="00D03EB3">
        <w:rPr>
          <w:rFonts w:ascii="Times" w:hAnsi="Times" w:cs="Times"/>
        </w:rPr>
        <w:t>s</w:t>
      </w:r>
      <w:r w:rsidRPr="00D03EB3">
        <w:rPr>
          <w:rFonts w:ascii="Times" w:hAnsi="Times" w:cs="Times"/>
        </w:rPr>
        <w:t xml:space="preserve"> may </w:t>
      </w:r>
      <w:r w:rsidR="0048111B" w:rsidRPr="00D03EB3">
        <w:rPr>
          <w:rFonts w:ascii="Times" w:hAnsi="Times" w:cs="Times"/>
        </w:rPr>
        <w:t xml:space="preserve">also </w:t>
      </w:r>
      <w:r w:rsidRPr="00D03EB3">
        <w:rPr>
          <w:rFonts w:ascii="Times" w:hAnsi="Times" w:cs="Times"/>
        </w:rPr>
        <w:t>have practical applications</w:t>
      </w:r>
      <w:r w:rsidR="0048111B" w:rsidRPr="00D03EB3">
        <w:rPr>
          <w:rFonts w:ascii="Times" w:hAnsi="Times" w:cs="Times"/>
        </w:rPr>
        <w:t>:</w:t>
      </w:r>
      <w:r w:rsidRPr="00D03EB3">
        <w:rPr>
          <w:rFonts w:ascii="Times" w:hAnsi="Times" w:cs="Times"/>
        </w:rPr>
        <w:t xml:space="preserve"> for measuring</w:t>
      </w:r>
      <w:r w:rsidR="001C506A" w:rsidRPr="00D03EB3">
        <w:rPr>
          <w:rFonts w:ascii="Times" w:hAnsi="Times" w:cs="Times"/>
        </w:rPr>
        <w:t xml:space="preserve"> the</w:t>
      </w:r>
      <w:r w:rsidRPr="00D03EB3">
        <w:rPr>
          <w:rFonts w:ascii="Times" w:hAnsi="Times" w:cs="Times"/>
        </w:rPr>
        <w:t xml:space="preserve"> size of the universe, </w:t>
      </w:r>
      <w:r w:rsidR="001C506A" w:rsidRPr="00D03EB3">
        <w:rPr>
          <w:rFonts w:ascii="Times" w:hAnsi="Times" w:cs="Times"/>
        </w:rPr>
        <w:t xml:space="preserve">achieving immortality or even manipulating </w:t>
      </w:r>
      <w:r w:rsidR="0048111B" w:rsidRPr="00D03EB3">
        <w:rPr>
          <w:rFonts w:ascii="Times" w:hAnsi="Times" w:cs="Times"/>
        </w:rPr>
        <w:t xml:space="preserve">the </w:t>
      </w:r>
      <w:r w:rsidR="001C506A" w:rsidRPr="00D03EB3">
        <w:rPr>
          <w:rFonts w:ascii="Times" w:hAnsi="Times" w:cs="Times"/>
        </w:rPr>
        <w:t xml:space="preserve">observed probability of events. </w:t>
      </w:r>
    </w:p>
    <w:p w14:paraId="49C09A8D" w14:textId="5C55310B" w:rsidR="00DB3305" w:rsidRPr="00D03EB3" w:rsidRDefault="008F4AAF" w:rsidP="008F4AAF">
      <w:pPr>
        <w:pStyle w:val="Heading1"/>
      </w:pPr>
      <w:bookmarkStart w:id="74" w:name="_Toc9798073"/>
      <w:bookmarkStart w:id="75" w:name="_Toc12278242"/>
      <w:r w:rsidRPr="00D03EB3">
        <w:t>Literature</w:t>
      </w:r>
      <w:bookmarkEnd w:id="74"/>
      <w:bookmarkEnd w:id="75"/>
    </w:p>
    <w:p w14:paraId="0D7C61EB" w14:textId="77777777" w:rsidR="00FA21FF" w:rsidRPr="00D03EB3" w:rsidRDefault="00FA21FF" w:rsidP="00FA21FF"/>
    <w:p w14:paraId="22FDDD70" w14:textId="77777777" w:rsidR="0007662F" w:rsidRPr="0007662F" w:rsidRDefault="006F7E22" w:rsidP="0007662F">
      <w:pPr>
        <w:pStyle w:val="Bibliography"/>
      </w:pPr>
      <w:r w:rsidRPr="00D03EB3">
        <w:fldChar w:fldCharType="begin"/>
      </w:r>
      <w:r w:rsidRPr="00D03EB3">
        <w:instrText xml:space="preserve"> ADDIN ZOTERO_BIBL {"uncited":[],"omitted":[],"custom":[]} CSL_BIBLIOGRAPHY </w:instrText>
      </w:r>
      <w:r w:rsidRPr="00D03EB3">
        <w:fldChar w:fldCharType="separate"/>
      </w:r>
      <w:r w:rsidR="0007662F" w:rsidRPr="0007662F">
        <w:t xml:space="preserve">Aaronson, S. (2012). Why philosophers should care about computational complexity. </w:t>
      </w:r>
      <w:r w:rsidR="0007662F" w:rsidRPr="0007662F">
        <w:rPr>
          <w:i/>
          <w:iCs/>
        </w:rPr>
        <w:t>In Computability: Gödel, Turing, Church, and beyond (Eds</w:t>
      </w:r>
      <w:r w:rsidR="0007662F" w:rsidRPr="0007662F">
        <w:t xml:space="preserve">. </w:t>
      </w:r>
      <w:proofErr w:type="spellStart"/>
      <w:r w:rsidR="0007662F" w:rsidRPr="0007662F">
        <w:t>Citeseer</w:t>
      </w:r>
      <w:proofErr w:type="spellEnd"/>
      <w:r w:rsidR="0007662F" w:rsidRPr="0007662F">
        <w:t>.</w:t>
      </w:r>
    </w:p>
    <w:p w14:paraId="0024D773" w14:textId="77777777" w:rsidR="0007662F" w:rsidRPr="0007662F" w:rsidRDefault="0007662F" w:rsidP="0007662F">
      <w:pPr>
        <w:pStyle w:val="Bibliography"/>
      </w:pPr>
      <w:r w:rsidRPr="0007662F">
        <w:t xml:space="preserve">Albrecht, A., &amp; </w:t>
      </w:r>
      <w:proofErr w:type="spellStart"/>
      <w:r w:rsidRPr="0007662F">
        <w:t>Sorbo</w:t>
      </w:r>
      <w:proofErr w:type="spellEnd"/>
      <w:r w:rsidRPr="0007662F">
        <w:t xml:space="preserve">, L. (2004). Can the universe afford inflation? </w:t>
      </w:r>
      <w:r w:rsidRPr="0007662F">
        <w:rPr>
          <w:i/>
          <w:iCs/>
        </w:rPr>
        <w:t>Physical Review D</w:t>
      </w:r>
      <w:r w:rsidRPr="0007662F">
        <w:t xml:space="preserve">, </w:t>
      </w:r>
      <w:r w:rsidRPr="0007662F">
        <w:rPr>
          <w:i/>
          <w:iCs/>
        </w:rPr>
        <w:t>70</w:t>
      </w:r>
      <w:r w:rsidRPr="0007662F">
        <w:t>(6), 063528.</w:t>
      </w:r>
    </w:p>
    <w:p w14:paraId="206A0E60" w14:textId="77777777" w:rsidR="0007662F" w:rsidRPr="0007662F" w:rsidRDefault="0007662F" w:rsidP="0007662F">
      <w:pPr>
        <w:pStyle w:val="Bibliography"/>
      </w:pPr>
      <w:r w:rsidRPr="0007662F">
        <w:t xml:space="preserve">Almond, P. (2003). </w:t>
      </w:r>
      <w:r w:rsidRPr="0007662F">
        <w:rPr>
          <w:i/>
          <w:iCs/>
        </w:rPr>
        <w:t>Indirect Mind Uploading: Using AI to Avoid Staying Dead</w:t>
      </w:r>
      <w:r w:rsidRPr="0007662F">
        <w:t>. Retrieved from https://web.archive.org/web/20120310211305/http://www.paul-almond.com/IndirectMindUploading.htm</w:t>
      </w:r>
    </w:p>
    <w:p w14:paraId="1FB64A2D" w14:textId="77777777" w:rsidR="0007662F" w:rsidRPr="0007662F" w:rsidRDefault="0007662F" w:rsidP="0007662F">
      <w:pPr>
        <w:pStyle w:val="Bibliography"/>
      </w:pPr>
      <w:proofErr w:type="spellStart"/>
      <w:r w:rsidRPr="0007662F">
        <w:t>Argonov</w:t>
      </w:r>
      <w:proofErr w:type="spellEnd"/>
      <w:r w:rsidRPr="0007662F">
        <w:t xml:space="preserve">, V. Y. (2012). Neural Correlate of Consciousness in a Single Electron: Radical Answer to “Quantum Theories of Consciousness.” </w:t>
      </w:r>
      <w:proofErr w:type="spellStart"/>
      <w:r w:rsidRPr="0007662F">
        <w:rPr>
          <w:i/>
          <w:iCs/>
        </w:rPr>
        <w:t>NeuroQuantology</w:t>
      </w:r>
      <w:proofErr w:type="spellEnd"/>
      <w:r w:rsidRPr="0007662F">
        <w:t xml:space="preserve">, </w:t>
      </w:r>
      <w:r w:rsidRPr="0007662F">
        <w:rPr>
          <w:i/>
          <w:iCs/>
        </w:rPr>
        <w:t>10</w:t>
      </w:r>
      <w:r w:rsidRPr="0007662F">
        <w:t>(2). Retrieved from http://neuroquantology.com/index.php/journal/article/view/548</w:t>
      </w:r>
    </w:p>
    <w:p w14:paraId="2F486548" w14:textId="77777777" w:rsidR="0007662F" w:rsidRPr="0007662F" w:rsidRDefault="0007662F" w:rsidP="0007662F">
      <w:pPr>
        <w:pStyle w:val="Bibliography"/>
      </w:pPr>
      <w:r w:rsidRPr="0007662F">
        <w:t xml:space="preserve">Armstrong, S. (2018). Are you in a Boltzmann simulation? - </w:t>
      </w:r>
      <w:proofErr w:type="spellStart"/>
      <w:r w:rsidRPr="0007662F">
        <w:t>LessWrong</w:t>
      </w:r>
      <w:proofErr w:type="spellEnd"/>
      <w:r w:rsidRPr="0007662F">
        <w:t xml:space="preserve"> 2.0. Retrieved February 4, 2019, from </w:t>
      </w:r>
      <w:proofErr w:type="spellStart"/>
      <w:r w:rsidRPr="0007662F">
        <w:t>LessWrong</w:t>
      </w:r>
      <w:proofErr w:type="spellEnd"/>
      <w:r w:rsidRPr="0007662F">
        <w:t xml:space="preserve"> website: https://www.lesswrong.com/posts/ygELzNSAF5nzLXD7j/are-you-in-a-boltzmann-simulation</w:t>
      </w:r>
    </w:p>
    <w:p w14:paraId="07625932" w14:textId="77777777" w:rsidR="0007662F" w:rsidRPr="0007662F" w:rsidRDefault="0007662F" w:rsidP="0007662F">
      <w:pPr>
        <w:pStyle w:val="Bibliography"/>
      </w:pPr>
      <w:r w:rsidRPr="0007662F">
        <w:t xml:space="preserve">Bennett, C. H. (2003). Notes on </w:t>
      </w:r>
      <w:proofErr w:type="spellStart"/>
      <w:r w:rsidRPr="0007662F">
        <w:t>Landauer’s</w:t>
      </w:r>
      <w:proofErr w:type="spellEnd"/>
      <w:r w:rsidRPr="0007662F">
        <w:t xml:space="preserve"> principle, reversible computation, and Maxwell’s Demon. </w:t>
      </w:r>
      <w:r w:rsidRPr="0007662F">
        <w:rPr>
          <w:i/>
          <w:iCs/>
        </w:rPr>
        <w:t xml:space="preserve">Studies </w:t>
      </w:r>
      <w:proofErr w:type="gramStart"/>
      <w:r w:rsidRPr="0007662F">
        <w:rPr>
          <w:i/>
          <w:iCs/>
        </w:rPr>
        <w:t>In</w:t>
      </w:r>
      <w:proofErr w:type="gramEnd"/>
      <w:r w:rsidRPr="0007662F">
        <w:rPr>
          <w:i/>
          <w:iCs/>
        </w:rPr>
        <w:t xml:space="preserve"> History and Philosophy of Science Part B: Studies In History and Philosophy of Modern Physics</w:t>
      </w:r>
      <w:r w:rsidRPr="0007662F">
        <w:t xml:space="preserve">, </w:t>
      </w:r>
      <w:r w:rsidRPr="0007662F">
        <w:rPr>
          <w:i/>
          <w:iCs/>
        </w:rPr>
        <w:t>34</w:t>
      </w:r>
      <w:r w:rsidRPr="0007662F">
        <w:t>(3), 501–510.</w:t>
      </w:r>
    </w:p>
    <w:p w14:paraId="63048511" w14:textId="77777777" w:rsidR="0007662F" w:rsidRPr="0007662F" w:rsidRDefault="0007662F" w:rsidP="0007662F">
      <w:pPr>
        <w:pStyle w:val="Bibliography"/>
      </w:pPr>
      <w:r w:rsidRPr="0007662F">
        <w:lastRenderedPageBreak/>
        <w:t xml:space="preserve">Bostrom, N. (2000). Observer-relative chances in anthropic reasoning? </w:t>
      </w:r>
      <w:proofErr w:type="spellStart"/>
      <w:r w:rsidRPr="0007662F">
        <w:rPr>
          <w:i/>
          <w:iCs/>
        </w:rPr>
        <w:t>Erkenntnis</w:t>
      </w:r>
      <w:proofErr w:type="spellEnd"/>
      <w:r w:rsidRPr="0007662F">
        <w:t xml:space="preserve">, </w:t>
      </w:r>
      <w:r w:rsidRPr="0007662F">
        <w:rPr>
          <w:i/>
          <w:iCs/>
        </w:rPr>
        <w:t>52</w:t>
      </w:r>
      <w:r w:rsidRPr="0007662F">
        <w:t>(1), 93–108.</w:t>
      </w:r>
    </w:p>
    <w:p w14:paraId="3F71B5F7" w14:textId="77777777" w:rsidR="0007662F" w:rsidRPr="0007662F" w:rsidRDefault="0007662F" w:rsidP="0007662F">
      <w:pPr>
        <w:pStyle w:val="Bibliography"/>
      </w:pPr>
      <w:r w:rsidRPr="0007662F">
        <w:t xml:space="preserve">Bostrom, N. (2001). The Doomsday Argument Adam &amp; Eve, UN++, and Quantum Joe. </w:t>
      </w:r>
      <w:proofErr w:type="spellStart"/>
      <w:r w:rsidRPr="0007662F">
        <w:rPr>
          <w:i/>
          <w:iCs/>
        </w:rPr>
        <w:t>Synthese</w:t>
      </w:r>
      <w:proofErr w:type="spellEnd"/>
      <w:r w:rsidRPr="0007662F">
        <w:t xml:space="preserve">, </w:t>
      </w:r>
      <w:r w:rsidRPr="0007662F">
        <w:rPr>
          <w:i/>
          <w:iCs/>
        </w:rPr>
        <w:t>127</w:t>
      </w:r>
      <w:r w:rsidRPr="0007662F">
        <w:t>(3), 359–387.</w:t>
      </w:r>
    </w:p>
    <w:p w14:paraId="085EA7F0" w14:textId="77777777" w:rsidR="0007662F" w:rsidRPr="0007662F" w:rsidRDefault="0007662F" w:rsidP="0007662F">
      <w:pPr>
        <w:pStyle w:val="Bibliography"/>
      </w:pPr>
      <w:r w:rsidRPr="0007662F">
        <w:t xml:space="preserve">Bostrom, N. (2003). Are You Living </w:t>
      </w:r>
      <w:proofErr w:type="gramStart"/>
      <w:r w:rsidRPr="0007662F">
        <w:t>In</w:t>
      </w:r>
      <w:proofErr w:type="gramEnd"/>
      <w:r w:rsidRPr="0007662F">
        <w:t xml:space="preserve"> a Computer Simulation? </w:t>
      </w:r>
      <w:r w:rsidRPr="0007662F">
        <w:rPr>
          <w:i/>
          <w:iCs/>
        </w:rPr>
        <w:t>Published in Philosophical Quarterly (2003) Vol. 53, No. 211, Pp. 243-255.</w:t>
      </w:r>
    </w:p>
    <w:p w14:paraId="325D688C" w14:textId="77777777" w:rsidR="0007662F" w:rsidRPr="0007662F" w:rsidRDefault="0007662F" w:rsidP="0007662F">
      <w:pPr>
        <w:pStyle w:val="Bibliography"/>
      </w:pPr>
      <w:r w:rsidRPr="0007662F">
        <w:t xml:space="preserve">Bostrom, N., &amp; </w:t>
      </w:r>
      <w:proofErr w:type="spellStart"/>
      <w:r w:rsidRPr="0007662F">
        <w:t>Cirković</w:t>
      </w:r>
      <w:proofErr w:type="spellEnd"/>
      <w:r w:rsidRPr="0007662F">
        <w:t xml:space="preserve">, M. M. (2003). The Doomsday Argument and the Self–Indication Assumption: Reply to </w:t>
      </w:r>
      <w:proofErr w:type="spellStart"/>
      <w:r w:rsidRPr="0007662F">
        <w:t>Olum</w:t>
      </w:r>
      <w:proofErr w:type="spellEnd"/>
      <w:r w:rsidRPr="0007662F">
        <w:t xml:space="preserve">. </w:t>
      </w:r>
      <w:r w:rsidRPr="0007662F">
        <w:rPr>
          <w:i/>
          <w:iCs/>
        </w:rPr>
        <w:t>The Philosophical Quarterly</w:t>
      </w:r>
      <w:r w:rsidRPr="0007662F">
        <w:t xml:space="preserve">, </w:t>
      </w:r>
      <w:r w:rsidRPr="0007662F">
        <w:rPr>
          <w:i/>
          <w:iCs/>
        </w:rPr>
        <w:t>53</w:t>
      </w:r>
      <w:r w:rsidRPr="0007662F">
        <w:t>(210), 83–91. https://doi.org/10.1111/1467-9213.00298</w:t>
      </w:r>
    </w:p>
    <w:p w14:paraId="44808BD7" w14:textId="77777777" w:rsidR="0007662F" w:rsidRPr="0007662F" w:rsidRDefault="0007662F" w:rsidP="0007662F">
      <w:pPr>
        <w:pStyle w:val="Bibliography"/>
      </w:pPr>
      <w:r w:rsidRPr="0007662F">
        <w:t xml:space="preserve">Carroll, S. M. (2017). Why Boltzmann Brains Are Bad. </w:t>
      </w:r>
      <w:r w:rsidRPr="0007662F">
        <w:rPr>
          <w:i/>
          <w:iCs/>
        </w:rPr>
        <w:t>ArXiv:1702.00850 [Astro-</w:t>
      </w:r>
      <w:proofErr w:type="spellStart"/>
      <w:r w:rsidRPr="0007662F">
        <w:rPr>
          <w:i/>
          <w:iCs/>
        </w:rPr>
        <w:t>Ph</w:t>
      </w:r>
      <w:proofErr w:type="spellEnd"/>
      <w:r w:rsidRPr="0007662F">
        <w:rPr>
          <w:i/>
          <w:iCs/>
        </w:rPr>
        <w:t xml:space="preserve">, </w:t>
      </w:r>
      <w:proofErr w:type="spellStart"/>
      <w:proofErr w:type="gramStart"/>
      <w:r w:rsidRPr="0007662F">
        <w:rPr>
          <w:i/>
          <w:iCs/>
        </w:rPr>
        <w:t>Physics:Gr</w:t>
      </w:r>
      <w:proofErr w:type="gramEnd"/>
      <w:r w:rsidRPr="0007662F">
        <w:rPr>
          <w:i/>
          <w:iCs/>
        </w:rPr>
        <w:t>-Qc</w:t>
      </w:r>
      <w:proofErr w:type="spellEnd"/>
      <w:r w:rsidRPr="0007662F">
        <w:rPr>
          <w:i/>
          <w:iCs/>
        </w:rPr>
        <w:t xml:space="preserve">, </w:t>
      </w:r>
      <w:proofErr w:type="spellStart"/>
      <w:r w:rsidRPr="0007662F">
        <w:rPr>
          <w:i/>
          <w:iCs/>
        </w:rPr>
        <w:t>Physics:Hep-Th</w:t>
      </w:r>
      <w:proofErr w:type="spellEnd"/>
      <w:r w:rsidRPr="0007662F">
        <w:rPr>
          <w:i/>
          <w:iCs/>
        </w:rPr>
        <w:t xml:space="preserve">, </w:t>
      </w:r>
      <w:proofErr w:type="spellStart"/>
      <w:r w:rsidRPr="0007662F">
        <w:rPr>
          <w:i/>
          <w:iCs/>
        </w:rPr>
        <w:t>Physics:Physics</w:t>
      </w:r>
      <w:proofErr w:type="spellEnd"/>
      <w:r w:rsidRPr="0007662F">
        <w:rPr>
          <w:i/>
          <w:iCs/>
        </w:rPr>
        <w:t>]</w:t>
      </w:r>
      <w:r w:rsidRPr="0007662F">
        <w:t>. Retrieved from http://arxiv.org/abs/1702.00850</w:t>
      </w:r>
    </w:p>
    <w:p w14:paraId="12818DCD" w14:textId="77777777" w:rsidR="0007662F" w:rsidRPr="0007662F" w:rsidRDefault="0007662F" w:rsidP="0007662F">
      <w:pPr>
        <w:pStyle w:val="Bibliography"/>
      </w:pPr>
      <w:r w:rsidRPr="0007662F">
        <w:t xml:space="preserve">Chalmers, D. J. (1996). Does a rock implement every finite-state automaton? </w:t>
      </w:r>
      <w:proofErr w:type="spellStart"/>
      <w:r w:rsidRPr="0007662F">
        <w:rPr>
          <w:i/>
          <w:iCs/>
        </w:rPr>
        <w:t>Synthese</w:t>
      </w:r>
      <w:proofErr w:type="spellEnd"/>
      <w:r w:rsidRPr="0007662F">
        <w:t xml:space="preserve">, </w:t>
      </w:r>
      <w:r w:rsidRPr="0007662F">
        <w:rPr>
          <w:i/>
          <w:iCs/>
        </w:rPr>
        <w:t>108</w:t>
      </w:r>
      <w:r w:rsidRPr="0007662F">
        <w:t>(3), 309–333.</w:t>
      </w:r>
    </w:p>
    <w:p w14:paraId="0F29AB05" w14:textId="77777777" w:rsidR="0007662F" w:rsidRPr="0007662F" w:rsidRDefault="0007662F" w:rsidP="0007662F">
      <w:pPr>
        <w:pStyle w:val="Bibliography"/>
      </w:pPr>
      <w:proofErr w:type="spellStart"/>
      <w:r w:rsidRPr="0007662F">
        <w:t>Christiano</w:t>
      </w:r>
      <w:proofErr w:type="spellEnd"/>
      <w:r w:rsidRPr="0007662F">
        <w:t xml:space="preserve">, P. (2011). The Absolute Self-Selection Assumption - </w:t>
      </w:r>
      <w:proofErr w:type="spellStart"/>
      <w:r w:rsidRPr="0007662F">
        <w:t>LessWrong</w:t>
      </w:r>
      <w:proofErr w:type="spellEnd"/>
      <w:r w:rsidRPr="0007662F">
        <w:t xml:space="preserve"> 2.0. Retrieved April 15, 2019, from </w:t>
      </w:r>
      <w:proofErr w:type="spellStart"/>
      <w:r w:rsidRPr="0007662F">
        <w:t>LessWrong</w:t>
      </w:r>
      <w:proofErr w:type="spellEnd"/>
      <w:r w:rsidRPr="0007662F">
        <w:t xml:space="preserve"> website: https://www.lesswrong.com/posts/QmWNbCRMgRBcMK6RK/the-absolute-self-selection-assumption</w:t>
      </w:r>
    </w:p>
    <w:p w14:paraId="4C92A579" w14:textId="77777777" w:rsidR="0007662F" w:rsidRPr="0007662F" w:rsidRDefault="0007662F" w:rsidP="0007662F">
      <w:pPr>
        <w:pStyle w:val="Bibliography"/>
      </w:pPr>
      <w:proofErr w:type="spellStart"/>
      <w:r w:rsidRPr="0007662F">
        <w:t>Ćirković</w:t>
      </w:r>
      <w:proofErr w:type="spellEnd"/>
      <w:r w:rsidRPr="0007662F">
        <w:t xml:space="preserve">, M. M., Sandberg, A., &amp; Bostrom, N. (2010). Anthropic shadow: observation selection effects and human extinction risks. </w:t>
      </w:r>
      <w:r w:rsidRPr="0007662F">
        <w:rPr>
          <w:i/>
          <w:iCs/>
        </w:rPr>
        <w:t>Risk Analysis: An International Journal</w:t>
      </w:r>
      <w:r w:rsidRPr="0007662F">
        <w:t xml:space="preserve">, </w:t>
      </w:r>
      <w:r w:rsidRPr="0007662F">
        <w:rPr>
          <w:i/>
          <w:iCs/>
        </w:rPr>
        <w:t>30</w:t>
      </w:r>
      <w:r w:rsidRPr="0007662F">
        <w:t>(10), 1495–1506.</w:t>
      </w:r>
    </w:p>
    <w:p w14:paraId="30E2F7D0" w14:textId="77777777" w:rsidR="0007662F" w:rsidRPr="0007662F" w:rsidRDefault="0007662F" w:rsidP="0007662F">
      <w:pPr>
        <w:pStyle w:val="Bibliography"/>
      </w:pPr>
      <w:r w:rsidRPr="0007662F">
        <w:t xml:space="preserve">Crawford, L. (2013). Freak Observers and the Simulation Argument. </w:t>
      </w:r>
      <w:r w:rsidRPr="0007662F">
        <w:rPr>
          <w:i/>
          <w:iCs/>
        </w:rPr>
        <w:t>Ratio</w:t>
      </w:r>
      <w:r w:rsidRPr="0007662F">
        <w:t xml:space="preserve">, </w:t>
      </w:r>
      <w:r w:rsidRPr="0007662F">
        <w:rPr>
          <w:i/>
          <w:iCs/>
        </w:rPr>
        <w:t>26</w:t>
      </w:r>
      <w:r w:rsidRPr="0007662F">
        <w:t>(3), 250–264. https://doi.org/10.1111/rati.12009</w:t>
      </w:r>
    </w:p>
    <w:p w14:paraId="0E49ACC6" w14:textId="77777777" w:rsidR="0007662F" w:rsidRPr="0007662F" w:rsidRDefault="0007662F" w:rsidP="0007662F">
      <w:pPr>
        <w:pStyle w:val="Bibliography"/>
      </w:pPr>
      <w:r w:rsidRPr="0007662F">
        <w:t xml:space="preserve">De Simone, A., </w:t>
      </w:r>
      <w:proofErr w:type="spellStart"/>
      <w:r w:rsidRPr="0007662F">
        <w:t>Guth</w:t>
      </w:r>
      <w:proofErr w:type="spellEnd"/>
      <w:r w:rsidRPr="0007662F">
        <w:t xml:space="preserve">, A. H., Linde, A., </w:t>
      </w:r>
      <w:proofErr w:type="spellStart"/>
      <w:r w:rsidRPr="0007662F">
        <w:t>Noorbala</w:t>
      </w:r>
      <w:proofErr w:type="spellEnd"/>
      <w:r w:rsidRPr="0007662F">
        <w:t xml:space="preserve">, M., Salem, M. P., &amp; </w:t>
      </w:r>
      <w:proofErr w:type="spellStart"/>
      <w:r w:rsidRPr="0007662F">
        <w:t>Vilenkin</w:t>
      </w:r>
      <w:proofErr w:type="spellEnd"/>
      <w:r w:rsidRPr="0007662F">
        <w:t xml:space="preserve">, A. (2010). Boltzmann brains and the scale-factor cutoff measure of the multiverse. </w:t>
      </w:r>
      <w:r w:rsidRPr="0007662F">
        <w:rPr>
          <w:i/>
          <w:iCs/>
        </w:rPr>
        <w:t>Physical Review D</w:t>
      </w:r>
      <w:r w:rsidRPr="0007662F">
        <w:t xml:space="preserve">, </w:t>
      </w:r>
      <w:r w:rsidRPr="0007662F">
        <w:rPr>
          <w:i/>
          <w:iCs/>
        </w:rPr>
        <w:t>82</w:t>
      </w:r>
      <w:r w:rsidRPr="0007662F">
        <w:t>(6), 063520.</w:t>
      </w:r>
    </w:p>
    <w:p w14:paraId="3B75E2F9" w14:textId="77777777" w:rsidR="0007662F" w:rsidRPr="0007662F" w:rsidRDefault="0007662F" w:rsidP="0007662F">
      <w:pPr>
        <w:pStyle w:val="Bibliography"/>
      </w:pPr>
      <w:r w:rsidRPr="0007662F">
        <w:lastRenderedPageBreak/>
        <w:t xml:space="preserve">Dyson, L., </w:t>
      </w:r>
      <w:proofErr w:type="spellStart"/>
      <w:r w:rsidRPr="0007662F">
        <w:t>Kleban</w:t>
      </w:r>
      <w:proofErr w:type="spellEnd"/>
      <w:r w:rsidRPr="0007662F">
        <w:t xml:space="preserve">, M., &amp; Susskind, L. (2002). Disturbing Implications of a Cosmological Constant. </w:t>
      </w:r>
      <w:r w:rsidRPr="0007662F">
        <w:rPr>
          <w:i/>
          <w:iCs/>
        </w:rPr>
        <w:t>Journal of High Energy Physics</w:t>
      </w:r>
      <w:r w:rsidRPr="0007662F">
        <w:t xml:space="preserve">, </w:t>
      </w:r>
      <w:r w:rsidRPr="0007662F">
        <w:rPr>
          <w:i/>
          <w:iCs/>
        </w:rPr>
        <w:t>2002</w:t>
      </w:r>
      <w:r w:rsidRPr="0007662F">
        <w:t>(10), 011–011. https://doi.org/10.1088/1126-6708/2002/10/011</w:t>
      </w:r>
    </w:p>
    <w:p w14:paraId="34914964" w14:textId="77777777" w:rsidR="0007662F" w:rsidRPr="0007662F" w:rsidRDefault="0007662F" w:rsidP="0007662F">
      <w:pPr>
        <w:pStyle w:val="Bibliography"/>
      </w:pPr>
      <w:r w:rsidRPr="0007662F">
        <w:t>Egan, G. (2009). Dust Theory FAQ. Retrieved from http://www.gregegan.net/PERMUTATION/FAQ/FAQ.html</w:t>
      </w:r>
    </w:p>
    <w:p w14:paraId="44B9607D" w14:textId="77777777" w:rsidR="0007662F" w:rsidRPr="0007662F" w:rsidRDefault="0007662F" w:rsidP="0007662F">
      <w:pPr>
        <w:pStyle w:val="Bibliography"/>
      </w:pPr>
      <w:r w:rsidRPr="0007662F">
        <w:t xml:space="preserve">Egan, G. (2010). </w:t>
      </w:r>
      <w:r w:rsidRPr="0007662F">
        <w:rPr>
          <w:i/>
          <w:iCs/>
        </w:rPr>
        <w:t>Permutation city</w:t>
      </w:r>
      <w:r w:rsidRPr="0007662F">
        <w:t>. Hachette UK.</w:t>
      </w:r>
    </w:p>
    <w:p w14:paraId="16B7691D" w14:textId="77777777" w:rsidR="0007662F" w:rsidRPr="0007662F" w:rsidRDefault="0007662F" w:rsidP="0007662F">
      <w:pPr>
        <w:pStyle w:val="Bibliography"/>
      </w:pPr>
      <w:proofErr w:type="spellStart"/>
      <w:r w:rsidRPr="0007662F">
        <w:t>Eitan</w:t>
      </w:r>
      <w:proofErr w:type="spellEnd"/>
      <w:r w:rsidRPr="0007662F">
        <w:t xml:space="preserve">, Z. (2015). The Consequences of Dust Theory. - </w:t>
      </w:r>
      <w:proofErr w:type="spellStart"/>
      <w:r w:rsidRPr="0007662F">
        <w:t>LessWrong</w:t>
      </w:r>
      <w:proofErr w:type="spellEnd"/>
      <w:r w:rsidRPr="0007662F">
        <w:t xml:space="preserve"> 2.0. Retrieved May 17, 2019, from https://www.lesswrong.com/posts/is7ieoWyiyYRc7eXL/the-consequences-of-dust-theory</w:t>
      </w:r>
    </w:p>
    <w:p w14:paraId="15483EE0" w14:textId="77777777" w:rsidR="0007662F" w:rsidRPr="0007662F" w:rsidRDefault="0007662F" w:rsidP="0007662F">
      <w:pPr>
        <w:pStyle w:val="Bibliography"/>
      </w:pPr>
      <w:r w:rsidRPr="0007662F">
        <w:t xml:space="preserve">Furstenberg, H. (1981). </w:t>
      </w:r>
      <w:proofErr w:type="spellStart"/>
      <w:r w:rsidRPr="0007662F">
        <w:t>Poincaré</w:t>
      </w:r>
      <w:proofErr w:type="spellEnd"/>
      <w:r w:rsidRPr="0007662F">
        <w:t xml:space="preserve"> recurrence and number theory. </w:t>
      </w:r>
      <w:r w:rsidRPr="0007662F">
        <w:rPr>
          <w:i/>
          <w:iCs/>
        </w:rPr>
        <w:t>Bulletin of the American Mathematical Society</w:t>
      </w:r>
      <w:r w:rsidRPr="0007662F">
        <w:t xml:space="preserve">, </w:t>
      </w:r>
      <w:r w:rsidRPr="0007662F">
        <w:rPr>
          <w:i/>
          <w:iCs/>
        </w:rPr>
        <w:t>5</w:t>
      </w:r>
      <w:r w:rsidRPr="0007662F">
        <w:t>(3), 211–234.</w:t>
      </w:r>
    </w:p>
    <w:p w14:paraId="0FA0D9D7" w14:textId="77777777" w:rsidR="0007662F" w:rsidRPr="0007662F" w:rsidRDefault="0007662F" w:rsidP="0007662F">
      <w:pPr>
        <w:pStyle w:val="Bibliography"/>
      </w:pPr>
      <w:r w:rsidRPr="0007662F">
        <w:t xml:space="preserve">Loew, C. (2017). Boltzmannian Immortality. </w:t>
      </w:r>
      <w:proofErr w:type="spellStart"/>
      <w:r w:rsidRPr="0007662F">
        <w:rPr>
          <w:i/>
          <w:iCs/>
        </w:rPr>
        <w:t>Erkenntnis</w:t>
      </w:r>
      <w:proofErr w:type="spellEnd"/>
      <w:r w:rsidRPr="0007662F">
        <w:t xml:space="preserve">, </w:t>
      </w:r>
      <w:r w:rsidRPr="0007662F">
        <w:rPr>
          <w:i/>
          <w:iCs/>
        </w:rPr>
        <w:t>82</w:t>
      </w:r>
      <w:r w:rsidRPr="0007662F">
        <w:t>(4), 761–776.</w:t>
      </w:r>
    </w:p>
    <w:p w14:paraId="28D1C501" w14:textId="77777777" w:rsidR="0007662F" w:rsidRPr="0007662F" w:rsidRDefault="0007662F" w:rsidP="0007662F">
      <w:pPr>
        <w:pStyle w:val="Bibliography"/>
      </w:pPr>
      <w:r w:rsidRPr="0007662F">
        <w:t xml:space="preserve">Mishra, M., Gupta, V., </w:t>
      </w:r>
      <w:proofErr w:type="spellStart"/>
      <w:r w:rsidRPr="0007662F">
        <w:t>Chaturvedi</w:t>
      </w:r>
      <w:proofErr w:type="spellEnd"/>
      <w:r w:rsidRPr="0007662F">
        <w:t xml:space="preserve">, U., Shukla, K. K., &amp; Yampolskiy, R. V. (2015). A study on the limitations of evolutionary computation and other bio-inspired approaches for integer factorization. </w:t>
      </w:r>
      <w:r w:rsidRPr="0007662F">
        <w:rPr>
          <w:i/>
          <w:iCs/>
        </w:rPr>
        <w:t>Procedia Computer Science</w:t>
      </w:r>
      <w:r w:rsidRPr="0007662F">
        <w:t xml:space="preserve">, </w:t>
      </w:r>
      <w:r w:rsidRPr="0007662F">
        <w:rPr>
          <w:i/>
          <w:iCs/>
        </w:rPr>
        <w:t>62</w:t>
      </w:r>
      <w:r w:rsidRPr="0007662F">
        <w:t>, 603–610.</w:t>
      </w:r>
    </w:p>
    <w:p w14:paraId="127F7E2C" w14:textId="77777777" w:rsidR="0007662F" w:rsidRPr="0007662F" w:rsidRDefault="0007662F" w:rsidP="0007662F">
      <w:pPr>
        <w:pStyle w:val="Bibliography"/>
      </w:pPr>
      <w:r w:rsidRPr="0007662F">
        <w:t xml:space="preserve">Mueller, M. P. (2017). Law without law: from observer states to physics via algorithmic information theory. </w:t>
      </w:r>
      <w:r w:rsidRPr="0007662F">
        <w:rPr>
          <w:i/>
          <w:iCs/>
        </w:rPr>
        <w:t xml:space="preserve">ArXiv:1712.01826 [Physics, </w:t>
      </w:r>
      <w:proofErr w:type="spellStart"/>
      <w:proofErr w:type="gramStart"/>
      <w:r w:rsidRPr="0007662F">
        <w:rPr>
          <w:i/>
          <w:iCs/>
        </w:rPr>
        <w:t>Physics:Quant</w:t>
      </w:r>
      <w:proofErr w:type="gramEnd"/>
      <w:r w:rsidRPr="0007662F">
        <w:rPr>
          <w:i/>
          <w:iCs/>
        </w:rPr>
        <w:t>-Ph</w:t>
      </w:r>
      <w:proofErr w:type="spellEnd"/>
      <w:r w:rsidRPr="0007662F">
        <w:rPr>
          <w:i/>
          <w:iCs/>
        </w:rPr>
        <w:t>]</w:t>
      </w:r>
      <w:r w:rsidRPr="0007662F">
        <w:t>. Retrieved from http://arxiv.org/abs/1712.01826</w:t>
      </w:r>
    </w:p>
    <w:p w14:paraId="40182A69" w14:textId="77777777" w:rsidR="0007662F" w:rsidRPr="0007662F" w:rsidRDefault="0007662F" w:rsidP="0007662F">
      <w:pPr>
        <w:pStyle w:val="Bibliography"/>
      </w:pPr>
      <w:r w:rsidRPr="0007662F">
        <w:t xml:space="preserve">Page, D. N. (2008). Is our universe decaying at an astronomical rate? </w:t>
      </w:r>
      <w:r w:rsidRPr="0007662F">
        <w:rPr>
          <w:i/>
          <w:iCs/>
        </w:rPr>
        <w:t>Physics Letters B</w:t>
      </w:r>
      <w:r w:rsidRPr="0007662F">
        <w:t xml:space="preserve">, </w:t>
      </w:r>
      <w:r w:rsidRPr="0007662F">
        <w:rPr>
          <w:i/>
          <w:iCs/>
        </w:rPr>
        <w:t>669</w:t>
      </w:r>
      <w:r w:rsidRPr="0007662F">
        <w:t>(3), 197–200. https://doi.org/10.1016/j.physletb.2008.08.039</w:t>
      </w:r>
    </w:p>
    <w:p w14:paraId="7A1FE278" w14:textId="77777777" w:rsidR="0007662F" w:rsidRPr="0007662F" w:rsidRDefault="0007662F" w:rsidP="0007662F">
      <w:pPr>
        <w:pStyle w:val="Bibliography"/>
      </w:pPr>
      <w:r w:rsidRPr="0007662F">
        <w:t xml:space="preserve">Page, D. N. (2017). Bayes Keeps Boltzmann Brains at Bay. </w:t>
      </w:r>
      <w:proofErr w:type="spellStart"/>
      <w:r w:rsidRPr="0007662F">
        <w:rPr>
          <w:i/>
          <w:iCs/>
        </w:rPr>
        <w:t>ArXiv</w:t>
      </w:r>
      <w:proofErr w:type="spellEnd"/>
      <w:r w:rsidRPr="0007662F">
        <w:rPr>
          <w:i/>
          <w:iCs/>
        </w:rPr>
        <w:t xml:space="preserve"> Preprint ArXiv:1708.00449</w:t>
      </w:r>
      <w:r w:rsidRPr="0007662F">
        <w:t>.</w:t>
      </w:r>
    </w:p>
    <w:p w14:paraId="34401E1D" w14:textId="77777777" w:rsidR="0007662F" w:rsidRPr="0007662F" w:rsidRDefault="0007662F" w:rsidP="0007662F">
      <w:pPr>
        <w:pStyle w:val="Bibliography"/>
      </w:pPr>
      <w:proofErr w:type="spellStart"/>
      <w:r w:rsidRPr="0007662F">
        <w:t>Parfit</w:t>
      </w:r>
      <w:proofErr w:type="spellEnd"/>
      <w:r w:rsidRPr="0007662F">
        <w:t xml:space="preserve">, D. (1984). </w:t>
      </w:r>
      <w:r w:rsidRPr="0007662F">
        <w:rPr>
          <w:i/>
          <w:iCs/>
        </w:rPr>
        <w:t>Reasons and persons</w:t>
      </w:r>
      <w:r w:rsidRPr="0007662F">
        <w:t>. OUP Oxford.</w:t>
      </w:r>
    </w:p>
    <w:p w14:paraId="1AD01694" w14:textId="77777777" w:rsidR="0007662F" w:rsidRPr="0007662F" w:rsidRDefault="0007662F" w:rsidP="0007662F">
      <w:pPr>
        <w:pStyle w:val="Bibliography"/>
      </w:pPr>
      <w:r w:rsidRPr="0007662F">
        <w:t xml:space="preserve">Penrose, R., &amp; Gardner, M. (2002). </w:t>
      </w:r>
      <w:r w:rsidRPr="0007662F">
        <w:rPr>
          <w:i/>
          <w:iCs/>
        </w:rPr>
        <w:t>The Emperor’s New Mind: Concerning Computers, Minds, and the Laws of Physics</w:t>
      </w:r>
      <w:r w:rsidRPr="0007662F">
        <w:t xml:space="preserve"> (1 edition). Oxford: Oxford University Press.</w:t>
      </w:r>
    </w:p>
    <w:p w14:paraId="3BFEEFA7" w14:textId="77777777" w:rsidR="0007662F" w:rsidRPr="0007662F" w:rsidRDefault="0007662F" w:rsidP="0007662F">
      <w:pPr>
        <w:pStyle w:val="Bibliography"/>
      </w:pPr>
      <w:r w:rsidRPr="0007662F">
        <w:lastRenderedPageBreak/>
        <w:t xml:space="preserve">Pereira, T. (2017). An Anthropic Argument against the Future Existence of Superintelligent Artificial Intelligence. </w:t>
      </w:r>
      <w:r w:rsidRPr="0007662F">
        <w:rPr>
          <w:i/>
          <w:iCs/>
        </w:rPr>
        <w:t>ArXiv:1705.03078 [Cs]</w:t>
      </w:r>
      <w:r w:rsidRPr="0007662F">
        <w:t>. Retrieved from http://arxiv.org/abs/1705.03078</w:t>
      </w:r>
    </w:p>
    <w:p w14:paraId="3E3CA2E0" w14:textId="77777777" w:rsidR="0007662F" w:rsidRPr="0007662F" w:rsidRDefault="0007662F" w:rsidP="0007662F">
      <w:pPr>
        <w:pStyle w:val="Bibliography"/>
      </w:pPr>
      <w:proofErr w:type="spellStart"/>
      <w:r w:rsidRPr="0007662F">
        <w:t>Tegmark</w:t>
      </w:r>
      <w:proofErr w:type="spellEnd"/>
      <w:r w:rsidRPr="0007662F">
        <w:t xml:space="preserve">, M. (2014). </w:t>
      </w:r>
      <w:r w:rsidRPr="0007662F">
        <w:rPr>
          <w:i/>
          <w:iCs/>
        </w:rPr>
        <w:t>Our Mathematical Universe: My Quest for the Ultimate Nature of Reality</w:t>
      </w:r>
      <w:r w:rsidRPr="0007662F">
        <w:t xml:space="preserve"> (1st edition). New York: Knopf.</w:t>
      </w:r>
    </w:p>
    <w:p w14:paraId="3741309C" w14:textId="77777777" w:rsidR="0007662F" w:rsidRPr="0007662F" w:rsidRDefault="0007662F" w:rsidP="0007662F">
      <w:pPr>
        <w:pStyle w:val="Bibliography"/>
      </w:pPr>
      <w:proofErr w:type="spellStart"/>
      <w:r w:rsidRPr="0007662F">
        <w:t>Tomasik</w:t>
      </w:r>
      <w:proofErr w:type="spellEnd"/>
      <w:r w:rsidRPr="0007662F">
        <w:t>, B. (2019). What Are Suffering Subroutines? Retrieved May 26, 2019, from Reducing Risks of Future Suffering website: https://reducing-suffering.org/what-are-suffering-subroutines/?fbclid=IwAR2y8eP71cCNF6YL5uICmEIV04n_W8XzjdkcCuAq8cKZ9PYlsMEZK2eXoBc</w:t>
      </w:r>
    </w:p>
    <w:p w14:paraId="5AF2A437" w14:textId="77777777" w:rsidR="0007662F" w:rsidRPr="0007662F" w:rsidRDefault="0007662F" w:rsidP="0007662F">
      <w:pPr>
        <w:pStyle w:val="Bibliography"/>
      </w:pPr>
      <w:r w:rsidRPr="0007662F">
        <w:t xml:space="preserve">Turchin, A. (2018). </w:t>
      </w:r>
      <w:r w:rsidRPr="0007662F">
        <w:rPr>
          <w:i/>
          <w:iCs/>
        </w:rPr>
        <w:t>Forever and Again: Necessary Conditions for the “Quantum Immortality” and its Practical Implications</w:t>
      </w:r>
      <w:r w:rsidRPr="0007662F">
        <w:t>.</w:t>
      </w:r>
    </w:p>
    <w:p w14:paraId="2992C020" w14:textId="77777777" w:rsidR="0007662F" w:rsidRPr="0007662F" w:rsidRDefault="0007662F" w:rsidP="0007662F">
      <w:pPr>
        <w:pStyle w:val="Bibliography"/>
      </w:pPr>
      <w:r w:rsidRPr="0007662F">
        <w:t xml:space="preserve">Turchin, A., &amp; Denkenberger, D. (2019). </w:t>
      </w:r>
      <w:r w:rsidRPr="0007662F">
        <w:rPr>
          <w:i/>
          <w:iCs/>
        </w:rPr>
        <w:t>A Pin and a Balloon:  Anthropic Principle Implies Underestimation of the Fragility of Our Environment and a Higher Risk of Runaway Global Warming</w:t>
      </w:r>
      <w:r w:rsidRPr="0007662F">
        <w:t>.</w:t>
      </w:r>
    </w:p>
    <w:p w14:paraId="7DE165E9" w14:textId="77777777" w:rsidR="0007662F" w:rsidRPr="0007662F" w:rsidRDefault="0007662F" w:rsidP="0007662F">
      <w:pPr>
        <w:pStyle w:val="Bibliography"/>
      </w:pPr>
      <w:r w:rsidRPr="0007662F">
        <w:t xml:space="preserve">Turchin, A., Yampolskiy, R., Denkenberger, D., &amp; </w:t>
      </w:r>
      <w:proofErr w:type="spellStart"/>
      <w:r w:rsidRPr="0007662F">
        <w:t>Batin</w:t>
      </w:r>
      <w:proofErr w:type="spellEnd"/>
      <w:r w:rsidRPr="0007662F">
        <w:t xml:space="preserve">, M. (2019). </w:t>
      </w:r>
      <w:r w:rsidRPr="0007662F">
        <w:rPr>
          <w:i/>
          <w:iCs/>
        </w:rPr>
        <w:t>Simulation Typology and Termination Risks</w:t>
      </w:r>
      <w:r w:rsidRPr="0007662F">
        <w:t>.</w:t>
      </w:r>
    </w:p>
    <w:p w14:paraId="4B0F9720" w14:textId="77777777" w:rsidR="0007662F" w:rsidRPr="0007662F" w:rsidRDefault="0007662F" w:rsidP="0007662F">
      <w:pPr>
        <w:pStyle w:val="Bibliography"/>
      </w:pPr>
      <w:r w:rsidRPr="0007662F">
        <w:t xml:space="preserve">Turchin, Alexey. (2018). </w:t>
      </w:r>
      <w:r w:rsidRPr="0007662F">
        <w:rPr>
          <w:i/>
          <w:iCs/>
        </w:rPr>
        <w:t>A Meta-Doomsday Argument: Uncertainty About the Validity of the Probabilistic Prediction of the End of the World</w:t>
      </w:r>
      <w:r w:rsidRPr="0007662F">
        <w:t>. Retrieved from https://philpapers.org/rec/TURAMA-4</w:t>
      </w:r>
    </w:p>
    <w:p w14:paraId="30258DA7" w14:textId="77777777" w:rsidR="0007662F" w:rsidRPr="0007662F" w:rsidRDefault="0007662F" w:rsidP="0007662F">
      <w:pPr>
        <w:pStyle w:val="Bibliography"/>
      </w:pPr>
      <w:r w:rsidRPr="0007662F">
        <w:t xml:space="preserve">Turchin, Alexey, &amp; Yampolskiy, R. (2019). </w:t>
      </w:r>
      <w:r w:rsidRPr="0007662F">
        <w:rPr>
          <w:i/>
          <w:iCs/>
        </w:rPr>
        <w:t>Glitch in the Matrix: Urban Legend or Evidence of the Simulation?</w:t>
      </w:r>
      <w:r w:rsidRPr="0007662F">
        <w:t xml:space="preserve"> Retrieved from https://philpapers.org/rec/TURGIT</w:t>
      </w:r>
    </w:p>
    <w:p w14:paraId="2BB81024" w14:textId="77777777" w:rsidR="0007662F" w:rsidRPr="0007662F" w:rsidRDefault="0007662F" w:rsidP="0007662F">
      <w:pPr>
        <w:pStyle w:val="Bibliography"/>
      </w:pPr>
      <w:r w:rsidRPr="0007662F">
        <w:t xml:space="preserve">Yampolskiy, R. V. (2015). The space of possible mind designs. </w:t>
      </w:r>
      <w:r w:rsidRPr="0007662F">
        <w:rPr>
          <w:i/>
          <w:iCs/>
        </w:rPr>
        <w:t>Lecture Notes in Computer Science (Including Subseries Lecture Notes in Artificial Intelligence and Lecture Notes in Bioinformatics)</w:t>
      </w:r>
      <w:r w:rsidRPr="0007662F">
        <w:t xml:space="preserve">, </w:t>
      </w:r>
      <w:r w:rsidRPr="0007662F">
        <w:rPr>
          <w:i/>
          <w:iCs/>
        </w:rPr>
        <w:t>9205</w:t>
      </w:r>
      <w:r w:rsidRPr="0007662F">
        <w:t>, 218–227. https://doi.org/10.1007/978-3-319-21365-1_23</w:t>
      </w:r>
    </w:p>
    <w:p w14:paraId="4F501210" w14:textId="77777777" w:rsidR="0007662F" w:rsidRPr="0007662F" w:rsidRDefault="0007662F" w:rsidP="0007662F">
      <w:pPr>
        <w:pStyle w:val="Bibliography"/>
      </w:pPr>
      <w:r w:rsidRPr="0007662F">
        <w:t xml:space="preserve">Yudkowsky, E. (2008a). How </w:t>
      </w:r>
      <w:proofErr w:type="gramStart"/>
      <w:r w:rsidRPr="0007662F">
        <w:t>An</w:t>
      </w:r>
      <w:proofErr w:type="gramEnd"/>
      <w:r w:rsidRPr="0007662F">
        <w:t xml:space="preserve"> Algorithm Feels From Inside - </w:t>
      </w:r>
      <w:proofErr w:type="spellStart"/>
      <w:r w:rsidRPr="0007662F">
        <w:t>LessWrong</w:t>
      </w:r>
      <w:proofErr w:type="spellEnd"/>
      <w:r w:rsidRPr="0007662F">
        <w:t xml:space="preserve"> 2.0. Retrieved May 17, 2019, from </w:t>
      </w:r>
      <w:proofErr w:type="spellStart"/>
      <w:r w:rsidRPr="0007662F">
        <w:t>LessWrong</w:t>
      </w:r>
      <w:proofErr w:type="spellEnd"/>
      <w:r w:rsidRPr="0007662F">
        <w:t xml:space="preserve"> website: </w:t>
      </w:r>
      <w:r w:rsidRPr="0007662F">
        <w:lastRenderedPageBreak/>
        <w:t>https://www.lesswrong.com/posts/yA4gF5KrboK2m2Xu7/how-an-algorithm-feels-from-inside</w:t>
      </w:r>
    </w:p>
    <w:p w14:paraId="4DD1D99C" w14:textId="77777777" w:rsidR="0007662F" w:rsidRPr="0007662F" w:rsidRDefault="0007662F" w:rsidP="0007662F">
      <w:pPr>
        <w:pStyle w:val="Bibliography"/>
      </w:pPr>
      <w:r w:rsidRPr="0007662F">
        <w:t xml:space="preserve">Yudkowsky, E. (2008b). Where Physics Meets Experience - Less Wrong. Retrieved February 8, 2018, from </w:t>
      </w:r>
      <w:proofErr w:type="spellStart"/>
      <w:r w:rsidRPr="0007662F">
        <w:t>LessWrong</w:t>
      </w:r>
      <w:proofErr w:type="spellEnd"/>
      <w:r w:rsidRPr="0007662F">
        <w:t xml:space="preserve"> website: http://lesswrong.com/lw/ps/where_physics_meets_experience/</w:t>
      </w:r>
    </w:p>
    <w:p w14:paraId="069621CC" w14:textId="77777777" w:rsidR="0007662F" w:rsidRPr="0007662F" w:rsidRDefault="0007662F" w:rsidP="0007662F">
      <w:pPr>
        <w:pStyle w:val="Bibliography"/>
      </w:pPr>
      <w:r w:rsidRPr="0007662F">
        <w:t xml:space="preserve">Yudkowsky, Eliezer, &amp; </w:t>
      </w:r>
      <w:proofErr w:type="spellStart"/>
      <w:r w:rsidRPr="0007662F">
        <w:t>Soares</w:t>
      </w:r>
      <w:proofErr w:type="spellEnd"/>
      <w:r w:rsidRPr="0007662F">
        <w:t xml:space="preserve">, N. (2017). Functional Decision Theory: A New Theory of Instrumental Rationality. </w:t>
      </w:r>
      <w:r w:rsidRPr="0007662F">
        <w:rPr>
          <w:i/>
          <w:iCs/>
        </w:rPr>
        <w:t>ArXiv:1710.05060 [Cs]</w:t>
      </w:r>
      <w:r w:rsidRPr="0007662F">
        <w:t>. Retrieved from http://arxiv.org/abs/1710.05060</w:t>
      </w:r>
    </w:p>
    <w:p w14:paraId="3461F2C2" w14:textId="63E5299D" w:rsidR="00C50277" w:rsidRDefault="006F7E22" w:rsidP="00FA21FF">
      <w:r w:rsidRPr="00D03EB3">
        <w:fldChar w:fldCharType="end"/>
      </w:r>
    </w:p>
    <w:p w14:paraId="77C51F61" w14:textId="77777777" w:rsidR="00FA21FF" w:rsidRPr="00FA21FF" w:rsidRDefault="00FA21FF" w:rsidP="00FA21FF"/>
    <w:p w14:paraId="15083D50" w14:textId="77777777" w:rsidR="005C6C6F" w:rsidRDefault="005C6C6F" w:rsidP="005C6C6F"/>
    <w:p w14:paraId="7824EEF7" w14:textId="77777777" w:rsidR="005C6C6F" w:rsidRPr="005C6C6F" w:rsidRDefault="005C6C6F" w:rsidP="005C6C6F"/>
    <w:p w14:paraId="6E9688EB" w14:textId="77777777" w:rsidR="005E7994" w:rsidRDefault="005E7994"/>
    <w:sectPr w:rsidR="005E7994" w:rsidSect="00445673">
      <w:pgSz w:w="11900" w:h="16840"/>
      <w:pgMar w:top="1134" w:right="850"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altName w:val="Calibri"/>
    <w:charset w:val="00"/>
    <w:family w:val="swiss"/>
    <w:pitch w:val="variable"/>
    <w:sig w:usb0="E4002EFF" w:usb1="C000E47F" w:usb2="00000009" w:usb3="00000000" w:csb0="000001FF" w:csb1="00000000"/>
  </w:font>
  <w:font w:name="Times">
    <w:panose1 w:val="02000500000000000000"/>
    <w:charset w:val="00"/>
    <w:family w:val="roman"/>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BB26F2D"/>
    <w:multiLevelType w:val="hybridMultilevel"/>
    <w:tmpl w:val="533A616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C6B7507"/>
    <w:multiLevelType w:val="hybridMultilevel"/>
    <w:tmpl w:val="9BDA61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7A56A0D"/>
    <w:multiLevelType w:val="hybridMultilevel"/>
    <w:tmpl w:val="7F9267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5DC3AC9"/>
    <w:multiLevelType w:val="hybridMultilevel"/>
    <w:tmpl w:val="4108566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B727DBF"/>
    <w:multiLevelType w:val="hybridMultilevel"/>
    <w:tmpl w:val="58201FF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2540583"/>
    <w:multiLevelType w:val="hybridMultilevel"/>
    <w:tmpl w:val="6420B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3673281"/>
    <w:multiLevelType w:val="hybridMultilevel"/>
    <w:tmpl w:val="7BFC045A"/>
    <w:lvl w:ilvl="0" w:tplc="04090011">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72352D87"/>
    <w:multiLevelType w:val="hybridMultilevel"/>
    <w:tmpl w:val="4B94D3C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6D106DC"/>
    <w:multiLevelType w:val="hybridMultilevel"/>
    <w:tmpl w:val="8D4AB3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3"/>
  </w:num>
  <w:num w:numId="4">
    <w:abstractNumId w:val="1"/>
  </w:num>
  <w:num w:numId="5">
    <w:abstractNumId w:val="8"/>
  </w:num>
  <w:num w:numId="6">
    <w:abstractNumId w:val="6"/>
  </w:num>
  <w:num w:numId="7">
    <w:abstractNumId w:val="7"/>
  </w:num>
  <w:num w:numId="8">
    <w:abstractNumId w:val="5"/>
  </w:num>
  <w:num w:numId="9">
    <w:abstractNumId w:val="4"/>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125A"/>
    <w:rsid w:val="00002CD6"/>
    <w:rsid w:val="00005D5A"/>
    <w:rsid w:val="000060A8"/>
    <w:rsid w:val="00012FB1"/>
    <w:rsid w:val="00015631"/>
    <w:rsid w:val="00015957"/>
    <w:rsid w:val="00015B71"/>
    <w:rsid w:val="0002202A"/>
    <w:rsid w:val="0002206E"/>
    <w:rsid w:val="00022E88"/>
    <w:rsid w:val="000253D4"/>
    <w:rsid w:val="000276CF"/>
    <w:rsid w:val="0003280F"/>
    <w:rsid w:val="00034025"/>
    <w:rsid w:val="00034CDF"/>
    <w:rsid w:val="00037729"/>
    <w:rsid w:val="00040461"/>
    <w:rsid w:val="00044AE7"/>
    <w:rsid w:val="0005338C"/>
    <w:rsid w:val="00054A20"/>
    <w:rsid w:val="00056318"/>
    <w:rsid w:val="00066AB9"/>
    <w:rsid w:val="00067DAC"/>
    <w:rsid w:val="0007662F"/>
    <w:rsid w:val="0007738B"/>
    <w:rsid w:val="00080504"/>
    <w:rsid w:val="000816E4"/>
    <w:rsid w:val="00081925"/>
    <w:rsid w:val="00083623"/>
    <w:rsid w:val="0009248D"/>
    <w:rsid w:val="00092FCB"/>
    <w:rsid w:val="000949A7"/>
    <w:rsid w:val="000967DF"/>
    <w:rsid w:val="00096F0D"/>
    <w:rsid w:val="000A0372"/>
    <w:rsid w:val="000A2D5B"/>
    <w:rsid w:val="000B0FA6"/>
    <w:rsid w:val="000B276C"/>
    <w:rsid w:val="000B282E"/>
    <w:rsid w:val="000D7238"/>
    <w:rsid w:val="000E6D1D"/>
    <w:rsid w:val="000F15A7"/>
    <w:rsid w:val="000F188A"/>
    <w:rsid w:val="000F2F31"/>
    <w:rsid w:val="000F3CE0"/>
    <w:rsid w:val="000F5BC8"/>
    <w:rsid w:val="0010439E"/>
    <w:rsid w:val="00105BD7"/>
    <w:rsid w:val="001120EC"/>
    <w:rsid w:val="001149E2"/>
    <w:rsid w:val="00117BDA"/>
    <w:rsid w:val="00122478"/>
    <w:rsid w:val="00123A37"/>
    <w:rsid w:val="00137AF2"/>
    <w:rsid w:val="00144ADF"/>
    <w:rsid w:val="00144F70"/>
    <w:rsid w:val="0015517F"/>
    <w:rsid w:val="001576CE"/>
    <w:rsid w:val="00161A8B"/>
    <w:rsid w:val="00176B13"/>
    <w:rsid w:val="00177894"/>
    <w:rsid w:val="001803FB"/>
    <w:rsid w:val="001841DA"/>
    <w:rsid w:val="00184F00"/>
    <w:rsid w:val="00191E42"/>
    <w:rsid w:val="00192320"/>
    <w:rsid w:val="0019472B"/>
    <w:rsid w:val="00195559"/>
    <w:rsid w:val="00195E9C"/>
    <w:rsid w:val="001A0C3C"/>
    <w:rsid w:val="001A2CD6"/>
    <w:rsid w:val="001A6594"/>
    <w:rsid w:val="001A7861"/>
    <w:rsid w:val="001B397D"/>
    <w:rsid w:val="001C085A"/>
    <w:rsid w:val="001C0919"/>
    <w:rsid w:val="001C3D35"/>
    <w:rsid w:val="001C506A"/>
    <w:rsid w:val="001C7088"/>
    <w:rsid w:val="001D1D61"/>
    <w:rsid w:val="001E2A97"/>
    <w:rsid w:val="001E3FCE"/>
    <w:rsid w:val="001F0A19"/>
    <w:rsid w:val="001F11F8"/>
    <w:rsid w:val="001F39C5"/>
    <w:rsid w:val="001F5CB3"/>
    <w:rsid w:val="001F6EB6"/>
    <w:rsid w:val="00200EB6"/>
    <w:rsid w:val="0020409E"/>
    <w:rsid w:val="00205E99"/>
    <w:rsid w:val="00206CC2"/>
    <w:rsid w:val="00213419"/>
    <w:rsid w:val="002145E7"/>
    <w:rsid w:val="002204D8"/>
    <w:rsid w:val="00236668"/>
    <w:rsid w:val="0023687D"/>
    <w:rsid w:val="00240242"/>
    <w:rsid w:val="00241BC6"/>
    <w:rsid w:val="00241EE3"/>
    <w:rsid w:val="00243027"/>
    <w:rsid w:val="0024358E"/>
    <w:rsid w:val="0024503B"/>
    <w:rsid w:val="00250FC0"/>
    <w:rsid w:val="002535B1"/>
    <w:rsid w:val="00253C2A"/>
    <w:rsid w:val="00256543"/>
    <w:rsid w:val="002631C8"/>
    <w:rsid w:val="00264CB9"/>
    <w:rsid w:val="002727CE"/>
    <w:rsid w:val="00280269"/>
    <w:rsid w:val="0028374F"/>
    <w:rsid w:val="002837B3"/>
    <w:rsid w:val="00291D66"/>
    <w:rsid w:val="00291FA2"/>
    <w:rsid w:val="00295F72"/>
    <w:rsid w:val="002A1C8A"/>
    <w:rsid w:val="002A2912"/>
    <w:rsid w:val="002A553D"/>
    <w:rsid w:val="002B1A7C"/>
    <w:rsid w:val="002B382C"/>
    <w:rsid w:val="002B464A"/>
    <w:rsid w:val="002B5CA1"/>
    <w:rsid w:val="002B66A8"/>
    <w:rsid w:val="002C14ED"/>
    <w:rsid w:val="002C4E48"/>
    <w:rsid w:val="002D2B98"/>
    <w:rsid w:val="002D6F70"/>
    <w:rsid w:val="002E6074"/>
    <w:rsid w:val="002F200F"/>
    <w:rsid w:val="002F4B88"/>
    <w:rsid w:val="002F7A6A"/>
    <w:rsid w:val="00300391"/>
    <w:rsid w:val="00316241"/>
    <w:rsid w:val="00345935"/>
    <w:rsid w:val="00346321"/>
    <w:rsid w:val="003532DE"/>
    <w:rsid w:val="0035576D"/>
    <w:rsid w:val="00356436"/>
    <w:rsid w:val="00357987"/>
    <w:rsid w:val="003673CA"/>
    <w:rsid w:val="0037001A"/>
    <w:rsid w:val="00370C54"/>
    <w:rsid w:val="00372171"/>
    <w:rsid w:val="00376803"/>
    <w:rsid w:val="00377403"/>
    <w:rsid w:val="00380956"/>
    <w:rsid w:val="00380B79"/>
    <w:rsid w:val="003821DF"/>
    <w:rsid w:val="003825D4"/>
    <w:rsid w:val="0038442C"/>
    <w:rsid w:val="00392028"/>
    <w:rsid w:val="0039468C"/>
    <w:rsid w:val="00394DA7"/>
    <w:rsid w:val="003958F9"/>
    <w:rsid w:val="00397913"/>
    <w:rsid w:val="003A0559"/>
    <w:rsid w:val="003A47E0"/>
    <w:rsid w:val="003A6A99"/>
    <w:rsid w:val="003B4D00"/>
    <w:rsid w:val="003B6BE7"/>
    <w:rsid w:val="003B7446"/>
    <w:rsid w:val="003C028D"/>
    <w:rsid w:val="003C310A"/>
    <w:rsid w:val="003C4549"/>
    <w:rsid w:val="003C466B"/>
    <w:rsid w:val="003C64F6"/>
    <w:rsid w:val="003C7454"/>
    <w:rsid w:val="003D35EE"/>
    <w:rsid w:val="003D389B"/>
    <w:rsid w:val="003D3AF3"/>
    <w:rsid w:val="003D6E3E"/>
    <w:rsid w:val="003E61E2"/>
    <w:rsid w:val="003E7D28"/>
    <w:rsid w:val="003F5531"/>
    <w:rsid w:val="003F7521"/>
    <w:rsid w:val="0040404D"/>
    <w:rsid w:val="00411513"/>
    <w:rsid w:val="00411557"/>
    <w:rsid w:val="00412063"/>
    <w:rsid w:val="00412B53"/>
    <w:rsid w:val="00420E74"/>
    <w:rsid w:val="00422ECA"/>
    <w:rsid w:val="00424015"/>
    <w:rsid w:val="00424123"/>
    <w:rsid w:val="00424502"/>
    <w:rsid w:val="00430C21"/>
    <w:rsid w:val="0043535A"/>
    <w:rsid w:val="00445673"/>
    <w:rsid w:val="00452068"/>
    <w:rsid w:val="00453689"/>
    <w:rsid w:val="00453F63"/>
    <w:rsid w:val="0046093A"/>
    <w:rsid w:val="00464039"/>
    <w:rsid w:val="0046566E"/>
    <w:rsid w:val="00466B88"/>
    <w:rsid w:val="00466CB5"/>
    <w:rsid w:val="00466CF2"/>
    <w:rsid w:val="00467ABE"/>
    <w:rsid w:val="004757C1"/>
    <w:rsid w:val="00475CE5"/>
    <w:rsid w:val="00480A68"/>
    <w:rsid w:val="0048111B"/>
    <w:rsid w:val="004870B5"/>
    <w:rsid w:val="00487471"/>
    <w:rsid w:val="00491D22"/>
    <w:rsid w:val="00493AC4"/>
    <w:rsid w:val="004943C8"/>
    <w:rsid w:val="00495874"/>
    <w:rsid w:val="004A739F"/>
    <w:rsid w:val="004B0079"/>
    <w:rsid w:val="004B6FEE"/>
    <w:rsid w:val="004B705F"/>
    <w:rsid w:val="004C3A6C"/>
    <w:rsid w:val="004C44F1"/>
    <w:rsid w:val="004C7289"/>
    <w:rsid w:val="004D2A14"/>
    <w:rsid w:val="004D4278"/>
    <w:rsid w:val="004D429C"/>
    <w:rsid w:val="004D633F"/>
    <w:rsid w:val="004E0636"/>
    <w:rsid w:val="004E433A"/>
    <w:rsid w:val="004E5B9F"/>
    <w:rsid w:val="004F23DC"/>
    <w:rsid w:val="004F4436"/>
    <w:rsid w:val="004F46FD"/>
    <w:rsid w:val="00507CD6"/>
    <w:rsid w:val="00514899"/>
    <w:rsid w:val="00514EA0"/>
    <w:rsid w:val="00515555"/>
    <w:rsid w:val="00523B7B"/>
    <w:rsid w:val="00525178"/>
    <w:rsid w:val="0052615F"/>
    <w:rsid w:val="00526A25"/>
    <w:rsid w:val="00527F16"/>
    <w:rsid w:val="00540088"/>
    <w:rsid w:val="005403E6"/>
    <w:rsid w:val="00552E08"/>
    <w:rsid w:val="005561F5"/>
    <w:rsid w:val="005564CD"/>
    <w:rsid w:val="00566213"/>
    <w:rsid w:val="00570E9A"/>
    <w:rsid w:val="00572B23"/>
    <w:rsid w:val="00576B63"/>
    <w:rsid w:val="00585275"/>
    <w:rsid w:val="00585535"/>
    <w:rsid w:val="005A02D2"/>
    <w:rsid w:val="005B10BC"/>
    <w:rsid w:val="005B11A0"/>
    <w:rsid w:val="005B5E33"/>
    <w:rsid w:val="005C0507"/>
    <w:rsid w:val="005C2E2C"/>
    <w:rsid w:val="005C3CB2"/>
    <w:rsid w:val="005C6C6F"/>
    <w:rsid w:val="005D0F3A"/>
    <w:rsid w:val="005D21F3"/>
    <w:rsid w:val="005D587C"/>
    <w:rsid w:val="005D6994"/>
    <w:rsid w:val="005E163B"/>
    <w:rsid w:val="005E2174"/>
    <w:rsid w:val="005E7343"/>
    <w:rsid w:val="005E7994"/>
    <w:rsid w:val="005F0BC9"/>
    <w:rsid w:val="005F14A5"/>
    <w:rsid w:val="005F176C"/>
    <w:rsid w:val="005F45F6"/>
    <w:rsid w:val="005F54F4"/>
    <w:rsid w:val="005F65B2"/>
    <w:rsid w:val="00603BD3"/>
    <w:rsid w:val="0060564A"/>
    <w:rsid w:val="00605C6C"/>
    <w:rsid w:val="00606415"/>
    <w:rsid w:val="00607A47"/>
    <w:rsid w:val="00611104"/>
    <w:rsid w:val="00622107"/>
    <w:rsid w:val="00622EEC"/>
    <w:rsid w:val="00625AA2"/>
    <w:rsid w:val="0063131D"/>
    <w:rsid w:val="00635ED0"/>
    <w:rsid w:val="00641039"/>
    <w:rsid w:val="00641BE8"/>
    <w:rsid w:val="00643644"/>
    <w:rsid w:val="00647C68"/>
    <w:rsid w:val="00652140"/>
    <w:rsid w:val="00662E09"/>
    <w:rsid w:val="006704E7"/>
    <w:rsid w:val="00676A0C"/>
    <w:rsid w:val="00684CB9"/>
    <w:rsid w:val="006868EB"/>
    <w:rsid w:val="006871DA"/>
    <w:rsid w:val="00687978"/>
    <w:rsid w:val="006924A1"/>
    <w:rsid w:val="00692564"/>
    <w:rsid w:val="006942F2"/>
    <w:rsid w:val="0069537C"/>
    <w:rsid w:val="0069677B"/>
    <w:rsid w:val="006A147C"/>
    <w:rsid w:val="006A5C97"/>
    <w:rsid w:val="006A7401"/>
    <w:rsid w:val="006B105B"/>
    <w:rsid w:val="006B7CD8"/>
    <w:rsid w:val="006C08EB"/>
    <w:rsid w:val="006C3AA9"/>
    <w:rsid w:val="006D275B"/>
    <w:rsid w:val="006D3166"/>
    <w:rsid w:val="006D4C09"/>
    <w:rsid w:val="006F363D"/>
    <w:rsid w:val="006F4C17"/>
    <w:rsid w:val="006F5736"/>
    <w:rsid w:val="006F7E22"/>
    <w:rsid w:val="00700DDB"/>
    <w:rsid w:val="00701126"/>
    <w:rsid w:val="007019AF"/>
    <w:rsid w:val="00701AF0"/>
    <w:rsid w:val="00703106"/>
    <w:rsid w:val="007031C2"/>
    <w:rsid w:val="00705528"/>
    <w:rsid w:val="00707C56"/>
    <w:rsid w:val="00710296"/>
    <w:rsid w:val="007118BD"/>
    <w:rsid w:val="00711975"/>
    <w:rsid w:val="00714F50"/>
    <w:rsid w:val="00721469"/>
    <w:rsid w:val="0072762D"/>
    <w:rsid w:val="00731BB8"/>
    <w:rsid w:val="00732DD8"/>
    <w:rsid w:val="007377DA"/>
    <w:rsid w:val="0074219C"/>
    <w:rsid w:val="007447F5"/>
    <w:rsid w:val="00746808"/>
    <w:rsid w:val="00747044"/>
    <w:rsid w:val="00747C79"/>
    <w:rsid w:val="00751641"/>
    <w:rsid w:val="007604FC"/>
    <w:rsid w:val="0076106B"/>
    <w:rsid w:val="00761FA4"/>
    <w:rsid w:val="0076294B"/>
    <w:rsid w:val="0076633A"/>
    <w:rsid w:val="00776538"/>
    <w:rsid w:val="00780D9B"/>
    <w:rsid w:val="007854A8"/>
    <w:rsid w:val="00785E36"/>
    <w:rsid w:val="0078754A"/>
    <w:rsid w:val="00797F52"/>
    <w:rsid w:val="007A0277"/>
    <w:rsid w:val="007A3252"/>
    <w:rsid w:val="007A42D6"/>
    <w:rsid w:val="007A5872"/>
    <w:rsid w:val="007A5CC1"/>
    <w:rsid w:val="007A72F0"/>
    <w:rsid w:val="007B09DD"/>
    <w:rsid w:val="007B125A"/>
    <w:rsid w:val="007B2A25"/>
    <w:rsid w:val="007B61CD"/>
    <w:rsid w:val="007B6B16"/>
    <w:rsid w:val="007C20CC"/>
    <w:rsid w:val="007C353A"/>
    <w:rsid w:val="007C357A"/>
    <w:rsid w:val="007C4162"/>
    <w:rsid w:val="007D2720"/>
    <w:rsid w:val="007D6447"/>
    <w:rsid w:val="007D7B00"/>
    <w:rsid w:val="007E07FE"/>
    <w:rsid w:val="007E270A"/>
    <w:rsid w:val="007E53D5"/>
    <w:rsid w:val="007E627B"/>
    <w:rsid w:val="007E71F6"/>
    <w:rsid w:val="007F0ED0"/>
    <w:rsid w:val="007F11A9"/>
    <w:rsid w:val="007F55BA"/>
    <w:rsid w:val="007F6B64"/>
    <w:rsid w:val="0080104B"/>
    <w:rsid w:val="0080192A"/>
    <w:rsid w:val="008051E5"/>
    <w:rsid w:val="00812D27"/>
    <w:rsid w:val="008142F1"/>
    <w:rsid w:val="00815059"/>
    <w:rsid w:val="00817459"/>
    <w:rsid w:val="00824C1C"/>
    <w:rsid w:val="00826180"/>
    <w:rsid w:val="00827706"/>
    <w:rsid w:val="00841C0B"/>
    <w:rsid w:val="008421CB"/>
    <w:rsid w:val="008550C1"/>
    <w:rsid w:val="008618AD"/>
    <w:rsid w:val="00862672"/>
    <w:rsid w:val="0086283C"/>
    <w:rsid w:val="00862D24"/>
    <w:rsid w:val="00863F39"/>
    <w:rsid w:val="00866F3A"/>
    <w:rsid w:val="00874BF2"/>
    <w:rsid w:val="008764D6"/>
    <w:rsid w:val="008803F3"/>
    <w:rsid w:val="00882833"/>
    <w:rsid w:val="0088300C"/>
    <w:rsid w:val="00886E56"/>
    <w:rsid w:val="00887B34"/>
    <w:rsid w:val="00895045"/>
    <w:rsid w:val="008A0BE3"/>
    <w:rsid w:val="008A2B15"/>
    <w:rsid w:val="008A4109"/>
    <w:rsid w:val="008B34E6"/>
    <w:rsid w:val="008C28B0"/>
    <w:rsid w:val="008C2DE0"/>
    <w:rsid w:val="008D2053"/>
    <w:rsid w:val="008D32B4"/>
    <w:rsid w:val="008D5291"/>
    <w:rsid w:val="008D575A"/>
    <w:rsid w:val="008D59DC"/>
    <w:rsid w:val="008D7F38"/>
    <w:rsid w:val="008E0CC3"/>
    <w:rsid w:val="008E25F7"/>
    <w:rsid w:val="008E2621"/>
    <w:rsid w:val="008E30FF"/>
    <w:rsid w:val="008F37DF"/>
    <w:rsid w:val="008F4AAF"/>
    <w:rsid w:val="008F5FDC"/>
    <w:rsid w:val="009030F8"/>
    <w:rsid w:val="009129D6"/>
    <w:rsid w:val="00913619"/>
    <w:rsid w:val="0091616C"/>
    <w:rsid w:val="00916DF7"/>
    <w:rsid w:val="00923BCC"/>
    <w:rsid w:val="00923BEF"/>
    <w:rsid w:val="009244FA"/>
    <w:rsid w:val="00925133"/>
    <w:rsid w:val="0092570A"/>
    <w:rsid w:val="009308C4"/>
    <w:rsid w:val="009400E9"/>
    <w:rsid w:val="00943088"/>
    <w:rsid w:val="00956053"/>
    <w:rsid w:val="009601C8"/>
    <w:rsid w:val="00962CD2"/>
    <w:rsid w:val="00963993"/>
    <w:rsid w:val="0096537E"/>
    <w:rsid w:val="00965C66"/>
    <w:rsid w:val="00967012"/>
    <w:rsid w:val="00985EC0"/>
    <w:rsid w:val="009860DF"/>
    <w:rsid w:val="00992FFD"/>
    <w:rsid w:val="009A692C"/>
    <w:rsid w:val="009A7D93"/>
    <w:rsid w:val="009B10BE"/>
    <w:rsid w:val="009B1441"/>
    <w:rsid w:val="009B619B"/>
    <w:rsid w:val="009B7375"/>
    <w:rsid w:val="009C3B19"/>
    <w:rsid w:val="009C3E92"/>
    <w:rsid w:val="009C4D6A"/>
    <w:rsid w:val="009C4E3C"/>
    <w:rsid w:val="009C6039"/>
    <w:rsid w:val="009C6719"/>
    <w:rsid w:val="009C7C3D"/>
    <w:rsid w:val="009D0202"/>
    <w:rsid w:val="009E63E4"/>
    <w:rsid w:val="009F1C73"/>
    <w:rsid w:val="009F1FD6"/>
    <w:rsid w:val="009F2A98"/>
    <w:rsid w:val="00A05224"/>
    <w:rsid w:val="00A100F1"/>
    <w:rsid w:val="00A15850"/>
    <w:rsid w:val="00A20C85"/>
    <w:rsid w:val="00A26FD3"/>
    <w:rsid w:val="00A353BA"/>
    <w:rsid w:val="00A41E5A"/>
    <w:rsid w:val="00A43195"/>
    <w:rsid w:val="00A45402"/>
    <w:rsid w:val="00A45E7C"/>
    <w:rsid w:val="00A472FE"/>
    <w:rsid w:val="00A5349E"/>
    <w:rsid w:val="00A612DB"/>
    <w:rsid w:val="00A61F99"/>
    <w:rsid w:val="00A62C16"/>
    <w:rsid w:val="00A66A3D"/>
    <w:rsid w:val="00A7452A"/>
    <w:rsid w:val="00A802FC"/>
    <w:rsid w:val="00A80AD9"/>
    <w:rsid w:val="00A83FA0"/>
    <w:rsid w:val="00A902E1"/>
    <w:rsid w:val="00A96C5B"/>
    <w:rsid w:val="00AA1548"/>
    <w:rsid w:val="00AA2961"/>
    <w:rsid w:val="00AA5289"/>
    <w:rsid w:val="00AB6FE7"/>
    <w:rsid w:val="00AC0FB8"/>
    <w:rsid w:val="00AC21CA"/>
    <w:rsid w:val="00AD0184"/>
    <w:rsid w:val="00AD1C3D"/>
    <w:rsid w:val="00AE0421"/>
    <w:rsid w:val="00AE3B11"/>
    <w:rsid w:val="00AE7AA7"/>
    <w:rsid w:val="00AF12E6"/>
    <w:rsid w:val="00AF1C50"/>
    <w:rsid w:val="00AF6950"/>
    <w:rsid w:val="00B03686"/>
    <w:rsid w:val="00B10799"/>
    <w:rsid w:val="00B10EB1"/>
    <w:rsid w:val="00B15563"/>
    <w:rsid w:val="00B228C0"/>
    <w:rsid w:val="00B2672D"/>
    <w:rsid w:val="00B401D6"/>
    <w:rsid w:val="00B402B6"/>
    <w:rsid w:val="00B44FB9"/>
    <w:rsid w:val="00B46B27"/>
    <w:rsid w:val="00B47E7C"/>
    <w:rsid w:val="00B60C59"/>
    <w:rsid w:val="00B635C8"/>
    <w:rsid w:val="00B64ED8"/>
    <w:rsid w:val="00B65428"/>
    <w:rsid w:val="00B668CD"/>
    <w:rsid w:val="00B738D4"/>
    <w:rsid w:val="00B77236"/>
    <w:rsid w:val="00B8354E"/>
    <w:rsid w:val="00B900C1"/>
    <w:rsid w:val="00B9313A"/>
    <w:rsid w:val="00B9330F"/>
    <w:rsid w:val="00B95616"/>
    <w:rsid w:val="00B973B5"/>
    <w:rsid w:val="00BA13B2"/>
    <w:rsid w:val="00BA483E"/>
    <w:rsid w:val="00BA62F7"/>
    <w:rsid w:val="00BA63DF"/>
    <w:rsid w:val="00BB288A"/>
    <w:rsid w:val="00BB2C33"/>
    <w:rsid w:val="00BB2FF3"/>
    <w:rsid w:val="00BB3A83"/>
    <w:rsid w:val="00BD23DD"/>
    <w:rsid w:val="00BD643A"/>
    <w:rsid w:val="00BE5670"/>
    <w:rsid w:val="00BE7FFD"/>
    <w:rsid w:val="00BF29BF"/>
    <w:rsid w:val="00BF4BB3"/>
    <w:rsid w:val="00C043C1"/>
    <w:rsid w:val="00C06539"/>
    <w:rsid w:val="00C07064"/>
    <w:rsid w:val="00C07BA8"/>
    <w:rsid w:val="00C15CE3"/>
    <w:rsid w:val="00C206EF"/>
    <w:rsid w:val="00C251F3"/>
    <w:rsid w:val="00C266B9"/>
    <w:rsid w:val="00C279A9"/>
    <w:rsid w:val="00C33ED5"/>
    <w:rsid w:val="00C41E37"/>
    <w:rsid w:val="00C4375F"/>
    <w:rsid w:val="00C50277"/>
    <w:rsid w:val="00C51606"/>
    <w:rsid w:val="00C60472"/>
    <w:rsid w:val="00C65E8D"/>
    <w:rsid w:val="00C6648A"/>
    <w:rsid w:val="00C671D6"/>
    <w:rsid w:val="00C7207C"/>
    <w:rsid w:val="00C82DBA"/>
    <w:rsid w:val="00C85F45"/>
    <w:rsid w:val="00C90B62"/>
    <w:rsid w:val="00C948EC"/>
    <w:rsid w:val="00C94D73"/>
    <w:rsid w:val="00C97768"/>
    <w:rsid w:val="00C97E3D"/>
    <w:rsid w:val="00CA4487"/>
    <w:rsid w:val="00CA494D"/>
    <w:rsid w:val="00CA6380"/>
    <w:rsid w:val="00CB0D10"/>
    <w:rsid w:val="00CB4EEA"/>
    <w:rsid w:val="00CB756C"/>
    <w:rsid w:val="00CB7CE0"/>
    <w:rsid w:val="00CC173A"/>
    <w:rsid w:val="00CC1A29"/>
    <w:rsid w:val="00CC4667"/>
    <w:rsid w:val="00CC7CA4"/>
    <w:rsid w:val="00CD4E97"/>
    <w:rsid w:val="00CF0E9F"/>
    <w:rsid w:val="00CF7E7F"/>
    <w:rsid w:val="00D01C76"/>
    <w:rsid w:val="00D0209A"/>
    <w:rsid w:val="00D02CC5"/>
    <w:rsid w:val="00D03EB3"/>
    <w:rsid w:val="00D04D7F"/>
    <w:rsid w:val="00D05428"/>
    <w:rsid w:val="00D069F3"/>
    <w:rsid w:val="00D077F5"/>
    <w:rsid w:val="00D15B2D"/>
    <w:rsid w:val="00D16FEB"/>
    <w:rsid w:val="00D25965"/>
    <w:rsid w:val="00D329C8"/>
    <w:rsid w:val="00D3556D"/>
    <w:rsid w:val="00D37DA1"/>
    <w:rsid w:val="00D418B9"/>
    <w:rsid w:val="00D4368E"/>
    <w:rsid w:val="00D43E6D"/>
    <w:rsid w:val="00D50110"/>
    <w:rsid w:val="00D56AB1"/>
    <w:rsid w:val="00D60281"/>
    <w:rsid w:val="00D64811"/>
    <w:rsid w:val="00D6695E"/>
    <w:rsid w:val="00D706B9"/>
    <w:rsid w:val="00D723B4"/>
    <w:rsid w:val="00D744EF"/>
    <w:rsid w:val="00D85A37"/>
    <w:rsid w:val="00D85F7F"/>
    <w:rsid w:val="00D90FBE"/>
    <w:rsid w:val="00D967E1"/>
    <w:rsid w:val="00D97261"/>
    <w:rsid w:val="00DA391D"/>
    <w:rsid w:val="00DA3C7B"/>
    <w:rsid w:val="00DA7DAE"/>
    <w:rsid w:val="00DB3305"/>
    <w:rsid w:val="00DC00B2"/>
    <w:rsid w:val="00DC4E36"/>
    <w:rsid w:val="00DD27F4"/>
    <w:rsid w:val="00DD72A4"/>
    <w:rsid w:val="00DD7910"/>
    <w:rsid w:val="00DE1514"/>
    <w:rsid w:val="00DF56AB"/>
    <w:rsid w:val="00E02972"/>
    <w:rsid w:val="00E03EEF"/>
    <w:rsid w:val="00E052DA"/>
    <w:rsid w:val="00E1523B"/>
    <w:rsid w:val="00E1711A"/>
    <w:rsid w:val="00E1797A"/>
    <w:rsid w:val="00E21BD2"/>
    <w:rsid w:val="00E246E4"/>
    <w:rsid w:val="00E26F9A"/>
    <w:rsid w:val="00E36181"/>
    <w:rsid w:val="00E4632A"/>
    <w:rsid w:val="00E517FA"/>
    <w:rsid w:val="00E56738"/>
    <w:rsid w:val="00E613F0"/>
    <w:rsid w:val="00E62436"/>
    <w:rsid w:val="00E66F15"/>
    <w:rsid w:val="00E7287C"/>
    <w:rsid w:val="00E77686"/>
    <w:rsid w:val="00E805FD"/>
    <w:rsid w:val="00E82FCF"/>
    <w:rsid w:val="00E830FF"/>
    <w:rsid w:val="00E925C9"/>
    <w:rsid w:val="00EA1885"/>
    <w:rsid w:val="00EA29EA"/>
    <w:rsid w:val="00EA59E1"/>
    <w:rsid w:val="00EB1C6B"/>
    <w:rsid w:val="00EB2319"/>
    <w:rsid w:val="00EB6E93"/>
    <w:rsid w:val="00EC2249"/>
    <w:rsid w:val="00EC7D33"/>
    <w:rsid w:val="00ED2907"/>
    <w:rsid w:val="00ED4A84"/>
    <w:rsid w:val="00ED4AF4"/>
    <w:rsid w:val="00EE3970"/>
    <w:rsid w:val="00EE4651"/>
    <w:rsid w:val="00EE6573"/>
    <w:rsid w:val="00F0306A"/>
    <w:rsid w:val="00F03D38"/>
    <w:rsid w:val="00F05DEE"/>
    <w:rsid w:val="00F13990"/>
    <w:rsid w:val="00F20615"/>
    <w:rsid w:val="00F218CA"/>
    <w:rsid w:val="00F234BF"/>
    <w:rsid w:val="00F2622D"/>
    <w:rsid w:val="00F26EAF"/>
    <w:rsid w:val="00F276AE"/>
    <w:rsid w:val="00F32654"/>
    <w:rsid w:val="00F33226"/>
    <w:rsid w:val="00F33D8C"/>
    <w:rsid w:val="00F34337"/>
    <w:rsid w:val="00F439BD"/>
    <w:rsid w:val="00F45A4B"/>
    <w:rsid w:val="00F4619E"/>
    <w:rsid w:val="00F4668C"/>
    <w:rsid w:val="00F54454"/>
    <w:rsid w:val="00F565C6"/>
    <w:rsid w:val="00F63127"/>
    <w:rsid w:val="00F717D0"/>
    <w:rsid w:val="00F76E7D"/>
    <w:rsid w:val="00F77048"/>
    <w:rsid w:val="00F77F02"/>
    <w:rsid w:val="00F80626"/>
    <w:rsid w:val="00F85B04"/>
    <w:rsid w:val="00F86064"/>
    <w:rsid w:val="00F8654F"/>
    <w:rsid w:val="00F903EB"/>
    <w:rsid w:val="00F931F1"/>
    <w:rsid w:val="00F948CA"/>
    <w:rsid w:val="00F95E54"/>
    <w:rsid w:val="00FA12E4"/>
    <w:rsid w:val="00FA21FF"/>
    <w:rsid w:val="00FA5CE3"/>
    <w:rsid w:val="00FB0EDD"/>
    <w:rsid w:val="00FB1C83"/>
    <w:rsid w:val="00FB6E4F"/>
    <w:rsid w:val="00FB7084"/>
    <w:rsid w:val="00FB75B3"/>
    <w:rsid w:val="00FC22AB"/>
    <w:rsid w:val="00FC3E50"/>
    <w:rsid w:val="00FD0A29"/>
    <w:rsid w:val="00FD20BA"/>
    <w:rsid w:val="00FD20FA"/>
    <w:rsid w:val="00FD327F"/>
    <w:rsid w:val="00FD3E56"/>
    <w:rsid w:val="00FD5455"/>
    <w:rsid w:val="00FE0E03"/>
    <w:rsid w:val="00FE5231"/>
    <w:rsid w:val="00FE534F"/>
    <w:rsid w:val="00FF108F"/>
    <w:rsid w:val="00FF24B6"/>
    <w:rsid w:val="00FF6D1E"/>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7F57FF"/>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C3B19"/>
    <w:rPr>
      <w:rFonts w:ascii="Times New Roman" w:hAnsi="Times New Roman" w:cs="Times New Roman"/>
    </w:rPr>
  </w:style>
  <w:style w:type="paragraph" w:styleId="Heading1">
    <w:name w:val="heading 1"/>
    <w:basedOn w:val="Normal"/>
    <w:next w:val="Normal"/>
    <w:link w:val="Heading1Char"/>
    <w:uiPriority w:val="9"/>
    <w:qFormat/>
    <w:rsid w:val="00E21BD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26A2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F54F4"/>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95874"/>
    <w:pPr>
      <w:ind w:left="720"/>
      <w:contextualSpacing/>
    </w:pPr>
    <w:rPr>
      <w:rFonts w:asciiTheme="minorHAnsi" w:hAnsiTheme="minorHAnsi" w:cstheme="minorBidi"/>
    </w:rPr>
  </w:style>
  <w:style w:type="character" w:customStyle="1" w:styleId="Heading1Char">
    <w:name w:val="Heading 1 Char"/>
    <w:basedOn w:val="DefaultParagraphFont"/>
    <w:link w:val="Heading1"/>
    <w:uiPriority w:val="9"/>
    <w:rsid w:val="00E21BD2"/>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26A25"/>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5F54F4"/>
    <w:rPr>
      <w:rFonts w:asciiTheme="majorHAnsi" w:eastAsiaTheme="majorEastAsia" w:hAnsiTheme="majorHAnsi" w:cstheme="majorBidi"/>
      <w:color w:val="1F3763" w:themeColor="accent1" w:themeShade="7F"/>
    </w:rPr>
  </w:style>
  <w:style w:type="paragraph" w:styleId="TOC1">
    <w:name w:val="toc 1"/>
    <w:basedOn w:val="Normal"/>
    <w:next w:val="Normal"/>
    <w:autoRedefine/>
    <w:uiPriority w:val="39"/>
    <w:unhideWhenUsed/>
    <w:rsid w:val="00D723B4"/>
    <w:rPr>
      <w:rFonts w:asciiTheme="minorHAnsi" w:hAnsiTheme="minorHAnsi" w:cstheme="minorBidi"/>
    </w:rPr>
  </w:style>
  <w:style w:type="paragraph" w:styleId="TOC2">
    <w:name w:val="toc 2"/>
    <w:basedOn w:val="Normal"/>
    <w:next w:val="Normal"/>
    <w:autoRedefine/>
    <w:uiPriority w:val="39"/>
    <w:unhideWhenUsed/>
    <w:rsid w:val="00D723B4"/>
    <w:pPr>
      <w:ind w:left="240"/>
    </w:pPr>
    <w:rPr>
      <w:rFonts w:asciiTheme="minorHAnsi" w:hAnsiTheme="minorHAnsi" w:cstheme="minorBidi"/>
    </w:rPr>
  </w:style>
  <w:style w:type="paragraph" w:styleId="TOC3">
    <w:name w:val="toc 3"/>
    <w:basedOn w:val="Normal"/>
    <w:next w:val="Normal"/>
    <w:autoRedefine/>
    <w:uiPriority w:val="39"/>
    <w:unhideWhenUsed/>
    <w:rsid w:val="00D723B4"/>
    <w:pPr>
      <w:ind w:left="480"/>
    </w:pPr>
    <w:rPr>
      <w:rFonts w:asciiTheme="minorHAnsi" w:hAnsiTheme="minorHAnsi" w:cstheme="minorBidi"/>
    </w:rPr>
  </w:style>
  <w:style w:type="paragraph" w:styleId="TOC4">
    <w:name w:val="toc 4"/>
    <w:basedOn w:val="Normal"/>
    <w:next w:val="Normal"/>
    <w:autoRedefine/>
    <w:uiPriority w:val="39"/>
    <w:unhideWhenUsed/>
    <w:rsid w:val="00D723B4"/>
    <w:pPr>
      <w:ind w:left="720"/>
    </w:pPr>
    <w:rPr>
      <w:rFonts w:asciiTheme="minorHAnsi" w:hAnsiTheme="minorHAnsi" w:cstheme="minorBidi"/>
    </w:rPr>
  </w:style>
  <w:style w:type="paragraph" w:styleId="TOC5">
    <w:name w:val="toc 5"/>
    <w:basedOn w:val="Normal"/>
    <w:next w:val="Normal"/>
    <w:autoRedefine/>
    <w:uiPriority w:val="39"/>
    <w:unhideWhenUsed/>
    <w:rsid w:val="00D723B4"/>
    <w:pPr>
      <w:ind w:left="960"/>
    </w:pPr>
    <w:rPr>
      <w:rFonts w:asciiTheme="minorHAnsi" w:hAnsiTheme="minorHAnsi" w:cstheme="minorBidi"/>
    </w:rPr>
  </w:style>
  <w:style w:type="paragraph" w:styleId="TOC6">
    <w:name w:val="toc 6"/>
    <w:basedOn w:val="Normal"/>
    <w:next w:val="Normal"/>
    <w:autoRedefine/>
    <w:uiPriority w:val="39"/>
    <w:unhideWhenUsed/>
    <w:rsid w:val="00D723B4"/>
    <w:pPr>
      <w:ind w:left="1200"/>
    </w:pPr>
    <w:rPr>
      <w:rFonts w:asciiTheme="minorHAnsi" w:hAnsiTheme="minorHAnsi" w:cstheme="minorBidi"/>
    </w:rPr>
  </w:style>
  <w:style w:type="paragraph" w:styleId="TOC7">
    <w:name w:val="toc 7"/>
    <w:basedOn w:val="Normal"/>
    <w:next w:val="Normal"/>
    <w:autoRedefine/>
    <w:uiPriority w:val="39"/>
    <w:unhideWhenUsed/>
    <w:rsid w:val="00D723B4"/>
    <w:pPr>
      <w:ind w:left="1440"/>
    </w:pPr>
    <w:rPr>
      <w:rFonts w:asciiTheme="minorHAnsi" w:hAnsiTheme="minorHAnsi" w:cstheme="minorBidi"/>
    </w:rPr>
  </w:style>
  <w:style w:type="paragraph" w:styleId="TOC8">
    <w:name w:val="toc 8"/>
    <w:basedOn w:val="Normal"/>
    <w:next w:val="Normal"/>
    <w:autoRedefine/>
    <w:uiPriority w:val="39"/>
    <w:unhideWhenUsed/>
    <w:rsid w:val="00D723B4"/>
    <w:pPr>
      <w:ind w:left="1680"/>
    </w:pPr>
    <w:rPr>
      <w:rFonts w:asciiTheme="minorHAnsi" w:hAnsiTheme="minorHAnsi" w:cstheme="minorBidi"/>
    </w:rPr>
  </w:style>
  <w:style w:type="paragraph" w:styleId="TOC9">
    <w:name w:val="toc 9"/>
    <w:basedOn w:val="Normal"/>
    <w:next w:val="Normal"/>
    <w:autoRedefine/>
    <w:uiPriority w:val="39"/>
    <w:unhideWhenUsed/>
    <w:rsid w:val="00D723B4"/>
    <w:pPr>
      <w:ind w:left="1920"/>
    </w:pPr>
    <w:rPr>
      <w:rFonts w:asciiTheme="minorHAnsi" w:hAnsiTheme="minorHAnsi" w:cstheme="minorBidi"/>
    </w:rPr>
  </w:style>
  <w:style w:type="character" w:styleId="Hyperlink">
    <w:name w:val="Hyperlink"/>
    <w:basedOn w:val="DefaultParagraphFont"/>
    <w:uiPriority w:val="99"/>
    <w:unhideWhenUsed/>
    <w:rsid w:val="00D723B4"/>
    <w:rPr>
      <w:color w:val="0563C1" w:themeColor="hyperlink"/>
      <w:u w:val="single"/>
    </w:rPr>
  </w:style>
  <w:style w:type="character" w:styleId="FollowedHyperlink">
    <w:name w:val="FollowedHyperlink"/>
    <w:basedOn w:val="DefaultParagraphFont"/>
    <w:uiPriority w:val="99"/>
    <w:semiHidden/>
    <w:unhideWhenUsed/>
    <w:rsid w:val="00105BD7"/>
    <w:rPr>
      <w:color w:val="954F72" w:themeColor="followedHyperlink"/>
      <w:u w:val="single"/>
    </w:rPr>
  </w:style>
  <w:style w:type="paragraph" w:styleId="Bibliography">
    <w:name w:val="Bibliography"/>
    <w:basedOn w:val="Normal"/>
    <w:next w:val="Normal"/>
    <w:uiPriority w:val="37"/>
    <w:unhideWhenUsed/>
    <w:rsid w:val="00701126"/>
    <w:pPr>
      <w:spacing w:line="480" w:lineRule="auto"/>
      <w:ind w:left="720" w:hanging="720"/>
    </w:pPr>
  </w:style>
  <w:style w:type="table" w:styleId="TableGrid">
    <w:name w:val="Table Grid"/>
    <w:basedOn w:val="TableNormal"/>
    <w:uiPriority w:val="39"/>
    <w:rsid w:val="002A291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85A37"/>
    <w:pPr>
      <w:spacing w:before="100" w:beforeAutospacing="1" w:after="100" w:afterAutospacing="1"/>
    </w:pPr>
  </w:style>
  <w:style w:type="character" w:customStyle="1" w:styleId="mjx-char">
    <w:name w:val="mjx-char"/>
    <w:basedOn w:val="DefaultParagraphFont"/>
    <w:rsid w:val="00D85A37"/>
  </w:style>
  <w:style w:type="character" w:styleId="CommentReference">
    <w:name w:val="annotation reference"/>
    <w:basedOn w:val="DefaultParagraphFont"/>
    <w:uiPriority w:val="99"/>
    <w:semiHidden/>
    <w:unhideWhenUsed/>
    <w:rsid w:val="00FF108F"/>
    <w:rPr>
      <w:sz w:val="16"/>
      <w:szCs w:val="16"/>
    </w:rPr>
  </w:style>
  <w:style w:type="paragraph" w:styleId="CommentText">
    <w:name w:val="annotation text"/>
    <w:basedOn w:val="Normal"/>
    <w:link w:val="CommentTextChar"/>
    <w:uiPriority w:val="99"/>
    <w:semiHidden/>
    <w:unhideWhenUsed/>
    <w:rsid w:val="00FF108F"/>
    <w:rPr>
      <w:sz w:val="20"/>
      <w:szCs w:val="20"/>
    </w:rPr>
  </w:style>
  <w:style w:type="character" w:customStyle="1" w:styleId="CommentTextChar">
    <w:name w:val="Comment Text Char"/>
    <w:basedOn w:val="DefaultParagraphFont"/>
    <w:link w:val="CommentText"/>
    <w:uiPriority w:val="99"/>
    <w:semiHidden/>
    <w:rsid w:val="00FF108F"/>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F108F"/>
    <w:rPr>
      <w:b/>
      <w:bCs/>
    </w:rPr>
  </w:style>
  <w:style w:type="character" w:customStyle="1" w:styleId="CommentSubjectChar">
    <w:name w:val="Comment Subject Char"/>
    <w:basedOn w:val="CommentTextChar"/>
    <w:link w:val="CommentSubject"/>
    <w:uiPriority w:val="99"/>
    <w:semiHidden/>
    <w:rsid w:val="00FF108F"/>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FF108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108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9981782">
      <w:bodyDiv w:val="1"/>
      <w:marLeft w:val="0"/>
      <w:marRight w:val="0"/>
      <w:marTop w:val="0"/>
      <w:marBottom w:val="0"/>
      <w:divBdr>
        <w:top w:val="none" w:sz="0" w:space="0" w:color="auto"/>
        <w:left w:val="none" w:sz="0" w:space="0" w:color="auto"/>
        <w:bottom w:val="none" w:sz="0" w:space="0" w:color="auto"/>
        <w:right w:val="none" w:sz="0" w:space="0" w:color="auto"/>
      </w:divBdr>
    </w:div>
    <w:div w:id="156390141">
      <w:bodyDiv w:val="1"/>
      <w:marLeft w:val="0"/>
      <w:marRight w:val="0"/>
      <w:marTop w:val="0"/>
      <w:marBottom w:val="0"/>
      <w:divBdr>
        <w:top w:val="none" w:sz="0" w:space="0" w:color="auto"/>
        <w:left w:val="none" w:sz="0" w:space="0" w:color="auto"/>
        <w:bottom w:val="none" w:sz="0" w:space="0" w:color="auto"/>
        <w:right w:val="none" w:sz="0" w:space="0" w:color="auto"/>
      </w:divBdr>
    </w:div>
    <w:div w:id="161163515">
      <w:bodyDiv w:val="1"/>
      <w:marLeft w:val="0"/>
      <w:marRight w:val="0"/>
      <w:marTop w:val="0"/>
      <w:marBottom w:val="0"/>
      <w:divBdr>
        <w:top w:val="none" w:sz="0" w:space="0" w:color="auto"/>
        <w:left w:val="none" w:sz="0" w:space="0" w:color="auto"/>
        <w:bottom w:val="none" w:sz="0" w:space="0" w:color="auto"/>
        <w:right w:val="none" w:sz="0" w:space="0" w:color="auto"/>
      </w:divBdr>
    </w:div>
    <w:div w:id="172032520">
      <w:bodyDiv w:val="1"/>
      <w:marLeft w:val="0"/>
      <w:marRight w:val="0"/>
      <w:marTop w:val="0"/>
      <w:marBottom w:val="0"/>
      <w:divBdr>
        <w:top w:val="none" w:sz="0" w:space="0" w:color="auto"/>
        <w:left w:val="none" w:sz="0" w:space="0" w:color="auto"/>
        <w:bottom w:val="none" w:sz="0" w:space="0" w:color="auto"/>
        <w:right w:val="none" w:sz="0" w:space="0" w:color="auto"/>
      </w:divBdr>
    </w:div>
    <w:div w:id="206257975">
      <w:bodyDiv w:val="1"/>
      <w:marLeft w:val="0"/>
      <w:marRight w:val="0"/>
      <w:marTop w:val="0"/>
      <w:marBottom w:val="0"/>
      <w:divBdr>
        <w:top w:val="none" w:sz="0" w:space="0" w:color="auto"/>
        <w:left w:val="none" w:sz="0" w:space="0" w:color="auto"/>
        <w:bottom w:val="none" w:sz="0" w:space="0" w:color="auto"/>
        <w:right w:val="none" w:sz="0" w:space="0" w:color="auto"/>
      </w:divBdr>
    </w:div>
    <w:div w:id="248738326">
      <w:bodyDiv w:val="1"/>
      <w:marLeft w:val="0"/>
      <w:marRight w:val="0"/>
      <w:marTop w:val="0"/>
      <w:marBottom w:val="0"/>
      <w:divBdr>
        <w:top w:val="none" w:sz="0" w:space="0" w:color="auto"/>
        <w:left w:val="none" w:sz="0" w:space="0" w:color="auto"/>
        <w:bottom w:val="none" w:sz="0" w:space="0" w:color="auto"/>
        <w:right w:val="none" w:sz="0" w:space="0" w:color="auto"/>
      </w:divBdr>
    </w:div>
    <w:div w:id="716398018">
      <w:bodyDiv w:val="1"/>
      <w:marLeft w:val="0"/>
      <w:marRight w:val="0"/>
      <w:marTop w:val="0"/>
      <w:marBottom w:val="0"/>
      <w:divBdr>
        <w:top w:val="none" w:sz="0" w:space="0" w:color="auto"/>
        <w:left w:val="none" w:sz="0" w:space="0" w:color="auto"/>
        <w:bottom w:val="none" w:sz="0" w:space="0" w:color="auto"/>
        <w:right w:val="none" w:sz="0" w:space="0" w:color="auto"/>
      </w:divBdr>
    </w:div>
    <w:div w:id="732893658">
      <w:bodyDiv w:val="1"/>
      <w:marLeft w:val="0"/>
      <w:marRight w:val="0"/>
      <w:marTop w:val="0"/>
      <w:marBottom w:val="0"/>
      <w:divBdr>
        <w:top w:val="none" w:sz="0" w:space="0" w:color="auto"/>
        <w:left w:val="none" w:sz="0" w:space="0" w:color="auto"/>
        <w:bottom w:val="none" w:sz="0" w:space="0" w:color="auto"/>
        <w:right w:val="none" w:sz="0" w:space="0" w:color="auto"/>
      </w:divBdr>
    </w:div>
    <w:div w:id="803696726">
      <w:bodyDiv w:val="1"/>
      <w:marLeft w:val="0"/>
      <w:marRight w:val="0"/>
      <w:marTop w:val="0"/>
      <w:marBottom w:val="0"/>
      <w:divBdr>
        <w:top w:val="none" w:sz="0" w:space="0" w:color="auto"/>
        <w:left w:val="none" w:sz="0" w:space="0" w:color="auto"/>
        <w:bottom w:val="none" w:sz="0" w:space="0" w:color="auto"/>
        <w:right w:val="none" w:sz="0" w:space="0" w:color="auto"/>
      </w:divBdr>
      <w:divsChild>
        <w:div w:id="480772934">
          <w:marLeft w:val="0"/>
          <w:marRight w:val="0"/>
          <w:marTop w:val="0"/>
          <w:marBottom w:val="0"/>
          <w:divBdr>
            <w:top w:val="none" w:sz="0" w:space="0" w:color="auto"/>
            <w:left w:val="none" w:sz="0" w:space="0" w:color="auto"/>
            <w:bottom w:val="none" w:sz="0" w:space="0" w:color="auto"/>
            <w:right w:val="none" w:sz="0" w:space="0" w:color="auto"/>
          </w:divBdr>
        </w:div>
      </w:divsChild>
    </w:div>
    <w:div w:id="830029442">
      <w:bodyDiv w:val="1"/>
      <w:marLeft w:val="0"/>
      <w:marRight w:val="0"/>
      <w:marTop w:val="0"/>
      <w:marBottom w:val="0"/>
      <w:divBdr>
        <w:top w:val="none" w:sz="0" w:space="0" w:color="auto"/>
        <w:left w:val="none" w:sz="0" w:space="0" w:color="auto"/>
        <w:bottom w:val="none" w:sz="0" w:space="0" w:color="auto"/>
        <w:right w:val="none" w:sz="0" w:space="0" w:color="auto"/>
      </w:divBdr>
    </w:div>
    <w:div w:id="882180893">
      <w:bodyDiv w:val="1"/>
      <w:marLeft w:val="0"/>
      <w:marRight w:val="0"/>
      <w:marTop w:val="0"/>
      <w:marBottom w:val="0"/>
      <w:divBdr>
        <w:top w:val="none" w:sz="0" w:space="0" w:color="auto"/>
        <w:left w:val="none" w:sz="0" w:space="0" w:color="auto"/>
        <w:bottom w:val="none" w:sz="0" w:space="0" w:color="auto"/>
        <w:right w:val="none" w:sz="0" w:space="0" w:color="auto"/>
      </w:divBdr>
    </w:div>
    <w:div w:id="955405432">
      <w:bodyDiv w:val="1"/>
      <w:marLeft w:val="0"/>
      <w:marRight w:val="0"/>
      <w:marTop w:val="0"/>
      <w:marBottom w:val="0"/>
      <w:divBdr>
        <w:top w:val="none" w:sz="0" w:space="0" w:color="auto"/>
        <w:left w:val="none" w:sz="0" w:space="0" w:color="auto"/>
        <w:bottom w:val="none" w:sz="0" w:space="0" w:color="auto"/>
        <w:right w:val="none" w:sz="0" w:space="0" w:color="auto"/>
      </w:divBdr>
    </w:div>
    <w:div w:id="968709706">
      <w:bodyDiv w:val="1"/>
      <w:marLeft w:val="0"/>
      <w:marRight w:val="0"/>
      <w:marTop w:val="0"/>
      <w:marBottom w:val="0"/>
      <w:divBdr>
        <w:top w:val="none" w:sz="0" w:space="0" w:color="auto"/>
        <w:left w:val="none" w:sz="0" w:space="0" w:color="auto"/>
        <w:bottom w:val="none" w:sz="0" w:space="0" w:color="auto"/>
        <w:right w:val="none" w:sz="0" w:space="0" w:color="auto"/>
      </w:divBdr>
    </w:div>
    <w:div w:id="1154444023">
      <w:bodyDiv w:val="1"/>
      <w:marLeft w:val="0"/>
      <w:marRight w:val="0"/>
      <w:marTop w:val="0"/>
      <w:marBottom w:val="0"/>
      <w:divBdr>
        <w:top w:val="none" w:sz="0" w:space="0" w:color="auto"/>
        <w:left w:val="none" w:sz="0" w:space="0" w:color="auto"/>
        <w:bottom w:val="none" w:sz="0" w:space="0" w:color="auto"/>
        <w:right w:val="none" w:sz="0" w:space="0" w:color="auto"/>
      </w:divBdr>
    </w:div>
    <w:div w:id="1173376052">
      <w:bodyDiv w:val="1"/>
      <w:marLeft w:val="0"/>
      <w:marRight w:val="0"/>
      <w:marTop w:val="0"/>
      <w:marBottom w:val="0"/>
      <w:divBdr>
        <w:top w:val="none" w:sz="0" w:space="0" w:color="auto"/>
        <w:left w:val="none" w:sz="0" w:space="0" w:color="auto"/>
        <w:bottom w:val="none" w:sz="0" w:space="0" w:color="auto"/>
        <w:right w:val="none" w:sz="0" w:space="0" w:color="auto"/>
      </w:divBdr>
    </w:div>
    <w:div w:id="1423720491">
      <w:bodyDiv w:val="1"/>
      <w:marLeft w:val="0"/>
      <w:marRight w:val="0"/>
      <w:marTop w:val="0"/>
      <w:marBottom w:val="0"/>
      <w:divBdr>
        <w:top w:val="none" w:sz="0" w:space="0" w:color="auto"/>
        <w:left w:val="none" w:sz="0" w:space="0" w:color="auto"/>
        <w:bottom w:val="none" w:sz="0" w:space="0" w:color="auto"/>
        <w:right w:val="none" w:sz="0" w:space="0" w:color="auto"/>
      </w:divBdr>
    </w:div>
    <w:div w:id="1533297765">
      <w:bodyDiv w:val="1"/>
      <w:marLeft w:val="0"/>
      <w:marRight w:val="0"/>
      <w:marTop w:val="0"/>
      <w:marBottom w:val="0"/>
      <w:divBdr>
        <w:top w:val="none" w:sz="0" w:space="0" w:color="auto"/>
        <w:left w:val="none" w:sz="0" w:space="0" w:color="auto"/>
        <w:bottom w:val="none" w:sz="0" w:space="0" w:color="auto"/>
        <w:right w:val="none" w:sz="0" w:space="0" w:color="auto"/>
      </w:divBdr>
      <w:divsChild>
        <w:div w:id="112527243">
          <w:marLeft w:val="0"/>
          <w:marRight w:val="0"/>
          <w:marTop w:val="225"/>
          <w:marBottom w:val="225"/>
          <w:divBdr>
            <w:top w:val="none" w:sz="0" w:space="0" w:color="auto"/>
            <w:left w:val="none" w:sz="0" w:space="0" w:color="auto"/>
            <w:bottom w:val="none" w:sz="0" w:space="0" w:color="auto"/>
            <w:right w:val="none" w:sz="0" w:space="0" w:color="auto"/>
          </w:divBdr>
          <w:divsChild>
            <w:div w:id="1064528276">
              <w:marLeft w:val="0"/>
              <w:marRight w:val="0"/>
              <w:marTop w:val="0"/>
              <w:marBottom w:val="0"/>
              <w:divBdr>
                <w:top w:val="none" w:sz="0" w:space="0" w:color="auto"/>
                <w:left w:val="none" w:sz="0" w:space="0" w:color="auto"/>
                <w:bottom w:val="none" w:sz="0" w:space="0" w:color="auto"/>
                <w:right w:val="none" w:sz="0" w:space="0" w:color="auto"/>
              </w:divBdr>
              <w:divsChild>
                <w:div w:id="167983807">
                  <w:marLeft w:val="0"/>
                  <w:marRight w:val="0"/>
                  <w:marTop w:val="0"/>
                  <w:marBottom w:val="0"/>
                  <w:divBdr>
                    <w:top w:val="none" w:sz="0" w:space="0" w:color="auto"/>
                    <w:left w:val="none" w:sz="0" w:space="0" w:color="auto"/>
                    <w:bottom w:val="none" w:sz="0" w:space="0" w:color="auto"/>
                    <w:right w:val="none" w:sz="0" w:space="0" w:color="auto"/>
                  </w:divBdr>
                  <w:divsChild>
                    <w:div w:id="317733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2358377">
      <w:bodyDiv w:val="1"/>
      <w:marLeft w:val="0"/>
      <w:marRight w:val="0"/>
      <w:marTop w:val="0"/>
      <w:marBottom w:val="0"/>
      <w:divBdr>
        <w:top w:val="none" w:sz="0" w:space="0" w:color="auto"/>
        <w:left w:val="none" w:sz="0" w:space="0" w:color="auto"/>
        <w:bottom w:val="none" w:sz="0" w:space="0" w:color="auto"/>
        <w:right w:val="none" w:sz="0" w:space="0" w:color="auto"/>
      </w:divBdr>
    </w:div>
    <w:div w:id="2053193694">
      <w:bodyDiv w:val="1"/>
      <w:marLeft w:val="0"/>
      <w:marRight w:val="0"/>
      <w:marTop w:val="0"/>
      <w:marBottom w:val="0"/>
      <w:divBdr>
        <w:top w:val="none" w:sz="0" w:space="0" w:color="auto"/>
        <w:left w:val="none" w:sz="0" w:space="0" w:color="auto"/>
        <w:bottom w:val="none" w:sz="0" w:space="0" w:color="auto"/>
        <w:right w:val="none" w:sz="0" w:space="0" w:color="auto"/>
      </w:divBdr>
    </w:div>
    <w:div w:id="2088570086">
      <w:bodyDiv w:val="1"/>
      <w:marLeft w:val="0"/>
      <w:marRight w:val="0"/>
      <w:marTop w:val="0"/>
      <w:marBottom w:val="0"/>
      <w:divBdr>
        <w:top w:val="none" w:sz="0" w:space="0" w:color="auto"/>
        <w:left w:val="none" w:sz="0" w:space="0" w:color="auto"/>
        <w:bottom w:val="none" w:sz="0" w:space="0" w:color="auto"/>
        <w:right w:val="none" w:sz="0" w:space="0" w:color="auto"/>
      </w:divBdr>
    </w:div>
    <w:div w:id="212044362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en.wikipedia.org/wiki/De_Sitter_universe" TargetMode="External"/><Relationship Id="rId12" Type="http://schemas.openxmlformats.org/officeDocument/2006/relationships/hyperlink" Target="https://en.wikipedia.org/wiki/Hawking_radiation" TargetMode="External"/><Relationship Id="rId13" Type="http://schemas.openxmlformats.org/officeDocument/2006/relationships/hyperlink" Target="https://arxiv.org/pdf/1008.0808.pdf" TargetMode="External"/><Relationship Id="rId14" Type="http://schemas.openxmlformats.org/officeDocument/2006/relationships/hyperlink" Target="https://womenwriteaboutcomics.files.wordpress.com/2013/08/futurama-space-pilot-3000-3.jpg" TargetMode="External"/><Relationship Id="rId15" Type="http://schemas.openxmlformats.org/officeDocument/2006/relationships/hyperlink" Target="https://www.lesswrong.com/posts/yA4gF5KrboK2m2Xu7/how-an-algorithm-feels-from-inside" TargetMode="External"/><Relationship Id="rId16" Type="http://schemas.openxmlformats.org/officeDocument/2006/relationships/hyperlink" Target="https://reducing-suffering.org/what-are-suffering-subroutines/?fbclid=IwAR2y8eP71cCNF6YL5uICmEIV04n_W8XzjdkcCuAq8cKZ9PYlsMEZK2eXoBc" TargetMode="External"/><Relationship Id="rId17" Type="http://schemas.openxmlformats.org/officeDocument/2006/relationships/hyperlink" Target="https://onlinelibrary.wiley.com/doi/pdf/10.1111/rati.12009" TargetMode="Externa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mailto:alexeiturchin@gmail.com" TargetMode="External"/><Relationship Id="rId7" Type="http://schemas.openxmlformats.org/officeDocument/2006/relationships/hyperlink" Target="https://www.goodreads.com/quotes/198068-another-thing-that-got-forgotten-was-the-fact-that-against" TargetMode="External"/><Relationship Id="rId8" Type="http://schemas.openxmlformats.org/officeDocument/2006/relationships/hyperlink" Target="https://www.scottaaronson.com/papers/philos.pdf" TargetMode="External"/><Relationship Id="rId9" Type="http://schemas.openxmlformats.org/officeDocument/2006/relationships/hyperlink" Target="https://www.lesswrong.com/posts/ygELzNSAF5nzLXD7j/are-you-in-a-boltzmann-simulation" TargetMode="External"/><Relationship Id="rId10" Type="http://schemas.openxmlformats.org/officeDocument/2006/relationships/hyperlink" Target="https://en.wikipedia.org/wiki/Dark_energ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34A875-9D57-B343-A4B3-19407D92A3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TotalTime>
  <Pages>23</Pages>
  <Words>19631</Words>
  <Characters>110328</Characters>
  <Application>Microsoft Macintosh Word</Application>
  <DocSecurity>0</DocSecurity>
  <Lines>4413</Lines>
  <Paragraphs>25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3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X</dc:creator>
  <cp:keywords/>
  <dc:description/>
  <cp:lastModifiedBy>XX</cp:lastModifiedBy>
  <cp:revision>7</cp:revision>
  <dcterms:created xsi:type="dcterms:W3CDTF">2019-06-13T19:45:00Z</dcterms:created>
  <dcterms:modified xsi:type="dcterms:W3CDTF">2019-07-09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7.3"&gt;&lt;session id="FdWl1fSd"/&gt;&lt;style id="http://www.zotero.org/styles/futures" hasBibliography="1" bibliographyStyleHasBeenSet="1"/&gt;&lt;prefs&gt;&lt;pref name="fieldType" value="Field"/&gt;&lt;pref name="automaticJournalAbbrevi</vt:lpwstr>
  </property>
  <property fmtid="{D5CDD505-2E9C-101B-9397-08002B2CF9AE}" pid="3" name="ZOTERO_PREF_2">
    <vt:lpwstr>ations" value="true"/&gt;&lt;/prefs&gt;&lt;/data&gt;</vt:lpwstr>
  </property>
</Properties>
</file>